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41293" w14:textId="77777777" w:rsidR="008E5847" w:rsidRPr="00C40586" w:rsidRDefault="008E5847" w:rsidP="008E5847">
      <w:pPr>
        <w:pStyle w:val="Heading1"/>
        <w:spacing w:before="0" w:line="360" w:lineRule="auto"/>
        <w:jc w:val="both"/>
        <w:rPr>
          <w:rFonts w:ascii="Times New Roman" w:hAnsi="Times New Roman"/>
          <w:b/>
          <w:bCs/>
          <w:color w:val="auto"/>
          <w:sz w:val="24"/>
          <w:szCs w:val="24"/>
        </w:rPr>
      </w:pPr>
      <w:r w:rsidRPr="00C40586">
        <w:rPr>
          <w:rFonts w:ascii="Times New Roman" w:hAnsi="Times New Roman"/>
          <w:b/>
          <w:bCs/>
          <w:color w:val="auto"/>
          <w:sz w:val="24"/>
          <w:szCs w:val="24"/>
        </w:rPr>
        <w:t xml:space="preserve">Title page </w:t>
      </w:r>
    </w:p>
    <w:p w14:paraId="59F9470D" w14:textId="77777777" w:rsidR="008E5847" w:rsidRPr="00C40586" w:rsidRDefault="008E5847" w:rsidP="008E5847">
      <w:pPr>
        <w:spacing w:line="360" w:lineRule="auto"/>
        <w:jc w:val="both"/>
      </w:pPr>
    </w:p>
    <w:p w14:paraId="4B2799A9" w14:textId="77777777" w:rsidR="008E5847" w:rsidRPr="00E23CC1" w:rsidRDefault="008E5847" w:rsidP="008E5847">
      <w:pPr>
        <w:spacing w:line="480" w:lineRule="auto"/>
        <w:jc w:val="both"/>
        <w:rPr>
          <w:b/>
          <w:bCs/>
        </w:rPr>
      </w:pPr>
      <w:r w:rsidRPr="00E23CC1">
        <w:rPr>
          <w:b/>
          <w:bCs/>
        </w:rPr>
        <w:t>The emerging norms of e-cigarette use among adolescents: a meta-ethnography of qualitative evidence</w:t>
      </w:r>
    </w:p>
    <w:p w14:paraId="493EBD5D" w14:textId="77777777" w:rsidR="008E5847" w:rsidRPr="00C40586" w:rsidRDefault="008E5847" w:rsidP="008E5847">
      <w:pPr>
        <w:spacing w:line="360" w:lineRule="auto"/>
        <w:jc w:val="both"/>
      </w:pPr>
    </w:p>
    <w:p w14:paraId="06F371E1" w14:textId="77777777" w:rsidR="008E5847" w:rsidRPr="00C40586" w:rsidRDefault="008E5847" w:rsidP="008E5847">
      <w:pPr>
        <w:spacing w:line="360" w:lineRule="auto"/>
        <w:jc w:val="both"/>
      </w:pPr>
      <w:r w:rsidRPr="00C40586">
        <w:t>Hannah Smith</w:t>
      </w:r>
      <w:r w:rsidRPr="00C40586">
        <w:rPr>
          <w:vertAlign w:val="superscript"/>
        </w:rPr>
        <w:t>1*</w:t>
      </w:r>
      <w:r w:rsidRPr="00C40586">
        <w:t>, Mark Lucherini</w:t>
      </w:r>
      <w:r w:rsidRPr="00C40586">
        <w:rPr>
          <w:vertAlign w:val="superscript"/>
        </w:rPr>
        <w:t>1</w:t>
      </w:r>
      <w:r w:rsidRPr="00C40586">
        <w:t>, Amanda Amos</w:t>
      </w:r>
      <w:r w:rsidRPr="00C40586">
        <w:rPr>
          <w:vertAlign w:val="superscript"/>
        </w:rPr>
        <w:t>2</w:t>
      </w:r>
      <w:r w:rsidRPr="00C40586">
        <w:t>, Sarah Hill</w:t>
      </w:r>
      <w:r w:rsidRPr="00C40586">
        <w:rPr>
          <w:vertAlign w:val="superscript"/>
        </w:rPr>
        <w:t>3</w:t>
      </w:r>
    </w:p>
    <w:p w14:paraId="44647717" w14:textId="77777777" w:rsidR="008E5847" w:rsidRPr="00C40586" w:rsidRDefault="008E5847" w:rsidP="008E5847">
      <w:pPr>
        <w:spacing w:line="360" w:lineRule="auto"/>
        <w:jc w:val="both"/>
      </w:pPr>
    </w:p>
    <w:p w14:paraId="5D398997" w14:textId="77777777" w:rsidR="008E5847" w:rsidRPr="00C40586" w:rsidRDefault="008E5847" w:rsidP="008E5847">
      <w:pPr>
        <w:pStyle w:val="ListParagraph"/>
        <w:numPr>
          <w:ilvl w:val="0"/>
          <w:numId w:val="22"/>
        </w:numPr>
        <w:spacing w:line="480" w:lineRule="auto"/>
        <w:jc w:val="both"/>
      </w:pPr>
      <w:r w:rsidRPr="00C40586">
        <w:t xml:space="preserve">School of Geography, Geology and the Environment, </w:t>
      </w:r>
      <w:proofErr w:type="spellStart"/>
      <w:r w:rsidRPr="00C40586">
        <w:t>Keele</w:t>
      </w:r>
      <w:proofErr w:type="spellEnd"/>
      <w:r w:rsidRPr="00C40586">
        <w:t xml:space="preserve"> University, UK </w:t>
      </w:r>
    </w:p>
    <w:p w14:paraId="036056B4" w14:textId="77777777" w:rsidR="008E5847" w:rsidRPr="00C40586" w:rsidRDefault="008E5847" w:rsidP="008E5847">
      <w:pPr>
        <w:pStyle w:val="ListParagraph"/>
        <w:numPr>
          <w:ilvl w:val="0"/>
          <w:numId w:val="22"/>
        </w:numPr>
        <w:spacing w:line="480" w:lineRule="auto"/>
        <w:jc w:val="both"/>
      </w:pPr>
      <w:r w:rsidRPr="00C40586">
        <w:t xml:space="preserve">The Usher Institute, University of Edinburgh, UK </w:t>
      </w:r>
    </w:p>
    <w:p w14:paraId="21EAD9A3" w14:textId="77777777" w:rsidR="008E5847" w:rsidRPr="00C40586" w:rsidRDefault="008E5847" w:rsidP="008E5847">
      <w:pPr>
        <w:pStyle w:val="ListParagraph"/>
        <w:numPr>
          <w:ilvl w:val="0"/>
          <w:numId w:val="22"/>
        </w:numPr>
        <w:spacing w:line="360" w:lineRule="auto"/>
        <w:jc w:val="both"/>
      </w:pPr>
      <w:r w:rsidRPr="00C40586">
        <w:t xml:space="preserve">School of Social and Political Science, University of Edinburgh, UK </w:t>
      </w:r>
    </w:p>
    <w:p w14:paraId="49ABF611" w14:textId="77777777" w:rsidR="008E5847" w:rsidRPr="00C40586" w:rsidRDefault="008E5847" w:rsidP="008E5847">
      <w:pPr>
        <w:spacing w:line="360" w:lineRule="auto"/>
        <w:jc w:val="both"/>
      </w:pPr>
    </w:p>
    <w:p w14:paraId="650BB853" w14:textId="3349B467" w:rsidR="008E5847" w:rsidRDefault="008E5847" w:rsidP="008E5847">
      <w:pPr>
        <w:spacing w:line="480" w:lineRule="auto"/>
        <w:jc w:val="both"/>
      </w:pPr>
      <w:r w:rsidRPr="00C40586">
        <w:t xml:space="preserve">* Corresponding author: Hannah Smith, School of Geography, Geology and the Environment, </w:t>
      </w:r>
      <w:proofErr w:type="spellStart"/>
      <w:r w:rsidRPr="00C40586">
        <w:t>Keele</w:t>
      </w:r>
      <w:proofErr w:type="spellEnd"/>
      <w:r w:rsidRPr="00C40586">
        <w:t xml:space="preserve"> University, </w:t>
      </w:r>
      <w:proofErr w:type="spellStart"/>
      <w:r w:rsidRPr="00C40586">
        <w:t>Keele</w:t>
      </w:r>
      <w:proofErr w:type="spellEnd"/>
      <w:r w:rsidRPr="00C40586">
        <w:t xml:space="preserve">, Newcastle, ST5 5BG, UK. Email: </w:t>
      </w:r>
      <w:r w:rsidRPr="00AE3ABB">
        <w:t>h.smith1@keele.ac.uk</w:t>
      </w:r>
      <w:r>
        <w:t xml:space="preserve">. ORCID ID: </w:t>
      </w:r>
      <w:r w:rsidRPr="00AE3ABB">
        <w:t>https://orcid.org/0000-0002-5966-6494</w:t>
      </w:r>
      <w:r>
        <w:t xml:space="preserve">. </w:t>
      </w:r>
    </w:p>
    <w:p w14:paraId="2D9A974E" w14:textId="4BF74101" w:rsidR="008E5847" w:rsidRDefault="008E5847" w:rsidP="008E5847">
      <w:pPr>
        <w:spacing w:line="480" w:lineRule="auto"/>
        <w:jc w:val="both"/>
      </w:pPr>
    </w:p>
    <w:p w14:paraId="6785B0AE" w14:textId="0ED803F1" w:rsidR="008E5847" w:rsidRDefault="008E5847" w:rsidP="008E5847">
      <w:pPr>
        <w:spacing w:line="480" w:lineRule="auto"/>
        <w:jc w:val="both"/>
      </w:pPr>
    </w:p>
    <w:p w14:paraId="101BEA47" w14:textId="77777777" w:rsidR="008E5847" w:rsidRPr="00C40586" w:rsidRDefault="008E5847" w:rsidP="008E5847">
      <w:pPr>
        <w:spacing w:line="480" w:lineRule="auto"/>
        <w:jc w:val="both"/>
      </w:pPr>
    </w:p>
    <w:p w14:paraId="0DAB334E" w14:textId="77777777" w:rsidR="008E5847" w:rsidRDefault="008E5847" w:rsidP="008E5847"/>
    <w:p w14:paraId="3D56500C" w14:textId="77777777" w:rsidR="008E5847" w:rsidRDefault="008E5847">
      <w:pPr>
        <w:rPr>
          <w:b/>
          <w:bCs/>
        </w:rPr>
      </w:pPr>
      <w:r>
        <w:rPr>
          <w:b/>
          <w:bCs/>
        </w:rPr>
        <w:br w:type="page"/>
      </w:r>
    </w:p>
    <w:p w14:paraId="4BC67E75" w14:textId="7BDBE111" w:rsidR="004B2BA6" w:rsidRPr="00D806B5" w:rsidRDefault="004B2BA6" w:rsidP="004B2BA6">
      <w:pPr>
        <w:keepNext/>
        <w:keepLines/>
        <w:spacing w:line="480" w:lineRule="auto"/>
        <w:jc w:val="both"/>
        <w:outlineLvl w:val="0"/>
        <w:rPr>
          <w:b/>
          <w:bCs/>
        </w:rPr>
      </w:pPr>
      <w:r w:rsidRPr="00D806B5">
        <w:rPr>
          <w:b/>
          <w:bCs/>
        </w:rPr>
        <w:lastRenderedPageBreak/>
        <w:t>Title</w:t>
      </w:r>
    </w:p>
    <w:p w14:paraId="18EE1949" w14:textId="77777777" w:rsidR="004B2BA6" w:rsidRPr="00D806B5" w:rsidRDefault="004B2BA6" w:rsidP="004B2BA6">
      <w:pPr>
        <w:spacing w:line="480" w:lineRule="auto"/>
        <w:jc w:val="both"/>
      </w:pPr>
      <w:r w:rsidRPr="00D806B5">
        <w:t>The emerging norms of e-cigarette use among adolescents: a meta-ethnography of qualitative evidence</w:t>
      </w:r>
    </w:p>
    <w:p w14:paraId="014CC3A4" w14:textId="77777777" w:rsidR="004B2BA6" w:rsidRPr="00D806B5" w:rsidRDefault="004B2BA6" w:rsidP="004B2BA6">
      <w:pPr>
        <w:keepNext/>
        <w:keepLines/>
        <w:spacing w:before="240" w:line="480" w:lineRule="auto"/>
        <w:jc w:val="both"/>
        <w:outlineLvl w:val="0"/>
        <w:rPr>
          <w:b/>
          <w:bCs/>
        </w:rPr>
      </w:pPr>
      <w:r w:rsidRPr="00D806B5">
        <w:rPr>
          <w:b/>
          <w:bCs/>
        </w:rPr>
        <w:t>Abstract</w:t>
      </w:r>
    </w:p>
    <w:p w14:paraId="78FA0DF1" w14:textId="2EF36ACA" w:rsidR="004B2BA6" w:rsidRDefault="004B2BA6" w:rsidP="004B2BA6">
      <w:pPr>
        <w:spacing w:line="480" w:lineRule="auto"/>
        <w:jc w:val="both"/>
      </w:pPr>
      <w:r>
        <w:t xml:space="preserve">While </w:t>
      </w:r>
      <w:r w:rsidRPr="00D806B5">
        <w:t xml:space="preserve">qualitative research has </w:t>
      </w:r>
      <w:r>
        <w:t>indicated</w:t>
      </w:r>
      <w:r w:rsidRPr="00D806B5">
        <w:t xml:space="preserve"> that adolescent</w:t>
      </w:r>
      <w:r w:rsidR="005518B2">
        <w:t>s’</w:t>
      </w:r>
      <w:r w:rsidRPr="00D806B5">
        <w:t xml:space="preserve"> </w:t>
      </w:r>
      <w:r w:rsidR="006F7BBC">
        <w:t xml:space="preserve">motivation for </w:t>
      </w:r>
      <w:r w:rsidRPr="00D806B5">
        <w:t>e-cigarette use is different than adults</w:t>
      </w:r>
      <w:r>
        <w:t xml:space="preserve">’, this body of literature has not yet been brought together and synthesised. We reviewed qualitative evidence on perceptions and uses of e-cigarettes in order to explore the emerging norms of vaping among adolescents. </w:t>
      </w:r>
      <w:r w:rsidR="00DA7B7F">
        <w:t>We searched f</w:t>
      </w:r>
      <w:r w:rsidR="0007281A">
        <w:t xml:space="preserve">ive databases </w:t>
      </w:r>
      <w:r w:rsidR="00DA7B7F">
        <w:t>for qualitative research in</w:t>
      </w:r>
      <w:r w:rsidR="0007281A">
        <w:t xml:space="preserve"> October 2019</w:t>
      </w:r>
      <w:r w:rsidR="000A63EF">
        <w:t xml:space="preserve"> with no restrictions on date of publication or data collection</w:t>
      </w:r>
      <w:r w:rsidR="00DA7B7F">
        <w:t>.</w:t>
      </w:r>
      <w:r w:rsidR="00D4495C">
        <w:t xml:space="preserve"> </w:t>
      </w:r>
      <w:r w:rsidR="00DA7B7F">
        <w:t>We identified</w:t>
      </w:r>
      <w:r w:rsidR="0007281A">
        <w:t xml:space="preserve"> fifteen </w:t>
      </w:r>
      <w:r w:rsidR="0007281A" w:rsidRPr="00D806B5">
        <w:t xml:space="preserve">papers from </w:t>
      </w:r>
      <w:r w:rsidR="00DA7B7F">
        <w:t>thirteen</w:t>
      </w:r>
      <w:r w:rsidR="0007281A" w:rsidRPr="00D806B5">
        <w:t xml:space="preserve"> studies</w:t>
      </w:r>
      <w:r w:rsidR="0007281A">
        <w:t xml:space="preserve">. </w:t>
      </w:r>
      <w:r w:rsidRPr="00D806B5">
        <w:t>Using a meta-ethnographic approach, we identified</w:t>
      </w:r>
      <w:r>
        <w:t xml:space="preserve"> a spectrum of</w:t>
      </w:r>
      <w:r w:rsidRPr="00D806B5">
        <w:t xml:space="preserve"> descriptive and injunctive norms of </w:t>
      </w:r>
      <w:r>
        <w:t>vaping</w:t>
      </w:r>
      <w:r w:rsidR="005518B2">
        <w:t xml:space="preserve"> across </w:t>
      </w:r>
      <w:r w:rsidR="00B92C59">
        <w:t xml:space="preserve">the </w:t>
      </w:r>
      <w:r w:rsidR="005518B2">
        <w:t xml:space="preserve">themes of </w:t>
      </w:r>
      <w:r w:rsidR="00E67A2C" w:rsidRPr="002A558E">
        <w:rPr>
          <w:bCs/>
          <w:color w:val="000000"/>
        </w:rPr>
        <w:t xml:space="preserve">addiction; perceptions of </w:t>
      </w:r>
      <w:r w:rsidR="00E67A2C">
        <w:rPr>
          <w:bCs/>
          <w:color w:val="000000"/>
        </w:rPr>
        <w:t xml:space="preserve">comparative </w:t>
      </w:r>
      <w:r w:rsidR="00E67A2C" w:rsidRPr="002A558E">
        <w:rPr>
          <w:bCs/>
          <w:color w:val="000000"/>
        </w:rPr>
        <w:t xml:space="preserve">harm; </w:t>
      </w:r>
      <w:r w:rsidR="00E67A2C" w:rsidRPr="00267361">
        <w:rPr>
          <w:bCs/>
          <w:color w:val="000000"/>
        </w:rPr>
        <w:t>parental perceptions</w:t>
      </w:r>
      <w:r w:rsidR="00E67A2C">
        <w:rPr>
          <w:bCs/>
          <w:color w:val="000000"/>
        </w:rPr>
        <w:t xml:space="preserve"> and peer perceptions. We found addiction and perceptions of comparative harm to reflect descriptive norms</w:t>
      </w:r>
      <w:r w:rsidR="007B698A">
        <w:rPr>
          <w:bCs/>
          <w:color w:val="000000"/>
        </w:rPr>
        <w:t>,</w:t>
      </w:r>
      <w:r w:rsidR="00E67A2C">
        <w:rPr>
          <w:bCs/>
          <w:color w:val="000000"/>
        </w:rPr>
        <w:t xml:space="preserve"> while </w:t>
      </w:r>
      <w:r w:rsidRPr="00D806B5">
        <w:t>we found clearer evidence explaining</w:t>
      </w:r>
      <w:r>
        <w:t xml:space="preserve"> the</w:t>
      </w:r>
      <w:r w:rsidRPr="00D806B5">
        <w:t xml:space="preserve"> use</w:t>
      </w:r>
      <w:r>
        <w:t xml:space="preserve"> and non-use</w:t>
      </w:r>
      <w:r w:rsidRPr="00D806B5">
        <w:t xml:space="preserve"> of e-cigarettes through</w:t>
      </w:r>
      <w:r w:rsidR="00E67A2C">
        <w:t xml:space="preserve"> parental and peer approval of vaping</w:t>
      </w:r>
      <w:r>
        <w:t>. However, the</w:t>
      </w:r>
      <w:r w:rsidR="00E67A2C">
        <w:t>se</w:t>
      </w:r>
      <w:r>
        <w:t xml:space="preserve"> norms were fluid, diverse and sometimes contradictory. </w:t>
      </w:r>
      <w:r w:rsidRPr="00D806B5">
        <w:t>This review</w:t>
      </w:r>
      <w:r w:rsidRPr="00D806B5">
        <w:rPr>
          <w:color w:val="000000"/>
          <w:shd w:val="clear" w:color="auto" w:fill="FFFFFF"/>
        </w:rPr>
        <w:t xml:space="preserve"> provides</w:t>
      </w:r>
      <w:r w:rsidRPr="00D806B5">
        <w:t xml:space="preserve"> a resource for researchers, policymakers and practitioners to better understand </w:t>
      </w:r>
      <w:r>
        <w:t xml:space="preserve">the ways that emerging norms could be influenced through policy and practice. </w:t>
      </w:r>
    </w:p>
    <w:p w14:paraId="2BF5CC91" w14:textId="77777777" w:rsidR="004B2BA6" w:rsidRPr="00D806B5" w:rsidRDefault="004B2BA6" w:rsidP="004B2BA6">
      <w:pPr>
        <w:keepNext/>
        <w:keepLines/>
        <w:spacing w:before="240" w:line="480" w:lineRule="auto"/>
        <w:jc w:val="both"/>
        <w:outlineLvl w:val="0"/>
        <w:rPr>
          <w:b/>
          <w:bCs/>
        </w:rPr>
      </w:pPr>
      <w:r w:rsidRPr="00D806B5">
        <w:rPr>
          <w:b/>
          <w:bCs/>
        </w:rPr>
        <w:t>Key words</w:t>
      </w:r>
    </w:p>
    <w:p w14:paraId="0FB598FE" w14:textId="77777777" w:rsidR="004B2BA6" w:rsidRPr="00D806B5" w:rsidRDefault="004B2BA6" w:rsidP="004B2BA6">
      <w:pPr>
        <w:spacing w:line="480" w:lineRule="auto"/>
        <w:jc w:val="both"/>
      </w:pPr>
      <w:r w:rsidRPr="00D806B5">
        <w:t xml:space="preserve">E-cigarettes, vaping, smoking, social norms, qualitative research, systematic review </w:t>
      </w:r>
    </w:p>
    <w:p w14:paraId="44BAF23C" w14:textId="77777777" w:rsidR="004B2BA6" w:rsidRPr="00D806B5" w:rsidRDefault="004B2BA6" w:rsidP="004B2BA6">
      <w:pPr>
        <w:spacing w:line="480" w:lineRule="auto"/>
        <w:rPr>
          <w:b/>
          <w:bCs/>
        </w:rPr>
      </w:pPr>
      <w:r w:rsidRPr="00D806B5">
        <w:rPr>
          <w:b/>
          <w:bCs/>
        </w:rPr>
        <w:br w:type="page"/>
      </w:r>
    </w:p>
    <w:p w14:paraId="52EBB6D8" w14:textId="77777777" w:rsidR="004B2BA6" w:rsidRPr="00D806B5" w:rsidRDefault="004B2BA6" w:rsidP="004B2BA6">
      <w:pPr>
        <w:keepNext/>
        <w:keepLines/>
        <w:spacing w:before="240" w:line="480" w:lineRule="auto"/>
        <w:jc w:val="both"/>
        <w:outlineLvl w:val="0"/>
        <w:rPr>
          <w:b/>
          <w:bCs/>
          <w:color w:val="000000"/>
        </w:rPr>
      </w:pPr>
      <w:r w:rsidRPr="00D806B5">
        <w:rPr>
          <w:b/>
          <w:bCs/>
          <w:color w:val="000000"/>
        </w:rPr>
        <w:lastRenderedPageBreak/>
        <w:t>Introduction</w:t>
      </w:r>
    </w:p>
    <w:p w14:paraId="37D26E83" w14:textId="60A617E9" w:rsidR="004B2BA6" w:rsidRDefault="004B2BA6" w:rsidP="004B2BA6">
      <w:pPr>
        <w:spacing w:line="480" w:lineRule="auto"/>
        <w:jc w:val="both"/>
      </w:pPr>
      <w:r w:rsidRPr="00D806B5">
        <w:t xml:space="preserve">While countries such as the UK and US have seen recent declines in youth tobacco smoking </w:t>
      </w:r>
      <w:r>
        <w:fldChar w:fldCharType="begin" w:fldLock="1"/>
      </w:r>
      <w:r w:rsidR="00F33507">
        <w:instrText>ADDIN CSL_CITATION {"citationItems":[{"id":"ITEM-1","itemData":{"author":[{"dropping-particle":"","family":"ASH","given":"","non-dropping-particle":"","parse-names":false,"suffix":""}],"id":"ITEM-1","issued":{"date-parts":[["2019"]]},"publisher-place":"London","title":"Young People and Smoking","type":"report"},"uris":["http://www.mendeley.com/documents/?uuid=eb064640-8ccb-41f5-ae3f-aebaefb095a9"]},{"id":"ITEM-2","itemData":{"URL":"https://www.cdc.gov/tobacco/data_statistics/fact_sheets/youth_data/tobacco_use/index.htm#:~:text=Nearly 9 out of 10,try smoking by age 26.&amp;text=Each day in the U.S.,age become daily cigarette smokers","accessed":{"date-parts":[["2020","8","25"]]},"author":[{"dropping-particle":"","family":"CDC","given":"","non-dropping-particle":"","parse-names":false,"suffix":""}],"id":"ITEM-2","issued":{"date-parts":[["2020"]]},"title":"Youth and Tobacco Use","type":"webpage"},"uris":["http://www.mendeley.com/documents/?uuid=7226d87d-f880-4f41-bbcb-dbab57a52623"]}],"mendeley":{"formattedCitation":"(ASH, 2019b; CDC, 2020)","plainTextFormattedCitation":"(ASH, 2019b; CDC, 2020)","previouslyFormattedCitation":"(ASH, 2019b; CDC, 2020)"},"properties":{"noteIndex":0},"schema":"https://github.com/citation-style-language/schema/raw/master/csl-citation.json"}</w:instrText>
      </w:r>
      <w:r>
        <w:fldChar w:fldCharType="separate"/>
      </w:r>
      <w:r w:rsidR="00FA0F5D" w:rsidRPr="00FA0F5D">
        <w:rPr>
          <w:noProof/>
        </w:rPr>
        <w:t>(ASH, 2019b; CDC, 2020)</w:t>
      </w:r>
      <w:r>
        <w:fldChar w:fldCharType="end"/>
      </w:r>
      <w:r>
        <w:t xml:space="preserve">, </w:t>
      </w:r>
      <w:r w:rsidRPr="00D806B5">
        <w:t>rising use of nicotine containing electronic cigarettes (henceforth e-cigarettes) among youth is perceived</w:t>
      </w:r>
      <w:r>
        <w:t xml:space="preserve"> as</w:t>
      </w:r>
      <w:r w:rsidRPr="00D806B5">
        <w:t xml:space="preserve"> a growing public health concern</w:t>
      </w:r>
      <w:r>
        <w:t xml:space="preserve"> </w:t>
      </w:r>
      <w:r w:rsidRPr="00D806B5">
        <w:fldChar w:fldCharType="begin" w:fldLock="1"/>
      </w:r>
      <w:r w:rsidR="00BF3EEF">
        <w:instrText>ADDIN CSL_CITATION {"citationItems":[{"id":"ITEM-1","itemData":{"author":[{"dropping-particle":"","family":"ASH","given":"","non-dropping-particle":"","parse-names":false,"suffix":""}],"id":"ITEM-1","issued":{"date-parts":[["2019"]]},"publisher-place":"London","title":"Use of e-cigarettes among young people in Great Britain","type":"report"},"uris":["http://www.mendeley.com/documents/?uuid=d0eb8d35-d596-46b7-a170-8c3ca37b59a0"]},{"id":"ITEM-2","itemData":{"author":[{"dropping-particle":"","family":"U.S. Department of Health and Human Services","given":"","non-dropping-particle":"","parse-names":false,"suffix":""}],"id":"ITEM-2","issued":{"date-parts":[["2018"]]},"title":"Surgeon General’s Advisory on E-cigarette Use Among Youth","type":"report"},"uris":["http://www.mendeley.com/documents/?uuid=045edaaf-abb9-4e26-a385-92a65732eef2"]}],"mendeley":{"formattedCitation":"(ASH, 2019a; U.S. Department of Health and Human Services, 2018)","plainTextFormattedCitation":"(ASH, 2019a; U.S. Department of Health and Human Services, 2018)","previouslyFormattedCitation":"(ASH, 2019a; U.S. Department of Health and Human Services, 2018)"},"properties":{"noteIndex":0},"schema":"https://github.com/citation-style-language/schema/raw/master/csl-citation.json"}</w:instrText>
      </w:r>
      <w:r w:rsidRPr="00D806B5">
        <w:fldChar w:fldCharType="separate"/>
      </w:r>
      <w:r w:rsidR="00FA0F5D" w:rsidRPr="00FA0F5D">
        <w:rPr>
          <w:noProof/>
        </w:rPr>
        <w:t>(ASH, 2019a; U.S. Department of Health and Human Services, 2018)</w:t>
      </w:r>
      <w:r w:rsidRPr="00D806B5">
        <w:fldChar w:fldCharType="end"/>
      </w:r>
      <w:r w:rsidRPr="00D806B5">
        <w:t>. Recent figures from the US demonstrate that</w:t>
      </w:r>
      <w:r w:rsidR="003F595A">
        <w:t>,</w:t>
      </w:r>
      <w:r w:rsidRPr="00D806B5">
        <w:t xml:space="preserve"> </w:t>
      </w:r>
      <w:r w:rsidR="003F595A">
        <w:t>while</w:t>
      </w:r>
      <w:r w:rsidRPr="00D806B5">
        <w:t xml:space="preserve"> e-cigarette use has </w:t>
      </w:r>
      <w:r w:rsidR="003F595A">
        <w:t>declined</w:t>
      </w:r>
      <w:r w:rsidR="003F595A" w:rsidRPr="00D806B5">
        <w:t xml:space="preserve"> </w:t>
      </w:r>
      <w:r w:rsidRPr="00D806B5">
        <w:t xml:space="preserve">since 2019, 3.6 million adolescents </w:t>
      </w:r>
      <w:r>
        <w:t>(4.7% of middle school and 19.6% of high school students) we</w:t>
      </w:r>
      <w:r w:rsidRPr="00D806B5">
        <w:t xml:space="preserve">re using e-cigarettes </w:t>
      </w:r>
      <w:r w:rsidR="003F595A">
        <w:t xml:space="preserve">in 2020 </w:t>
      </w:r>
      <w:r w:rsidRPr="00D806B5">
        <w:fldChar w:fldCharType="begin" w:fldLock="1"/>
      </w:r>
      <w:r w:rsidR="00A73BF6">
        <w:instrText>ADDIN CSL_CITATION {"citationItems":[{"id":"ITEM-1","itemData":{"DOI":"10.15585/mmwr.mm6937e1","author":[{"dropping-particle":"","family":"Wang","given":"TW","non-dropping-particle":"","parse-names":false,"suffix":""},{"dropping-particle":"","family":"Neff","given":"LJ","non-dropping-particle":"","parse-names":false,"suffix":""},{"dropping-particle":"","family":"Park-Lee","given":"E","non-dropping-particle":"","parse-names":false,"suffix":""},{"dropping-particle":"","family":"Ren","given":"C","non-dropping-particle":"","parse-names":false,"suffix":""},{"dropping-particle":"","family":"Cullen","given":"KA","non-dropping-particle":"","parse-names":false,"suffix":""},{"dropping-particle":"","family":"King","given":"BA","non-dropping-particle":"","parse-names":false,"suffix":""}],"container-title":"Morbidity and Mortality Weekly Report","id":"ITEM-1","issue":"37","issued":{"date-parts":[["2020"]]},"page":"1310-1312","title":"E-cigarette Use Among Middle and High School Students — United States, 2020","type":"article-journal","volume":"69"},"uris":["http://www.mendeley.com/documents/?uuid=82994b1e-ed85-4784-8193-004e7cbc07f7"]}],"mendeley":{"formattedCitation":"(Wang et al., 2020)","plainTextFormattedCitation":"(Wang et al., 2020)","previouslyFormattedCitation":"(Wang et al., 2020)"},"properties":{"noteIndex":0},"schema":"https://github.com/citation-style-language/schema/raw/master/csl-citation.json"}</w:instrText>
      </w:r>
      <w:r w:rsidRPr="00D806B5">
        <w:fldChar w:fldCharType="separate"/>
      </w:r>
      <w:r w:rsidR="00FA0F5D" w:rsidRPr="00FA0F5D">
        <w:rPr>
          <w:noProof/>
        </w:rPr>
        <w:t>(Wang et al., 2020)</w:t>
      </w:r>
      <w:r w:rsidRPr="00D806B5">
        <w:fldChar w:fldCharType="end"/>
      </w:r>
      <w:r w:rsidRPr="00D806B5">
        <w:t xml:space="preserve">. Data from the UK shows that e-cigarette ever use among adolescents rose from 15.4% to 16% between 2018-2019 </w:t>
      </w:r>
      <w:r w:rsidRPr="00D806B5">
        <w:fldChar w:fldCharType="begin" w:fldLock="1"/>
      </w:r>
      <w:r w:rsidR="00BF3EEF">
        <w:instrText>ADDIN CSL_CITATION {"citationItems":[{"id":"ITEM-1","itemData":{"author":[{"dropping-particle":"","family":"ASH","given":"","non-dropping-particle":"","parse-names":false,"suffix":""}],"id":"ITEM-1","issued":{"date-parts":[["2019"]]},"publisher-place":"London","title":"Use of e-cigarettes among young people in Great Britain","type":"report"},"uris":["http://www.mendeley.com/documents/?uuid=d0eb8d35-d596-46b7-a170-8c3ca37b59a0"]}],"mendeley":{"formattedCitation":"(ASH, 2019a)","plainTextFormattedCitation":"(ASH, 2019a)","previouslyFormattedCitation":"(ASH, 2019a)"},"properties":{"noteIndex":0},"schema":"https://github.com/citation-style-language/schema/raw/master/csl-citation.json"}</w:instrText>
      </w:r>
      <w:r w:rsidRPr="00D806B5">
        <w:fldChar w:fldCharType="separate"/>
      </w:r>
      <w:r w:rsidR="00FA0F5D" w:rsidRPr="00FA0F5D">
        <w:rPr>
          <w:noProof/>
        </w:rPr>
        <w:t>(ASH, 2019a)</w:t>
      </w:r>
      <w:r w:rsidRPr="00D806B5">
        <w:fldChar w:fldCharType="end"/>
      </w:r>
      <w:r>
        <w:t>.</w:t>
      </w:r>
      <w:r w:rsidRPr="00D806B5">
        <w:t xml:space="preserve"> </w:t>
      </w:r>
      <w:r>
        <w:t>H</w:t>
      </w:r>
      <w:r w:rsidRPr="00D806B5">
        <w:t>owever</w:t>
      </w:r>
      <w:r>
        <w:t>,</w:t>
      </w:r>
      <w:r w:rsidRPr="00D806B5">
        <w:t xml:space="preserve"> while more youth</w:t>
      </w:r>
      <w:r>
        <w:t xml:space="preserve"> might be</w:t>
      </w:r>
      <w:r w:rsidRPr="00D806B5">
        <w:t xml:space="preserve"> experimenting with e-cigarettes in the UK, regular use is low (1.6%) and occurs mainly among existing cigarette smokers </w:t>
      </w:r>
      <w:r w:rsidRPr="00D806B5">
        <w:fldChar w:fldCharType="begin" w:fldLock="1"/>
      </w:r>
      <w:r w:rsidR="00BF3EEF">
        <w:instrText>ADDIN CSL_CITATION {"citationItems":[{"id":"ITEM-1","itemData":{"author":[{"dropping-particle":"","family":"McNeill","given":"A","non-dropping-particle":"","parse-names":false,"suffix":""},{"dropping-particle":"","family":"Brose","given":"L.S","non-dropping-particle":"","parse-names":false,"suffix":""},{"dropping-particle":"","family":"Calder","given":"R","non-dropping-particle":"","parse-names":false,"suffix":""},{"dropping-particle":"","family":"Bauld","given":"L","non-dropping-particle":"","parse-names":false,"suffix":""},{"dropping-particle":"","family":"Robson","given":"D","non-dropping-particle":"","parse-names":false,"suffix":""}],"id":"ITEM-1","issued":{"date-parts":[["2019"]]},"publisher-place":"London","title":"Vaping in England: an evidence update February 2019. A report commissioned by Public Health England","type":"report"},"uris":["http://www.mendeley.com/documents/?uuid=41931221-c642-4f14-b85f-b33e77d16af0"]}],"mendeley":{"formattedCitation":"(McNeill et al., 2019)","plainTextFormattedCitation":"(McNeill et al., 2019)","previouslyFormattedCitation":"(McNeill et al., 2019)"},"properties":{"noteIndex":0},"schema":"https://github.com/citation-style-language/schema/raw/master/csl-citation.json"}</w:instrText>
      </w:r>
      <w:r w:rsidRPr="00D806B5">
        <w:fldChar w:fldCharType="separate"/>
      </w:r>
      <w:r w:rsidR="00FA0F5D" w:rsidRPr="00FA0F5D">
        <w:rPr>
          <w:noProof/>
        </w:rPr>
        <w:t>(McNeill et al., 2019)</w:t>
      </w:r>
      <w:r w:rsidRPr="00D806B5">
        <w:fldChar w:fldCharType="end"/>
      </w:r>
      <w:r w:rsidRPr="00D806B5">
        <w:t>.</w:t>
      </w:r>
    </w:p>
    <w:p w14:paraId="78C8B384" w14:textId="6D9168F9" w:rsidR="005058CB" w:rsidRDefault="005058CB" w:rsidP="0074114E">
      <w:pPr>
        <w:spacing w:before="120" w:line="480" w:lineRule="auto"/>
        <w:jc w:val="both"/>
      </w:pPr>
      <w:r>
        <w:t xml:space="preserve">Youth nicotine use has always been an area of acute concern due to the possibility of developing addiction and the </w:t>
      </w:r>
      <w:r w:rsidR="00B86A21">
        <w:t xml:space="preserve">potentially negative </w:t>
      </w:r>
      <w:r>
        <w:t xml:space="preserve">effects of nicotine on adolescent brain development </w:t>
      </w:r>
      <w:r w:rsidR="005D3C03">
        <w:fldChar w:fldCharType="begin" w:fldLock="1"/>
      </w:r>
      <w:r w:rsidR="00427D4A">
        <w:instrText>ADDIN CSL_CITATION {"citationItems":[{"id":"ITEM-1","itemData":{"DOI":"10.1016/j.amepre.2015.01.015","ISSN":"18732607","PMID":"25794473","abstract":"The elimination of cigarettes and other combusted tobacco products in the U.S. would prevent tens of millions of tobacco-related deaths. It has been suggested that the introduction of less harmful nicotine delivery devices, such as electronic cigarettes or other electronic nicotine delivery systems, will accelerate progress toward ending combustible cigarette use. However, careful consideration of the potential adverse health effects from nicotine itself is often absent from public health debates. Human and animal data support that nicotine exposure during periods of developmental vulnerability (fetal through adolescent stages) has multiple adverse health consequences, including impaired fetal brain and lung development, and altered development of cerebral cortex and hippocampus in adolescents. Measures to protect the health of pregnant women and children are needed and could include (1) strong prohibitions on marketing that increase youth uptake; (2) youth access laws similar to those in effect for other tobacco products; (3) appropriate health warnings for vulnerable populations; (4) packaging to prevent accidental poisonings; (5) protection of non-users from exposure to secondhand electronic cigarette aerosol; (6) pricing that helps minimize youth initiation and use; (7) regulations to reduce product addiction potential and appeal for youth; and (8) the age of legal sale.","author":[{"dropping-particle":"","family":"England","given":"Lucinda J.","non-dropping-particle":"","parse-names":false,"suffix":""},{"dropping-particle":"","family":"Bunnell","given":"Rebecca E.","non-dropping-particle":"","parse-names":false,"suffix":""},{"dropping-particle":"","family":"Pechacek","given":"Terry F.","non-dropping-particle":"","parse-names":false,"suffix":""},{"dropping-particle":"","family":"Tong","given":"Van T.","non-dropping-particle":"","parse-names":false,"suffix":""},{"dropping-particle":"","family":"McAfee","given":"Tim A.","non-dropping-particle":"","parse-names":false,"suffix":""}],"container-title":"American Journal of Preventive Medicine","id":"ITEM-1","issue":"2","issued":{"date-parts":[["2015","8","1"]]},"page":"286-293","publisher":"Elsevier Inc.","title":"Nicotine and the Developing Human: A Neglected Element in the Electronic Cigarette Debate","type":"article-journal","volume":"49"},"uris":["http://www.mendeley.com/documents/?uuid=4723cd46-33d2-3d8d-b853-c2867a925315"]},{"id":"ITEM-2","itemData":{"DOI":"10.1001/jamapediatrics.2015.1929","ISSN":"21686203","PMID":"26349006","author":[{"dropping-particle":"","family":"Klein","given":"Jonathan D.","non-dropping-particle":"","parse-names":false,"suffix":""}],"container-title":"JAMA Pediatrics","id":"ITEM-2","issue":"11","issued":{"date-parts":[["2015","11","1"]]},"page":"993-994","publisher":"American Medical Association","title":"Electronic cigarettes are another route to nicotine addiction for youth","type":"article-journal","volume":"169"},"uris":["http://www.mendeley.com/documents/?uuid=f6bce486-8e9f-36ac-bce5-b3f5dc966143"]}],"mendeley":{"formattedCitation":"(England et al., 2015; J. D. Klein, 2015)","manualFormatting":"(England et al., 2015; Klein, 2015)","plainTextFormattedCitation":"(England et al., 2015; J. D. Klein, 2015)","previouslyFormattedCitation":"(England et al., 2015; J. D. Klein, 2015)"},"properties":{"noteIndex":0},"schema":"https://github.com/citation-style-language/schema/raw/master/csl-citation.json"}</w:instrText>
      </w:r>
      <w:r w:rsidR="005D3C03">
        <w:fldChar w:fldCharType="separate"/>
      </w:r>
      <w:r w:rsidR="00393626" w:rsidRPr="00393626">
        <w:rPr>
          <w:noProof/>
        </w:rPr>
        <w:t>(England et al., 2015; Klein, 2015)</w:t>
      </w:r>
      <w:r w:rsidR="005D3C03">
        <w:fldChar w:fldCharType="end"/>
      </w:r>
      <w:r>
        <w:t xml:space="preserve">. </w:t>
      </w:r>
      <w:r w:rsidRPr="00D806B5">
        <w:t xml:space="preserve">Consequently, the US Surgeon General has described the increase in e-cigarette use among youth as an </w:t>
      </w:r>
      <w:r>
        <w:t>‘</w:t>
      </w:r>
      <w:r w:rsidRPr="00D806B5">
        <w:t>epidemic</w:t>
      </w:r>
      <w:r>
        <w:t>'</w:t>
      </w:r>
      <w:r w:rsidRPr="00D806B5">
        <w:t xml:space="preserve"> </w:t>
      </w:r>
      <w:r w:rsidRPr="00D806B5">
        <w:fldChar w:fldCharType="begin" w:fldLock="1"/>
      </w:r>
      <w:r>
        <w:instrText>ADDIN CSL_CITATION {"citationItems":[{"id":"ITEM-1","itemData":{"author":[{"dropping-particle":"","family":"U.S. Department of Health and Human Services","given":"","non-dropping-particle":"","parse-names":false,"suffix":""}],"id":"ITEM-1","issued":{"date-parts":[["2018"]]},"title":"Surgeon General’s Advisory on E-cigarette Use Among Youth","type":"report"},"uris":["http://www.mendeley.com/documents/?uuid=045edaaf-abb9-4e26-a385-92a65732eef2"]}],"mendeley":{"formattedCitation":"(U.S. Department of Health and Human Services, 2018)","plainTextFormattedCitation":"(U.S. Department of Health and Human Services, 2018)","previouslyFormattedCitation":"(U.S. Department of Health and Human Services, 2018)"},"properties":{"noteIndex":0},"schema":"https://github.com/citation-style-language/schema/raw/master/csl-citation.json"}</w:instrText>
      </w:r>
      <w:r w:rsidRPr="00D806B5">
        <w:fldChar w:fldCharType="separate"/>
      </w:r>
      <w:r w:rsidRPr="00FA0F5D">
        <w:rPr>
          <w:noProof/>
        </w:rPr>
        <w:t>(U.S. Department of Health and Human Services, 2018)</w:t>
      </w:r>
      <w:r w:rsidRPr="00D806B5">
        <w:fldChar w:fldCharType="end"/>
      </w:r>
      <w:r w:rsidRPr="00D806B5">
        <w:t xml:space="preserve">, with the Food and Drug Administration (FDA) recently announcing action to remove flavoured e-cigarette cartridges, that appeal to youth, from the US market </w:t>
      </w:r>
      <w:r w:rsidRPr="00D806B5">
        <w:fldChar w:fldCharType="begin" w:fldLock="1"/>
      </w:r>
      <w:r>
        <w:instrText>ADDIN CSL_CITATION {"citationItems":[{"id":"ITEM-1","itemData":{"author":[{"dropping-particle":"","family":"U.S. Department of Health and Human Services.","given":"","non-dropping-particle":"","parse-names":false,"suffix":""}],"id":"ITEM-1","issued":{"date-parts":[["2020"]]},"publisher-place":"Silver Spring, MD","title":"Enforcement Priorities for Electronic Nicotine Delivery Systems (ENDS) and Other Deemed Products on the Market Without Premarket Authorization (Revised)*","type":"report"},"uris":["http://www.mendeley.com/documents/?uuid=788686f8-f6f3-4b5b-a0d5-f63f1c271678"]}],"mendeley":{"formattedCitation":"(U.S. Department of Health and Human Services., 2020)","plainTextFormattedCitation":"(U.S. Department of Health and Human Services., 2020)","previouslyFormattedCitation":"(U.S. Department of Health and Human Services., 2020)"},"properties":{"noteIndex":0},"schema":"https://github.com/citation-style-language/schema/raw/master/csl-citation.json"}</w:instrText>
      </w:r>
      <w:r w:rsidRPr="00D806B5">
        <w:fldChar w:fldCharType="separate"/>
      </w:r>
      <w:r w:rsidRPr="00FA0F5D">
        <w:rPr>
          <w:noProof/>
        </w:rPr>
        <w:t>(U.S. Department of Health and Human Services., 2020)</w:t>
      </w:r>
      <w:r w:rsidRPr="00D806B5">
        <w:fldChar w:fldCharType="end"/>
      </w:r>
      <w:r w:rsidRPr="00D806B5">
        <w:t xml:space="preserve">. In the UK, the EU Tobacco Products Directive (TPD) includes legislative changes to reduce youth exposure to e-cigarettes </w:t>
      </w:r>
      <w:r w:rsidRPr="00D806B5">
        <w:fldChar w:fldCharType="begin" w:fldLock="1"/>
      </w:r>
      <w:r>
        <w:instrText>ADDIN CSL_CITATION {"citationItems":[{"id":"ITEM-1","itemData":{"DOI":"10.1016/j.drugpo.2019.11.006","ISSN":"18734758","PMID":"31785547","abstract":"Background: Growth of e-cigarette use among smokers has raised concerns over uptake by non-smokers, particularly young people. Legislative changes aimed in part at reducing youth exposure to e-cigarettes include the EU Tobacco Products Directive (TPD). A core justification for such measures is the belief that e-cigarettes can lead to tobacco smoking through mechanisms of renormalisation including: mimicking and normalizing the act of smoking; increasing product acceptability via marketing; nicotine exposure. These mechanisms are here explored in relation to findings from qualitative research. Methods: This paper reports results from twenty-one group interviews with 14–15 year olds in Wales, England and Scotland, conducted as part of an ongoing evaluation of the impact of the TPD on youth smoking and e-cigarette use. Interviews were conducted around the end of the transitional period for TPD implementation, and explored perceptions of e-cigarettes and tobacco, as well as similarities and differences between them. Results: Young people differentiated between tobacco and e-cigarettes, rejecting the term e-cigarette in favour of alternatives such as ‘vapes’. Experimental or occasional use was common and generally approved of where occurring within social activity with peers. However, regular use outside of this context was widely disapproved of, unless for the purpose of stopping smoking. Increased prevalence of e-cigarettes did not challenge strongly negative views of smoking or reduce perceived harms caused by it, with disapproval of smoking remaining high. Nicotine use was variable, with flavour a stronger driver for choice of e-liquid, and interest more generally. Conclusion: The extent to which participants differentiated between vaping and smoking, including styles and reasons for use in adults and young people; absence of marketing awareness; and continued strong disapproval of smoking provides limited support for some of the potential mechanisms through which e-cigarettes may renormalise smoking. However caution over nicotine exposure is still necessary.","author":[{"dropping-particle":"","family":"Brown","given":"R.","non-dropping-particle":"","parse-names":false,"suffix":""},{"dropping-particle":"","family":"Bauld","given":"L.","non-dropping-particle":"","parse-names":false,"suffix":""},{"dropping-particle":"","family":"Lacy","given":"E.","non-dropping-particle":"de","parse-names":false,"suffix":""},{"dropping-particle":"","family":"Hallingberg","given":"B.","non-dropping-particle":"","parse-names":false,"suffix":""},{"dropping-particle":"","family":"Maynard","given":"O.","non-dropping-particle":"","parse-names":false,"suffix":""},{"dropping-particle":"","family":"McKell","given":"J.","non-dropping-particle":"","parse-names":false,"suffix":""},{"dropping-particle":"","family":"Moore","given":"L.","non-dropping-particle":"","parse-names":false,"suffix":""},{"dropping-particle":"","family":"Moore","given":"G.","non-dropping-particle":"","parse-names":false,"suffix":""}],"container-title":"International Journal of Drug Policy","id":"ITEM-1","issued":{"date-parts":[["2020","1","1"]]},"page":"102598","publisher":"Elsevier B.V.","title":"A qualitative study of e-cigarette emergence and the potential for renormalisation of smoking in UK youth","type":"article-journal","volume":"75"},"uris":["http://www.mendeley.com/documents/?uuid=b3a2ebb3-219c-3d8a-a4b0-1811cb1ee82c"]}],"mendeley":{"formattedCitation":"(Brown et al., 2020)","plainTextFormattedCitation":"(Brown et al., 2020)","previouslyFormattedCitation":"(Brown et al., 2020)"},"properties":{"noteIndex":0},"schema":"https://github.com/citation-style-language/schema/raw/master/csl-citation.json"}</w:instrText>
      </w:r>
      <w:r w:rsidRPr="00D806B5">
        <w:fldChar w:fldCharType="separate"/>
      </w:r>
      <w:r w:rsidRPr="00FA0F5D">
        <w:rPr>
          <w:noProof/>
        </w:rPr>
        <w:t>(Brown et al., 2020)</w:t>
      </w:r>
      <w:r w:rsidRPr="00D806B5">
        <w:fldChar w:fldCharType="end"/>
      </w:r>
      <w:r>
        <w:t>.</w:t>
      </w:r>
    </w:p>
    <w:p w14:paraId="4802BDDD" w14:textId="51C9E5CA" w:rsidR="004412F1" w:rsidRDefault="005058CB" w:rsidP="0074114E">
      <w:pPr>
        <w:spacing w:before="120" w:line="480" w:lineRule="auto"/>
        <w:jc w:val="both"/>
      </w:pPr>
      <w:r>
        <w:t>E-cigarettes have seen debates around tobacco harm minimisation and prevention intensify.</w:t>
      </w:r>
      <w:r w:rsidR="003C70DD">
        <w:t xml:space="preserve"> For example, c</w:t>
      </w:r>
      <w:r w:rsidR="004B2BA6" w:rsidRPr="00D806B5">
        <w:t xml:space="preserve">oncerns exist that an increase in e-cigarette use among youth could lead to, and renormalise, tobacco cigarette smoking </w:t>
      </w:r>
      <w:r w:rsidR="004B2BA6" w:rsidRPr="00D806B5">
        <w:fldChar w:fldCharType="begin" w:fldLock="1"/>
      </w:r>
      <w:r w:rsidR="00BF3EEF">
        <w:instrText>ADDIN CSL_CITATION {"citationItems":[{"id":"ITEM-1","itemData":{"DOI":"http://dx.doi.org/10.1080/09687637.2016.1178708","ISSN":"0968-7637, 0968-7637","abstract":"Aims: From an academic discourse explaining trends in drug-related attitudes and behaviours, \"normalisation\" now also encompasses public health policy advocating \"denormalisation\" of smoking. This study explored young people's attitudes and behaviours to cigarettes and e-cigarettes to ascertain whether a process of \"renormalisation\" was underway. Methods: A six-month multi-method study was conducted in NW England. Data collection in April-July 2014 included a convenience sample survey of 233 students; secondary analysis of a 3,500 respondent survey; stakeholder interviews; participant observation sessions; focus groups; and participatory research events with over 100 students. Findings: With the public performance of \"vaping\" valued as an indicator of experienced use, young people used e-cigarettes primarily for flavour combinations and to perform \"tricks.\" Smoking cessation and nicotine consumption were less important motivations. When comparing e-cigarettes with eight indicators of normalisation--additionally, legal status and risk perception--there were indications of a growing cultural accommodation of \"vaping.\" Conclusion: The changing landscape of nicotine and non-nicotine products challenges traditional conceptualisations of \"smoking\" and \"non-smoking\" and problematises the notion of linear processes of normalisation in respect not just of young people's tobacco and nicotine use, but more generally, of delivery systems and the drugs dispensed within them, suggesting marketplace-differentiated normalisation.","author":[{"dropping-particle":"","family":"Measham","given":"Fiona","non-dropping-particle":"","parse-names":false,"suffix":""},{"dropping-particle":"","family":"O'Brien","given":"Kate","non-dropping-particle":"","parse-names":false,"suffix":""},{"dropping-particle":"","family":"Turnbull","given":"Gavin","non-dropping-particle":"","parse-names":false,"suffix":""}],"container-title":"Drugs: Education, Prevention &amp; Policy","id":"ITEM-1","issue":"3","issued":{"date-parts":[["2016"]]},"language":"English","note":"Number of references - 70\n\nLast updated - 2018-11-08\n\nSubjectsTermNotLitGenreText - 9761ER5 912ER5 9724 909; 4654ER5 912ER5 4637 909; 8480ER5 4651ER5 8449 4634; 8493ER5 7997ER5 8462 7970; 9772ER5 732ER5 9735 730; 9029ER5 8996; 1966ER5 3643ER5 6603ER5 1955 3629 6582; 5872ER5 10069ER5 5853 10031; 914ER5 1393ER5 911 1387; 729ER5 1393ER5 727 1387; 3062ER5 912ER5 3049 909; 4124ER5 4350ER5 4109 4335; 10219ER5 732ER5 10181 730; United Kingdom (England)","page":"224-237","publisher":"Taylor &amp; Francis, Available from: Taylor &amp; Francis, Ltd. 530 Walnut Street Suite 850, Philadelphia, PA 19106","title":"\"Skittles &amp;amp; Red Bull Is My Favourite Flavour\": E-Cigarettes, Smoking, Vaping and the Changing Landscape of Nicotine Consumption amongst British Teenagers--Implications for the Normalisation Debate","type":"article-journal","volume":"23"},"uris":["http://www.mendeley.com/documents/?uuid=7094a424-fa80-4061-82cb-cd02c49f3d57"]},{"id":"ITEM-2","itemData":{"DOI":"10.1016/j.drugpo.2019.11.006","ISSN":"18734758","PMID":"31785547","abstract":"Background: Growth of e-cigarette use among smokers has raised concerns over uptake by non-smokers, particularly young people. Legislative changes aimed in part at reducing youth exposure to e-cigarettes include the EU Tobacco Products Directive (TPD). A core justification for such measures is the belief that e-cigarettes can lead to tobacco smoking through mechanisms of renormalisation including: mimicking and normalizing the act of smoking; increasing product acceptability via marketing; nicotine exposure. These mechanisms are here explored in relation to findings from qualitative research. Methods: This paper reports results from twenty-one group interviews with 14–15 year olds in Wales, England and Scotland, conducted as part of an ongoing evaluation of the impact of the TPD on youth smoking and e-cigarette use. Interviews were conducted around the end of the transitional period for TPD implementation, and explored perceptions of e-cigarettes and tobacco, as well as similarities and differences between them. Results: Young people differentiated between tobacco and e-cigarettes, rejecting the term e-cigarette in favour of alternatives such as ‘vapes’. Experimental or occasional use was common and generally approved of where occurring within social activity with peers. However, regular use outside of this context was widely disapproved of, unless for the purpose of stopping smoking. Increased prevalence of e-cigarettes did not challenge strongly negative views of smoking or reduce perceived harms caused by it, with disapproval of smoking remaining high. Nicotine use was variable, with flavour a stronger driver for choice of e-liquid, and interest more generally. Conclusion: The extent to which participants differentiated between vaping and smoking, including styles and reasons for use in adults and young people; absence of marketing awareness; and continued strong disapproval of smoking provides limited support for some of the potential mechanisms through which e-cigarettes may renormalise smoking. However caution over nicotine exposure is still necessary.","author":[{"dropping-particle":"","family":"Brown","given":"R.","non-dropping-particle":"","parse-names":false,"suffix":""},{"dropping-particle":"","family":"Bauld","given":"L.","non-dropping-particle":"","parse-names":false,"suffix":""},{"dropping-particle":"","family":"Lacy","given":"E.","non-dropping-particle":"de","parse-names":false,"suffix":""},{"dropping-particle":"","family":"Hallingberg","given":"B.","non-dropping-particle":"","parse-names":false,"suffix":""},{"dropping-particle":"","family":"Maynard","given":"O.","non-dropping-particle":"","parse-names":false,"suffix":""},{"dropping-particle":"","family":"McKell","given":"J.","non-dropping-particle":"","parse-names":false,"suffix":""},{"dropping-particle":"","family":"Moore","given":"L.","non-dropping-particle":"","parse-names":false,"suffix":""},{"dropping-particle":"","family":"Moore","given":"G.","non-dropping-particle":"","parse-names":false,"suffix":""}],"container-title":"International Journal of Drug Policy","id":"ITEM-2","issued":{"date-parts":[["2020","1","1"]]},"page":"102598","publisher":"Elsevier B.V.","title":"A qualitative study of e-cigarette emergence and the potential for renormalisation of smoking in UK youth","type":"article-journal","volume":"75"},"uris":["http://www.mendeley.com/documents/?uuid=b3a2ebb3-219c-3d8a-a4b0-1811cb1ee82c"]}],"mendeley":{"formattedCitation":"(Brown et al., 2020; Measham et al., 2016)","plainTextFormattedCitation":"(Brown et al., 2020; Measham et al., 2016)","previouslyFormattedCitation":"(Brown et al., 2020; Measham et al., 2016)"},"properties":{"noteIndex":0},"schema":"https://github.com/citation-style-language/schema/raw/master/csl-citation.json"}</w:instrText>
      </w:r>
      <w:r w:rsidR="004B2BA6" w:rsidRPr="00D806B5">
        <w:fldChar w:fldCharType="separate"/>
      </w:r>
      <w:r w:rsidR="00FA0F5D" w:rsidRPr="00FA0F5D">
        <w:rPr>
          <w:noProof/>
        </w:rPr>
        <w:t>(Brown et al., 2020; Measham et al., 2016)</w:t>
      </w:r>
      <w:r w:rsidR="004B2BA6" w:rsidRPr="00D806B5">
        <w:fldChar w:fldCharType="end"/>
      </w:r>
      <w:r w:rsidR="004B2BA6" w:rsidRPr="00D806B5">
        <w:t xml:space="preserve"> and resultantly reverse the </w:t>
      </w:r>
      <w:r w:rsidR="004B2BA6">
        <w:t>decline</w:t>
      </w:r>
      <w:r w:rsidR="004B2BA6" w:rsidRPr="00D806B5">
        <w:t xml:space="preserve"> in smoking amongst youth </w:t>
      </w:r>
      <w:r w:rsidR="004B2BA6" w:rsidRPr="00D806B5">
        <w:fldChar w:fldCharType="begin" w:fldLock="1"/>
      </w:r>
      <w:r w:rsidR="00EB3ECB">
        <w:instrText>ADDIN CSL_CITATION {"citationItems":[{"id":"ITEM-1","itemData":{"DOI":"10.1093/ntr/nty067","ISSN":"1469994X","PMID":"29660054","author":[{"dropping-particle":"","family":"Chapman","given":"Simon","non-dropping-particle":"","parse-names":false,"suffix":""},{"dropping-particle":"","family":"Bareham","given":"David","non-dropping-particle":"","parse-names":false,"suffix":""},{"dropping-particle":"","family":"Maziak","given":"Wasim","non-dropping-particle":"","parse-names":false,"suffix":""}],"container-title":"Nicotine and Tobacco Research","id":"ITEM-1","issue":"5","issued":{"date-parts":[["2019","5","1"]]},"page":"695-698","publisher":"Oxford University Press","title":"The gateway effect of e-cigarettes: Reflections on main criticisms","type":"article-journal","volume":"21"},"uris":["http://www.mendeley.com/documents/?uuid=53705744-e605-3a2e-8d0c-24272efc8fad"]}],"mendeley":{"formattedCitation":"(Chapman et al., 2019)","plainTextFormattedCitation":"(Chapman et al., 2019)","previouslyFormattedCitation":"(Chapman et al., 2019)"},"properties":{"noteIndex":0},"schema":"https://github.com/citation-style-language/schema/raw/master/csl-citation.json"}</w:instrText>
      </w:r>
      <w:r w:rsidR="004B2BA6" w:rsidRPr="00D806B5">
        <w:fldChar w:fldCharType="separate"/>
      </w:r>
      <w:r w:rsidR="00FA0F5D" w:rsidRPr="00FA0F5D">
        <w:rPr>
          <w:noProof/>
        </w:rPr>
        <w:t>(Chapman et al., 2019)</w:t>
      </w:r>
      <w:r w:rsidR="004B2BA6" w:rsidRPr="00D806B5">
        <w:fldChar w:fldCharType="end"/>
      </w:r>
      <w:r w:rsidR="004B2BA6" w:rsidRPr="00D806B5">
        <w:t xml:space="preserve">. </w:t>
      </w:r>
      <w:r w:rsidR="003C70DD">
        <w:t>However</w:t>
      </w:r>
      <w:r w:rsidR="00C40394">
        <w:t>,</w:t>
      </w:r>
      <w:r w:rsidR="009C6753">
        <w:t xml:space="preserve"> </w:t>
      </w:r>
      <w:r w:rsidR="003C70DD">
        <w:t xml:space="preserve">others have argued that an association between e-cigarette use and </w:t>
      </w:r>
      <w:r w:rsidR="008D5C8A">
        <w:t xml:space="preserve">subsequent </w:t>
      </w:r>
      <w:r w:rsidR="003C70DD">
        <w:t xml:space="preserve">smoking can be </w:t>
      </w:r>
      <w:r w:rsidR="003C70DD">
        <w:lastRenderedPageBreak/>
        <w:t>explained by ‘common liabilities’, where it is conten</w:t>
      </w:r>
      <w:r w:rsidR="008F446C">
        <w:t>d</w:t>
      </w:r>
      <w:r w:rsidR="003C70DD">
        <w:t xml:space="preserve">ed </w:t>
      </w:r>
      <w:r w:rsidR="008D5C8A">
        <w:t xml:space="preserve">that vaping adolescents would smoke regardless of e-cigarette initiation </w:t>
      </w:r>
      <w:r w:rsidR="008D5C8A">
        <w:fldChar w:fldCharType="begin" w:fldLock="1"/>
      </w:r>
      <w:r w:rsidR="008D5C8A">
        <w:instrText>ADDIN CSL_CITATION {"citationItems":[{"id":"ITEM-1","itemData":{"DOI":"10.1111/add.13924","ISSN":"13600443","PMID":"28786147","abstract":"Background: E-cigarettes are alleged to be a gateway to cigarette smoking in non-smokers. This study examines whether the gateway theory has value, whether the criteria to establish causality have been met and what type of evidence is required to test this theory. Analysis: Experiments are impractical, and we may not be able to test properly the gateway effects via observational studies that simply adjust for confounders. Multivariate models cannot eliminate all the variance in propensity to smoke captured by the variable ‘vaping’ because of the proximity of these two behaviours. It may be difficult to prove that vaping precedes smoking when product use co-occurs and when, in fact, smoking usually precedes vaping. The gateway theory is not compatible with either (1) the decrease in smoking prevalence observed in adolescents in countries where vaping increased or (2) an increase in smoking among teenagers after age restrictions were imposed on e-cigarette purchases. A spurious gateway effect can be produced artificially by mathematical models in which a propensity to use substances is correlated with opportunities to use substances. Finally, neither nicotine medications nor smokeless tobacco produce gateway effects. Available data are compatible with a common liability model in which people who are liable to use nicotine are more likely to use both e-cigarettes and cigarettes. Conclusions: Despite its weaknesses and scant empirical support, the gateway theory of smoking initiation has had enormous political influence. Policies based on this theory will not have the intended effects if the association between vaping and smoking is explained by common liabilities.","author":[{"dropping-particle":"","family":"Etter","given":"Jean François","non-dropping-particle":"","parse-names":false,"suffix":""}],"container-title":"Addiction","id":"ITEM-1","issue":"10","issued":{"date-parts":[["2018","10","1"]]},"page":"1776-1783","publisher":"Blackwell Publishing Ltd","title":"Gateway effects and electronic cigarettes","type":"article-journal","volume":"113"},"uris":["http://www.mendeley.com/documents/?uuid=b41813c9-d648-3824-845e-b8e6e07d7d6e"]}],"mendeley":{"formattedCitation":"(Etter, 2018)","plainTextFormattedCitation":"(Etter, 2018)","previouslyFormattedCitation":"(Etter, 2018)"},"properties":{"noteIndex":0},"schema":"https://github.com/citation-style-language/schema/raw/master/csl-citation.json"}</w:instrText>
      </w:r>
      <w:r w:rsidR="008D5C8A">
        <w:fldChar w:fldCharType="separate"/>
      </w:r>
      <w:r w:rsidR="008D5C8A" w:rsidRPr="00FA0F5D">
        <w:rPr>
          <w:noProof/>
        </w:rPr>
        <w:t>(Etter, 2018)</w:t>
      </w:r>
      <w:r w:rsidR="008D5C8A">
        <w:fldChar w:fldCharType="end"/>
      </w:r>
      <w:r w:rsidR="008D5C8A">
        <w:t>.</w:t>
      </w:r>
      <w:r w:rsidR="001D2511">
        <w:t xml:space="preserve"> </w:t>
      </w:r>
      <w:r w:rsidR="0074114E">
        <w:t xml:space="preserve">Further </w:t>
      </w:r>
      <w:r w:rsidR="008F446C">
        <w:t>disagreement</w:t>
      </w:r>
      <w:r w:rsidR="0074114E">
        <w:t xml:space="preserve"> exists in relation to the promotion of e-cigarettes for harm minimisation and cessation among smokers </w:t>
      </w:r>
      <w:r w:rsidR="001146A4">
        <w:t>and</w:t>
      </w:r>
      <w:r w:rsidR="0074114E">
        <w:t xml:space="preserve"> whether a more restricted and precautionary approach</w:t>
      </w:r>
      <w:r w:rsidR="009C6753">
        <w:t xml:space="preserve"> to vaping</w:t>
      </w:r>
      <w:r w:rsidR="0074114E">
        <w:t xml:space="preserve"> should be adopted</w:t>
      </w:r>
      <w:r w:rsidR="0074114E" w:rsidRPr="0074114E">
        <w:t xml:space="preserve"> </w:t>
      </w:r>
      <w:r w:rsidR="0074114E">
        <w:t>until the longer term health impacts are fully understood</w:t>
      </w:r>
      <w:r w:rsidR="001B0322">
        <w:t xml:space="preserve"> </w:t>
      </w:r>
      <w:r w:rsidR="001B0322">
        <w:fldChar w:fldCharType="begin" w:fldLock="1"/>
      </w:r>
      <w:r w:rsidR="0030256E">
        <w:instrText>ADDIN CSL_CITATION {"citationItems":[{"id":"ITEM-1","itemData":{"DOI":"10.1146/annurev-publhealth-102417-124810","ISSN":"0163-7525","abstract":"Two contrasting reviews (authored by Abrams et al. and Glantz&amp;Bareham) in this volume have reached opposing conclusions on the effects of electronic cigarettes in a debate that is dividing the scientific and professional communities that have devoted careers to controlling the manufacture, advertising, sale, and use of combustible cigarettes. The research on the types, degree, and extent of harm from e-cigarettes is far from complete and, together with trends in teenage smoking and vaping, has raised new questions and prospects about the potential benefits that the new electronic products offer smokers of combustible cigarettes in quitting or at least cutting back on the known risks associated with the traditional forms of smoking. The rapidly morphing forms, constituents, promotions, and uses of the electronic varieties of the new nicotine delivery products (in this case electronic cigarettes) make research on their biological and behavioral effects moving targets. The two sides of this argument have produced a global divide on policy strategies.","author":[{"dropping-particle":"","family":"Green","given":"Lawrence W.","non-dropping-particle":"","parse-names":false,"suffix":""},{"dropping-particle":"","family":"Fielding","given":"Jonathan E.","non-dropping-particle":"","parse-names":false,"suffix":""},{"dropping-particle":"","family":"Brownson","given":"Ross C.","non-dropping-particle":"","parse-names":false,"suffix":""}],"container-title":"Annual Review of Public Health","id":"ITEM-1","issue":"1","issued":{"date-parts":[["2018","4","1"]]},"page":"189-191","publisher":"Annual Reviews Inc.","title":"The Debate About Electronic Cigarettes: Harm Minimization or the Precautionary Principle","type":"article-journal","volume":"39"},"uris":["http://www.mendeley.com/documents/?uuid=651e19f2-80f0-3c3f-ba27-d4e0972b6862"]}],"mendeley":{"formattedCitation":"(L. W. Green et al., 2018)","manualFormatting":"(Green et al., 2018)","plainTextFormattedCitation":"(L. W. Green et al., 2018)","previouslyFormattedCitation":"(L. W. Green et al., 2018)"},"properties":{"noteIndex":0},"schema":"https://github.com/citation-style-language/schema/raw/master/csl-citation.json"}</w:instrText>
      </w:r>
      <w:r w:rsidR="001B0322">
        <w:fldChar w:fldCharType="separate"/>
      </w:r>
      <w:r w:rsidR="001B0322" w:rsidRPr="003D3901">
        <w:rPr>
          <w:noProof/>
        </w:rPr>
        <w:t>(Green et al., 2018)</w:t>
      </w:r>
      <w:r w:rsidR="001B0322">
        <w:fldChar w:fldCharType="end"/>
      </w:r>
      <w:r w:rsidR="0074114E">
        <w:t>.</w:t>
      </w:r>
      <w:r w:rsidR="0063155B">
        <w:t xml:space="preserve"> </w:t>
      </w:r>
    </w:p>
    <w:p w14:paraId="0E877F6A" w14:textId="7A1CDF51" w:rsidR="00DA353D" w:rsidRDefault="004412F1" w:rsidP="0074114E">
      <w:pPr>
        <w:spacing w:before="120" w:line="480" w:lineRule="auto"/>
        <w:jc w:val="both"/>
      </w:pPr>
      <w:r>
        <w:t xml:space="preserve">These debates are reflected in the general diversity of e-cigarette regulation globally, with </w:t>
      </w:r>
      <w:r w:rsidR="00820434">
        <w:t xml:space="preserve">policies </w:t>
      </w:r>
      <w:r w:rsidR="008F446C">
        <w:t>ranging from</w:t>
      </w:r>
      <w:r w:rsidR="00820434">
        <w:t xml:space="preserve"> outright or partial bans</w:t>
      </w:r>
      <w:r w:rsidR="008F446C">
        <w:t xml:space="preserve"> to</w:t>
      </w:r>
      <w:r w:rsidR="00820434">
        <w:t xml:space="preserve"> regulation o</w:t>
      </w:r>
      <w:r w:rsidR="008F446C">
        <w:t>f</w:t>
      </w:r>
      <w:r w:rsidR="00820434">
        <w:t xml:space="preserve"> nicotine content and minimum age of sale </w:t>
      </w:r>
      <w:r>
        <w:fldChar w:fldCharType="begin" w:fldLock="1"/>
      </w:r>
      <w:r w:rsidR="0030256E">
        <w:instrText>ADDIN CSL_CITATION {"citationItems":[{"id":"ITEM-1","itemData":{"DOI":"10.1007/s40429-020-00332-w","ISSN":"21962952","abstract":"Purpose of Review: Jurisdictions around the world have adopted different policies in order to regulate e-cigarette products, to allow for the use of e-cigarettes by cigarette smokers for cessation or harm reduction and to reduce the likelihood of non-smokers initiating e-cigarette use. The purpose of this review is to provide a brief overview of different e-cigarette regulations across the world, focusing on regulations of sales, product standards, nicotine concentrations, flavours and marketing restrictions. This review was conducted between February and April 2020. Recent Findings: There are a large range of policies that countries around the world have chosen in order to regulate vaping products to prevent use and limit harm associated with use of e-cigarettes. Many countries provide avenues for separate regulation of therapeutic and consumer e-cigarette devices. Summary: E-cigarettes have the potential of causing harm among young vapers and reducing harm among adult cigarette smokers. The most effective strategies would balance both of these properties and prevent access to vaping products among adolescents and youths and at the same time increase the availability of the regulated therapeutic products among people trying to quit smoking. Future efforts of research should focus on evaluating the impact of different regulatory policies to achieve these purposes and exploring the use of e-cigarettes as a smoking cessation aid. Our recommendations are based on existing literature on the effectiveness of current e-cigarette regulations.","author":[{"dropping-particle":"","family":"Klein","given":"D. Eisenkraft","non-dropping-particle":"","parse-names":false,"suffix":""},{"dropping-particle":"","family":"Chaiton","given":"Michael","non-dropping-particle":"","parse-names":false,"suffix":""},{"dropping-particle":"","family":"Kundu","given":"A.","non-dropping-particle":"","parse-names":false,"suffix":""},{"dropping-particle":"","family":"Schwartz","given":"R.","non-dropping-particle":"","parse-names":false,"suffix":""}],"container-title":"Current Addiction Reports","id":"ITEM-1","issue":"4","issued":{"date-parts":[["2020","12","1"]]},"page":"509-519","publisher":"Springer Science and Business Media Deutschland GmbH","title":"A Literature Review on International E-cigarette Regulatory Policies","type":"article-journal","volume":"7"},"uris":["http://www.mendeley.com/documents/?uuid=188dd7c9-04ec-3fb6-a5e3-f162696cd505"]}],"mendeley":{"formattedCitation":"(D. E. Klein et al., 2020)","manualFormatting":"(Klein et al., 2020)","plainTextFormattedCitation":"(D. E. Klein et al., 2020)","previouslyFormattedCitation":"(D. E. Klein et al., 2020)"},"properties":{"noteIndex":0},"schema":"https://github.com/citation-style-language/schema/raw/master/csl-citation.json"}</w:instrText>
      </w:r>
      <w:r>
        <w:fldChar w:fldCharType="separate"/>
      </w:r>
      <w:r w:rsidRPr="004412F1">
        <w:rPr>
          <w:noProof/>
        </w:rPr>
        <w:t>(Klein et al., 2020)</w:t>
      </w:r>
      <w:r>
        <w:fldChar w:fldCharType="end"/>
      </w:r>
      <w:r>
        <w:t xml:space="preserve">. However, as Klein et al. </w:t>
      </w:r>
      <w:r>
        <w:fldChar w:fldCharType="begin" w:fldLock="1"/>
      </w:r>
      <w:r w:rsidR="004A2AB4">
        <w:instrText>ADDIN CSL_CITATION {"citationItems":[{"id":"ITEM-1","itemData":{"DOI":"10.1007/s40429-020-00332-w","ISSN":"21962952","abstract":"Purpose of Review: Jurisdictions around the world have adopted different policies in order to regulate e-cigarette products, to allow for the use of e-cigarettes by cigarette smokers for cessation or harm reduction and to reduce the likelihood of non-smokers initiating e-cigarette use. The purpose of this review is to provide a brief overview of different e-cigarette regulations across the world, focusing on regulations of sales, product standards, nicotine concentrations, flavours and marketing restrictions. This review was conducted between February and April 2020. Recent Findings: There are a large range of policies that countries around the world have chosen in order to regulate vaping products to prevent use and limit harm associated with use of e-cigarettes. Many countries provide avenues for separate regulation of therapeutic and consumer e-cigarette devices. Summary: E-cigarettes have the potential of causing harm among young vapers and reducing harm among adult cigarette smokers. The most effective strategies would balance both of these properties and prevent access to vaping products among adolescents and youths and at the same time increase the availability of the regulated therapeutic products among people trying to quit smoking. Future efforts of research should focus on evaluating the impact of different regulatory policies to achieve these purposes and exploring the use of e-cigarettes as a smoking cessation aid. Our recommendations are based on existing literature on the effectiveness of current e-cigarette regulations.","author":[{"dropping-particle":"","family":"Klein","given":"D. Eisenkraft","non-dropping-particle":"","parse-names":false,"suffix":""},{"dropping-particle":"","family":"Chaiton","given":"Michael","non-dropping-particle":"","parse-names":false,"suffix":""},{"dropping-particle":"","family":"Kundu","given":"A.","non-dropping-particle":"","parse-names":false,"suffix":""},{"dropping-particle":"","family":"Schwartz","given":"R.","non-dropping-particle":"","parse-names":false,"suffix":""}],"container-title":"Current Addiction Reports","id":"ITEM-1","issue":"4","issued":{"date-parts":[["2020","12","1"]]},"page":"509-519","publisher":"Springer Science and Business Media Deutschland GmbH","title":"A Literature Review on International E-cigarette Regulatory Policies","type":"article-journal","volume":"7"},"suppress-author":1,"uris":["http://www.mendeley.com/documents/?uuid=188dd7c9-04ec-3fb6-a5e3-f162696cd505"]}],"mendeley":{"formattedCitation":"(2020)","plainTextFormattedCitation":"(2020)","previouslyFormattedCitation":"(2020)"},"properties":{"noteIndex":0},"schema":"https://github.com/citation-style-language/schema/raw/master/csl-citation.json"}</w:instrText>
      </w:r>
      <w:r>
        <w:fldChar w:fldCharType="separate"/>
      </w:r>
      <w:r w:rsidRPr="004412F1">
        <w:rPr>
          <w:noProof/>
        </w:rPr>
        <w:t>(2020)</w:t>
      </w:r>
      <w:r>
        <w:fldChar w:fldCharType="end"/>
      </w:r>
      <w:r>
        <w:t xml:space="preserve"> note, regulation that </w:t>
      </w:r>
      <w:r w:rsidR="00C40394">
        <w:t xml:space="preserve">only </w:t>
      </w:r>
      <w:r>
        <w:t>target</w:t>
      </w:r>
      <w:r w:rsidR="00C40394">
        <w:t>s</w:t>
      </w:r>
      <w:r>
        <w:t xml:space="preserve"> one area is </w:t>
      </w:r>
      <w:r w:rsidR="008F446C">
        <w:t>un</w:t>
      </w:r>
      <w:r>
        <w:t>likely to be effective in reducing youth e-cigarette uptake</w:t>
      </w:r>
      <w:r w:rsidR="008F446C">
        <w:t>.</w:t>
      </w:r>
      <w:r>
        <w:t xml:space="preserve"> </w:t>
      </w:r>
      <w:r w:rsidR="008F446C">
        <w:t>I</w:t>
      </w:r>
      <w:r>
        <w:t>nstead</w:t>
      </w:r>
      <w:r w:rsidR="008F446C">
        <w:t>,</w:t>
      </w:r>
      <w:r>
        <w:t xml:space="preserve"> a comprehensive regulatory approach is </w:t>
      </w:r>
      <w:r w:rsidR="008F446C">
        <w:t>advocated</w:t>
      </w:r>
      <w:r w:rsidR="00B86A21">
        <w:t xml:space="preserve"> in order to strike</w:t>
      </w:r>
      <w:r w:rsidR="00AF2136">
        <w:t xml:space="preserve"> a</w:t>
      </w:r>
      <w:r w:rsidR="005058CB">
        <w:t xml:space="preserve"> </w:t>
      </w:r>
      <w:r w:rsidR="0063155B">
        <w:t>delicate balance between restricting access to nicotine products</w:t>
      </w:r>
      <w:r w:rsidR="008F446C">
        <w:t xml:space="preserve"> among nicotine-naïve adolescents</w:t>
      </w:r>
      <w:r w:rsidR="0063155B">
        <w:t xml:space="preserve"> </w:t>
      </w:r>
      <w:r w:rsidR="008F446C">
        <w:t>while</w:t>
      </w:r>
      <w:r w:rsidR="0063155B">
        <w:t xml:space="preserve"> ensuring the availability of alternative nicotine products </w:t>
      </w:r>
      <w:r w:rsidR="008F446C">
        <w:t xml:space="preserve">for established smokers </w:t>
      </w:r>
      <w:r w:rsidR="00393626">
        <w:fldChar w:fldCharType="begin" w:fldLock="1"/>
      </w:r>
      <w:r w:rsidR="0030256E">
        <w:instrText>ADDIN CSL_CITATION {"citationItems":[{"id":"ITEM-1","itemData":{"DOI":"10.1056/NEJMp1917065","ISSN":"0028-4793","abstract":"Regulating Vaping Federal and state governments have implemented numerous policies to combat the growth of vaping. But policies should protect young people without diminishing adult smokers’ abilit...","author":[{"dropping-particle":"","family":"Sindelar","given":"Jody L.","non-dropping-particle":"","parse-names":false,"suffix":""}],"container-title":"New England Journal of Medicine","id":"ITEM-1","issue":"20","issued":{"date-parts":[["2020","5","14"]]},"page":"e54","publisher":"Massachusetts Medical Society","title":"Regulating Vaping — Policies, Possibilities, and Perils","type":"article-journal","volume":"382"},"uris":["http://www.mendeley.com/documents/?uuid=b5a43e40-006e-3b48-8dde-d174d7f5bd67"]},{"id":"ITEM-2","itemData":{"DOI":"10.1007/s40429-020-00332-w","ISSN":"21962952","abstract":"Purpose of Review: Jurisdictions around the world have adopted different policies in order to regulate e-cigarette products, to allow for the use of e-cigarettes by cigarette smokers for cessation or harm reduction and to reduce the likelihood of non-smokers initiating e-cigarette use. The purpose of this review is to provide a brief overview of different e-cigarette regulations across the world, focusing on regulations of sales, product standards, nicotine concentrations, flavours and marketing restrictions. This review was conducted between February and April 2020. Recent Findings: There are a large range of policies that countries around the world have chosen in order to regulate vaping products to prevent use and limit harm associated with use of e-cigarettes. Many countries provide avenues for separate regulation of therapeutic and consumer e-cigarette devices. Summary: E-cigarettes have the potential of causing harm among young vapers and reducing harm among adult cigarette smokers. The most effective strategies would balance both of these properties and prevent access to vaping products among adolescents and youths and at the same time increase the availability of the regulated therapeutic products among people trying to quit smoking. Future efforts of research should focus on evaluating the impact of different regulatory policies to achieve these purposes and exploring the use of e-cigarettes as a smoking cessation aid. Our recommendations are based on existing literature on the effectiveness of current e-cigarette regulations.","author":[{"dropping-particle":"","family":"Klein","given":"D. Eisenkraft","non-dropping-particle":"","parse-names":false,"suffix":""},{"dropping-particle":"","family":"Chaiton","given":"Michael","non-dropping-particle":"","parse-names":false,"suffix":""},{"dropping-particle":"","family":"Kundu","given":"A.","non-dropping-particle":"","parse-names":false,"suffix":""},{"dropping-particle":"","family":"Schwartz","given":"R.","non-dropping-particle":"","parse-names":false,"suffix":""}],"container-title":"Current Addiction Reports","id":"ITEM-2","issue":"4","issued":{"date-parts":[["2020","12","1"]]},"page":"509-519","publisher":"Springer Science and Business Media Deutschland GmbH","title":"A Literature Review on International E-cigarette Regulatory Policies","type":"article-journal","volume":"7"},"uris":["http://www.mendeley.com/documents/?uuid=188dd7c9-04ec-3fb6-a5e3-f162696cd505"]}],"mendeley":{"formattedCitation":"(D. E. Klein et al., 2020; Sindelar, 2020)","manualFormatting":"(Klein et al., 2020; Sindelar, 2020)","plainTextFormattedCitation":"(D. E. Klein et al., 2020; Sindelar, 2020)","previouslyFormattedCitation":"(D. E. Klein et al., 2020; Sindelar, 2020)"},"properties":{"noteIndex":0},"schema":"https://github.com/citation-style-language/schema/raw/master/csl-citation.json"}</w:instrText>
      </w:r>
      <w:r w:rsidR="00393626">
        <w:fldChar w:fldCharType="separate"/>
      </w:r>
      <w:r w:rsidR="00393626" w:rsidRPr="00393626">
        <w:rPr>
          <w:noProof/>
        </w:rPr>
        <w:t>(Klein et al., 2020; Sindelar, 2020)</w:t>
      </w:r>
      <w:r w:rsidR="00393626">
        <w:fldChar w:fldCharType="end"/>
      </w:r>
      <w:r w:rsidR="0063155B">
        <w:t>.</w:t>
      </w:r>
      <w:r w:rsidR="00820434">
        <w:t xml:space="preserve"> </w:t>
      </w:r>
      <w:r w:rsidR="008F446C">
        <w:t>In order to successfully achieve such a balance</w:t>
      </w:r>
      <w:r w:rsidR="00B86A21">
        <w:t>,</w:t>
      </w:r>
      <w:r w:rsidR="008F446C">
        <w:t xml:space="preserve"> policy-makers need a better understanding of</w:t>
      </w:r>
      <w:r w:rsidR="00B86A21">
        <w:t xml:space="preserve"> the social context in which e-cigarette use takes place</w:t>
      </w:r>
      <w:r w:rsidR="00FD4053">
        <w:t xml:space="preserve">; </w:t>
      </w:r>
      <w:r w:rsidR="008F446C">
        <w:t xml:space="preserve">an area where qualitative research is limited, even in relation to more conventional tobacco products </w:t>
      </w:r>
      <w:r w:rsidR="00825047">
        <w:fldChar w:fldCharType="begin" w:fldLock="1"/>
      </w:r>
      <w:r w:rsidR="00A73BF6">
        <w:instrText>ADDIN CSL_CITATION {"citationItems":[{"id":"ITEM-1","itemData":{"DOI":"10.1093/ntr/nty007","ISSN":"1469994X","abstract":"Introduction: A range of tobacco control policies endeavour to prevent smoking uptake in young people, yet relatively little is known about how such interventions impact young people's engagement with smoking. We reviewed existing qualitative evidence on young people and smoking in Europe in order to assess whether, in what ways and why young people comply with, adapt to, resist or circumvent tobacco control policies in their respective countries. Methods: We undertook a systematic review of academic literature presenting qualitative research from Europe on smoking and young people (11-18 years), published from 2000 - 2015. Bibliographic searches (PubMed, PsycInfo, SSCI) produced 1357 records, from which 43 relevant papers were assessed for quality and 39 included in the review. Results: Most studies were from the UK (27), with a small number (one or two each) from other European countries (Denmark, Sweden, Switzerland, Belgium, Cyprus, Greece, Hungary, Ireland and Spain). Only 16 articles (11 from UK) provided any evidence about the impacts of tobacco control policies on young people's smoking. These focussed on smoke-free legislation (four), age of sale laws (four), plain packaging (three), and black market tobacco (one). Conclusions: There is very little qualitative evidence exploring the impacts of tobacco control on youth smoking in Europe. To develop more effective smoking prevention policies that take account of local political, social and cultural contexts, more qualitative research from a wider range of European countries is needed in order to understand how tobacco control impacts on young people's social worlds and smoking behaviours. Implications: Smoking is the leading cause of premature mortality in Europe. However, there is little qualitative evidence exploring the impact of tobacco control policies on young people in Europe. Most comes from the UK and focuses on a narrow range of policies. Thus we have a limited understanding of how and in what ways tobacco control policies reach young people, their engagement with these, and how local context affects their impact. More qualitative research is needed, from a wider range of countries and on a broader range of tobacco control policies, in order to strengthen the evidence-base for reducing youth smoking.","author":[{"dropping-particle":"","family":"Papanastasiou","given":"Natalie","non-dropping-particle":"","parse-names":false,"suffix":""},{"dropping-particle":"","family":"Hill","given":"Sarah","non-dropping-particle":"","parse-names":false,"suffix":""},{"dropping-particle":"","family":"Amos","given":"Amanda","non-dropping-particle":"","parse-names":false,"suffix":""}],"container-title":"Nicotine &amp; tobacco research","id":"ITEM-1","issue":"7","issued":{"date-parts":[["2019","6","21"]]},"page":"863-870","publisher":"NLM (Medline)","title":"Evidence From Qualitative Studies of Youth About the Impacts of Tobacco Control Policy on Young People in Europe: A Systematic Review","type":"article-journal","volume":"21"},"uris":["http://www.mendeley.com/documents/?uuid=697801cb-fb9f-3dd8-ada1-780b7f488933","http://www.mendeley.com/documents/?uuid=32df0fce-6347-472e-ad43-19f5876bf6de"]}],"mendeley":{"formattedCitation":"(Papanastasiou et al., 2019)","manualFormatting":"(Papanastasiou et al., 2019)","plainTextFormattedCitation":"(Papanastasiou et al., 2019)","previouslyFormattedCitation":"(Papanastasiou et al., 2019)"},"properties":{"noteIndex":0},"schema":"https://github.com/citation-style-language/schema/raw/master/csl-citation.json"}</w:instrText>
      </w:r>
      <w:r w:rsidR="00825047">
        <w:fldChar w:fldCharType="separate"/>
      </w:r>
      <w:r w:rsidR="00825047" w:rsidRPr="00825047">
        <w:rPr>
          <w:noProof/>
        </w:rPr>
        <w:t>(Papanastasiou et al., 2019)</w:t>
      </w:r>
      <w:r w:rsidR="00825047">
        <w:fldChar w:fldCharType="end"/>
      </w:r>
      <w:r w:rsidR="005058CB">
        <w:t xml:space="preserve">. </w:t>
      </w:r>
    </w:p>
    <w:p w14:paraId="05C185C5" w14:textId="55DCA46B" w:rsidR="005058CB" w:rsidRDefault="00BB5FC1" w:rsidP="005058CB">
      <w:pPr>
        <w:spacing w:before="120" w:line="480" w:lineRule="auto"/>
        <w:jc w:val="both"/>
      </w:pPr>
      <w:r w:rsidRPr="00D806B5">
        <w:t>Research has</w:t>
      </w:r>
      <w:r>
        <w:t xml:space="preserve"> indicated</w:t>
      </w:r>
      <w:r w:rsidRPr="00D806B5">
        <w:t xml:space="preserve"> that adolescent</w:t>
      </w:r>
      <w:r w:rsidR="006F7BBC">
        <w:t>s’ motivation for</w:t>
      </w:r>
      <w:r w:rsidRPr="00D806B5">
        <w:t xml:space="preserve"> e-cigarette use is different than adults, who generally use e-cigarettes for cessation</w:t>
      </w:r>
      <w:r>
        <w:t xml:space="preserve"> or harm reduction</w:t>
      </w:r>
      <w:r w:rsidRPr="00D806B5">
        <w:t xml:space="preserve"> </w:t>
      </w:r>
      <w:r>
        <w:t xml:space="preserve">while controlling </w:t>
      </w:r>
      <w:r w:rsidRPr="00D806B5">
        <w:t>nicotine intake</w:t>
      </w:r>
      <w:r>
        <w:t xml:space="preserve"> </w:t>
      </w:r>
      <w:r>
        <w:fldChar w:fldCharType="begin" w:fldLock="1"/>
      </w:r>
      <w:r>
        <w:instrText>ADDIN CSL_CITATION {"citationItems":[{"id":"ITEM-1","itemData":{"author":[{"dropping-particle":"","family":"ASH","given":"","non-dropping-particle":"","parse-names":false,"suffix":""}],"id":"ITEM-1","issued":{"date-parts":[["2020"]]},"publisher-place":"London","title":"Use of e-cigarettes (vapes) among adults in Great Britain","type":"report"},"uris":["http://www.mendeley.com/documents/?uuid=92bc35d0-6b50-4015-ba3f-e87726795972"]},{"id":"ITEM-2","itemData":{"DOI":"10.1016/j.ypmed.2016.09.011","ISSN":"10960260","PMID":"27612572","abstract":"E-cigarette use has increased rapidly among U.S. adults. However, reasons for use among adults are unclear. We assessed reasons for e-cigarette use among a national sample of U.S. adults. Data were collected via online surveys among U.S. adults aged 18 or older from April through June 2014. Descriptive and multivariate regression analyses were conducted to assess reasons for e-cigarette use among 2448 current e-cigarette users, by sociodemographic characteristics and product type. Assessed reasons included cessation/health, consideration of others, convenience, cost, curiosity, flavoring, and simulation of conventional cigarettes. Among current e-cigarette users, 93% were also current cigarette smokers. The most common reasons for e-cigarette use were cessation/health (84.5%), consideration of others (71.5%), and convenience (56.7%). The prevalence of citing convenience (adjusted prevalence ratio [aPR] = 1.49) and curiosity (aPR = 1.54) as reasons for e-cigarette use were greater among current cigarette smokers than nonsmokers (P &lt; 0.05). The prevalence of citing flavoring as a reason for use was greater among adults aged 18 to 24 (aPR = 2.02) than 55 or older (P &lt; 0.05). Tank use was associated with greater prevalence of citing every assessed reason except convenience and curiosity. Cessation- and health-related factors are primary reasons cited for e-cigarette use among adults, and flavorings are more commonly cited by younger adults. Efforts are warranted to provide consumers with accurate information on the health effects of e-cigarettes and to ensure that flavoring and other unregulated features do not promote nicotine addiction, particularly among young adults.","author":[{"dropping-particle":"","family":"Patel","given":"Deesha","non-dropping-particle":"","parse-names":false,"suffix":""},{"dropping-particle":"","family":"Davis","given":"Kevin C.","non-dropping-particle":"","parse-names":false,"suffix":""},{"dropping-particle":"","family":"Cox","given":"Shanna","non-dropping-particle":"","parse-names":false,"suffix":""},{"dropping-particle":"","family":"Bradfield","given":"Brian","non-dropping-particle":"","parse-names":false,"suffix":""},{"dropping-particle":"","family":"King","given":"Brian A.","non-dropping-particle":"","parse-names":false,"suffix":""},{"dropping-particle":"","family":"Shafer","given":"Paul","non-dropping-particle":"","parse-names":false,"suffix":""},{"dropping-particle":"","family":"Caraballo","given":"Ralph","non-dropping-particle":"","parse-names":false,"suffix":""},{"dropping-particle":"","family":"Bunnell","given":"Rebecca","non-dropping-particle":"","parse-names":false,"suffix":""}],"container-title":"Preventive Medicine","id":"ITEM-2","issued":{"date-parts":[["2016","12","1"]]},"page":"14-20","publisher":"Academic Press Inc.","title":"Reasons for current E-cigarette use among U.S. adults","type":"article-journal","volume":"93"},"uris":["http://www.mendeley.com/documents/?uuid=3062b637-7ab4-3bd5-a5d5-07dbf1b6c60e"]}],"mendeley":{"formattedCitation":"(ASH, 2020; Patel et al., 2016)","plainTextFormattedCitation":"(ASH, 2020; Patel et al., 2016)","previouslyFormattedCitation":"(ASH, 2020; Patel et al., 2016)"},"properties":{"noteIndex":0},"schema":"https://github.com/citation-style-language/schema/raw/master/csl-citation.json"}</w:instrText>
      </w:r>
      <w:r>
        <w:fldChar w:fldCharType="separate"/>
      </w:r>
      <w:r w:rsidRPr="00FA0F5D">
        <w:rPr>
          <w:noProof/>
        </w:rPr>
        <w:t>(ASH, 2020; Patel et al., 2016)</w:t>
      </w:r>
      <w:r>
        <w:fldChar w:fldCharType="end"/>
      </w:r>
      <w:r w:rsidRPr="00D806B5">
        <w:t xml:space="preserve">. </w:t>
      </w:r>
      <w:r w:rsidR="002342D2">
        <w:t>F</w:t>
      </w:r>
      <w:r w:rsidRPr="00D806B5">
        <w:t xml:space="preserve">or adolescents, </w:t>
      </w:r>
      <w:r w:rsidR="002342D2">
        <w:t xml:space="preserve">the attraction of e-cigarettes may instead relate to </w:t>
      </w:r>
      <w:r w:rsidRPr="00D806B5">
        <w:t xml:space="preserve">new social practices of vaping </w:t>
      </w:r>
      <w:r>
        <w:fldChar w:fldCharType="begin" w:fldLock="1"/>
      </w:r>
      <w:r>
        <w:instrText>ADDIN CSL_CITATION {"citationItems":[{"id":"ITEM-1","itemData":{"DOI":"10.1016/j.drugpo.2020.102791","ISSN":"1873-4758","abstract":"Background: We see the contours of a cigarette-free adolescent cohort in Norway. Simultaneously, increasing use of vaping devices among adolescents internationally, and in the US in particular, has evoked fear of a new nicotine-addicted generation. This longitudinal study explores the vaping phenomenon in a context where nicotine e-liquid is still prohibited.; Methods: Data are from longitudinal, qualitative interviews with a sizable sample of 12-17 year olds (118 8 th graders from 6 schools/classes at baseline). Four follow-ups were conducted from 2015 to 2019 (a total of 50 semi-structured group and 175 individual interviews). The interviews were coded using HyperResearch software and thematically analysed in the light of actor network and interaction ritual theory.; Results: Gradual and collective shifts in vaping practices and in the symbolic meaning of vaping were observed in three phases. First, in 8 th grade, few had tried to vape, even if several were curious about this novel invention, practice and the available flavours. Second, after 9 th grade, one in three reported personal use. They emphasised harmlessness, coolness, performance and accessibility online. However, by the end of middle school, a third phase became visible; vaping had lost status and was described as 'childish' and unpopular. Interviewees repeated the lack of relevance in high school, comparing e-cigarettes with the fidget-spinner and reserving vaping for kids and addicted adult smokers. The analysis displays a systematic pattern in which adolescents account for vaping as a time-limited trend.; Conclusion: E-cigarettes were devalued from novelty and transgression to childish and uninteresting within the same sample over a four-year period. In conclusion, e-cigarettes in the sample represented fashionable experimentation rather than steady user patterns. (Copyright © 2020 Elsevier B.V. All rights reserved.)","author":[{"dropping-particle":"","family":"Tokle","given":"Rikke","non-dropping-particle":"","parse-names":false,"suffix":""}],"container-title":"International Journal of Drug Policy","id":"ITEM-1","issued":{"date-parts":[["2020","6","6"]]},"note":"Accession Number: 32516687. Language: English. Date Revised: 20200826. Date Created: 20200610. Update Code: 20200826. Publication Type: Journal Article. Journal ID: 9014759. Publication Model: Print-Electronic. Cited Medium: Internet. NLM ISO Abbr: Int. J. Drug Policy. Linking ISSN: 09553959. Subset: MEDLINE; Date of Electronic Publication: 2020 Jun 06. Current Imprints: Publication: 1998- : Amsterdam ; New York : Elsevier; Original Imprints: Publication: Liverpool, England : International Journal on Drug Policy,","publisher":"Elsevier","publisher-place":"Department of Alcohol, Tobacco &amp; Drugs, Norwegian Institute of Public Health, PO Box 222 Skøyen, 0213 Oslo, Norway.","title":"'Vaping and fidget-spinners': A qualitative, longitudinal study of e-cigarettes in adolescence.","type":"article-journal","volume":"82"},"uris":["http://www.mendeley.com/documents/?uuid=18bdd87d-37e3-4a69-8595-d22c42aaf625"]}],"mendeley":{"formattedCitation":"(Tokle, 2020)","plainTextFormattedCitation":"(Tokle, 2020)","previouslyFormattedCitation":"(Tokle, 2020)"},"properties":{"noteIndex":0},"schema":"https://github.com/citation-style-language/schema/raw/master/csl-citation.json"}</w:instrText>
      </w:r>
      <w:r>
        <w:fldChar w:fldCharType="separate"/>
      </w:r>
      <w:r w:rsidRPr="00FA0F5D">
        <w:rPr>
          <w:noProof/>
        </w:rPr>
        <w:t>(Tokle, 2020)</w:t>
      </w:r>
      <w:r>
        <w:fldChar w:fldCharType="end"/>
      </w:r>
      <w:r w:rsidRPr="00D806B5">
        <w:t xml:space="preserve"> and </w:t>
      </w:r>
      <w:r w:rsidR="002342D2">
        <w:t>its association with fun,</w:t>
      </w:r>
      <w:r w:rsidRPr="00D806B5">
        <w:t xml:space="preserve"> discreet use, the performance of vapour tricks and flavour experimentation </w:t>
      </w:r>
      <w:r w:rsidRPr="00D806B5">
        <w:fldChar w:fldCharType="begin" w:fldLock="1"/>
      </w:r>
      <w:r>
        <w:instrText>ADDIN CSL_CITATION {"citationItems":[{"id":"ITEM-1","itemData":{"DOI":"http://dx.doi.org/10.3390/ijerph15051008","ISSN":"1661-7827","abstract":"This paper reports a qualitative case study of a small friendship group (n = 8) in Glasgow, Scotland. Interviewed twice at six months apart, these 16 to 17 year olds reported a substantial change in their use of and attitudes towards e-cigarettes and tobacco. At time 1, vaping generated much excitement and interest, with six out of eight individuals having their own vape device. At time 2, only two young people still vaped, with the others no longer professing any interest in continued vaping. The two regular smokers, who had been smoking before they first vaped, now only vaped privately and to reduce their tobacco intake. This small case study illustrates plasticity in the use of these devices; just as young people can move into their use, so too can they move away from them. This small study underscores the importance of differentiating between long-term, frequent, consistent use and more episodic, experimental and infrequent use by young people and for undertaking a measurement of actual e-cigarette use at multiple time points in both quantitative and qualitative studies. In addition, the case study illustrates the powerful impact which peers can have on teenagers use of e-cigarettes.","author":[{"dropping-particle":"","family":"McKeganey","given":"Neil","non-dropping-particle":"","parse-names":false,"suffix":""},{"dropping-particle":"","family":"Barnard","given":"Marina","non-dropping-particle":"","parse-names":false,"suffix":""}],"container-title":"International Journal of Environmental Research and Public Health","id":"ITEM-1","issue":"5","issued":{"date-parts":[["2018","5"]]},"language":"English","note":"Copyright - Copyright MDPI AG 2018\n\nLast updated - 2019-09-11\n\nSubjectsTermNotLitGenreText - United States--US; Scotland; United Kingdom--UK","page":"1008","publisher":"MDPI AG","publisher-place":"Basel","title":"Change and Continuity in Vaping and Smoking by Young People: A Qualitative Case Study of A Friendship Group","type":"article-journal","volume":"15"},"uris":["http://www.mendeley.com/documents/?uuid=ac2a3f92-8556-45d2-8566-06afc90beaa3"]},{"id":"ITEM-2","itemData":{"DOI":"10.1093/NTR/NTU257","ISSN":"1462-2203","author":[{"dropping-particle":"","family":"Kong","given":"Grace","non-dropping-particle":"","parse-names":false,"suffix":""},{"dropping-particle":"","family":"Morean","given":"Meghan E.","non-dropping-particle":"","parse-names":false,"suffix":""},{"dropping-particle":"","family":"Cavallo","given":"Dana A.","non-dropping-particle":"","parse-names":false,"suffix":""},{"dropping-particle":"","family":"Camenga","given":"Deepa R.","non-dropping-particle":"","parse-names":false,"suffix":""},{"dropping-particle":"","family":"Krishnan-Sarin","given":"Suchitra","non-dropping-particle":"","parse-names":false,"suffix":""}],"container-title":"Nicotine &amp; Tobacco Research","id":"ITEM-2","issue":"7","issued":{"date-parts":[["2015","7","1"]]},"page":"847-854","publisher":"Oxford Academic","title":"Reasons for Electronic Cigarette Experimentation and Discontinuation Among Adolescents and Young Adults","type":"article-journal","volume":"17"},"uris":["http://www.mendeley.com/documents/?uuid=491cbc51-8c77-33a1-9fa7-cc6b4729cbd9"]},{"id":"ITEM-3","itemData":{"DOI":"10.1016/j.jadohealth.2017.10.009","ISSN":"18791972","PMID":"29273302","abstract":"Introduction: Vaping has recently increased in popularity among adolescents. Little is known about heterogeneity of vapers, particularly in terms of why they vape. Identifying major subgroups of adolescent vapers by reasons for vaping is important to understand adolescent vaping behavior and to identify those most at risk for other substance use. Methods: Monitoring Future data from 2015 and 2016 were used in a latent class analysis to identify subgroups of 12th graders based on their endorsement of 10 potential reasons for vaping. Multinomial regression with a latent class outcome was used to predict class membership. Results: Three distinct classes of vapers were identified: adolescents who were (1) Vaping to Experiment (29.4%), (2) Vaping to Replace Cigarettes (7.3%), and (3) Vaping for Taste + Entertainment (63.4%). Vaping only flavors was associated with lower odds of membership and cigarette use was associated with higher odds of membership in the Vaping to Replace Cigarettes subgroup, and marijuana was associated with lower odds of membership in the Vaping to Experiment subgroup, compared with the Vaping for Taste + Entertainment subgroup. Conclusions: This study identified multiple subgroups of vapers based on reasons for vaping. Whereas a small subgroup vaped for reasons related to cigarette use, most adolescent vapers reported vaping for reasons unrelated to cigarette use. There were considerable differences in primary reasons for vaping and risk for traditional cigarette and other substance use, suggesting different intervention strategies may be needed for different subgroups of vapers.","author":[{"dropping-particle":"","family":"Evans-Polce","given":"Rebecca J.","non-dropping-particle":"","parse-names":false,"suffix":""},{"dropping-particle":"","family":"Patrick","given":"Megan E.","non-dropping-particle":"","parse-names":false,"suffix":""},{"dropping-particle":"","family":"Lanza","given":"Stephanie T.","non-dropping-particle":"","parse-names":false,"suffix":""},{"dropping-particle":"","family":"Miech","given":"Richard A.","non-dropping-particle":"","parse-names":false,"suffix":""},{"dropping-particle":"","family":"O'Malley","given":"Patrick M.","non-dropping-particle":"","parse-names":false,"suffix":""},{"dropping-particle":"","family":"Johnston","given":"Lloyd D.","non-dropping-particle":"","parse-names":false,"suffix":""}],"container-title":"Journal of Adolescent Health","id":"ITEM-3","issue":"4","issued":{"date-parts":[["2018","4","1"]]},"page":"457-462","publisher":"Elsevier USA","title":"Reasons for Vaping Among U.S. 12th Graders","type":"article-journal","volume":"62"},"uris":["http://www.mendeley.com/documents/?uuid=d9ad5034-46b0-33f6-83a6-8243b34e2a03"]}],"mendeley":{"formattedCitation":"(Evans-Polce et al., 2018; Kong et al., 2015; McKeganey &amp; Barnard, 2018)","plainTextFormattedCitation":"(Evans-Polce et al., 2018; Kong et al., 2015; McKeganey &amp; Barnard, 2018)","previouslyFormattedCitation":"(Evans-Polce et al., 2018; Kong et al., 2015; McKeganey &amp; Barnard, 2018)"},"properties":{"noteIndex":0},"schema":"https://github.com/citation-style-language/schema/raw/master/csl-citation.json"}</w:instrText>
      </w:r>
      <w:r w:rsidRPr="00D806B5">
        <w:fldChar w:fldCharType="separate"/>
      </w:r>
      <w:r w:rsidRPr="00FA0F5D">
        <w:rPr>
          <w:noProof/>
        </w:rPr>
        <w:t>(Evans-Polce et al., 2018; Kong et al., 2015; McKeganey &amp; Barnard, 2018)</w:t>
      </w:r>
      <w:r w:rsidRPr="00D806B5">
        <w:fldChar w:fldCharType="end"/>
      </w:r>
      <w:r w:rsidRPr="00D806B5">
        <w:t xml:space="preserve">. </w:t>
      </w:r>
      <w:r w:rsidR="002342D2">
        <w:t>M</w:t>
      </w:r>
      <w:r w:rsidR="0039204C">
        <w:t>ore long-standing research on the differences between adolescent</w:t>
      </w:r>
      <w:r w:rsidR="002342D2">
        <w:t>s’</w:t>
      </w:r>
      <w:r w:rsidR="0039204C">
        <w:t xml:space="preserve"> and adult</w:t>
      </w:r>
      <w:r w:rsidR="002342D2">
        <w:t>s’</w:t>
      </w:r>
      <w:r w:rsidR="0039204C">
        <w:t xml:space="preserve"> nicotine</w:t>
      </w:r>
      <w:r w:rsidR="002342D2">
        <w:t>/</w:t>
      </w:r>
      <w:r w:rsidR="0039204C">
        <w:t xml:space="preserve">tobacco use </w:t>
      </w:r>
      <w:r w:rsidR="002342D2">
        <w:t>suggests</w:t>
      </w:r>
      <w:r w:rsidR="0039204C">
        <w:t xml:space="preserve"> adolesc</w:t>
      </w:r>
      <w:r w:rsidR="002212CB">
        <w:t>e</w:t>
      </w:r>
      <w:r w:rsidR="0039204C">
        <w:t xml:space="preserve">nts place </w:t>
      </w:r>
      <w:r w:rsidR="002342D2">
        <w:t>greater emphasis</w:t>
      </w:r>
      <w:r w:rsidR="0039204C">
        <w:t xml:space="preserve"> on social aspects than concerns about health and addiction</w:t>
      </w:r>
      <w:r w:rsidR="00393626">
        <w:t xml:space="preserve"> </w:t>
      </w:r>
      <w:r w:rsidR="00393626">
        <w:fldChar w:fldCharType="begin" w:fldLock="1"/>
      </w:r>
      <w:r w:rsidR="000A68F7">
        <w:instrText>ADDIN CSL_CITATION {"citationItems":[{"id":"ITEM-1","itemData":{"DOI":"10.1093/her/cyh054","ISSN":"0268-1153","abstract":"The late teens is an important transitional period as adolescents move into new social worlds which support or challenge their smoking. This paper draws on research with 99 Scottish 16- to 19-year olds which explored their understanding of their smoking and attitudes towards quitting and cessation support. The study involved qualitative interviews mostly with friendship pairs. Interviewees also completed a brief smoking questionnaire. Most regarded themselves as smokers but few thought they were addicted. Many were interested in quitting but this was not a priority. Perceived barriers to quitting related primarily to habitual and social aspects of dependence including friends' smoking, the smoking culture at work or college, stress and boredom. Few were interested in nicotine replacement therapy or cessation services, which they felt belonged to the world of older addicted smokers. The most effective quitting strategy was thought to be willpower. Traditional cessation services are therefore in their current form unlikely to appeal to older adolescents. Services aimed at this age group need to be grounded in their understandings of smoking and the social factors which support smoking. Young smokers should also be helped to understand how support may increase quitting success and how encourage quitting before smoking becomes entrenched in their daily routines. © The Author 2005. Published by Oxford University Press. All rights reserved.","author":[{"dropping-particle":"","family":"Amos","given":"A.","non-dropping-particle":"","parse-names":false,"suffix":""}],"container-title":"Health Education Research","id":"ITEM-1","issue":"2","issued":{"date-parts":[["2005","8","18"]]},"page":"181-191","publisher":"Oxford Academic","title":"Ambivalence and uncertainty: experiences of and attitudes towards addiction and smoking cessation in the mid-to-late teens","type":"article-journal","volume":"21"},"uris":["http://www.mendeley.com/documents/?uuid=63e3d431-f4ac-31ae-96b3-3220ad5af94b"]},{"id":"ITEM-2","itemData":{"DOI":"10.1016/j.addbeh.2019.106054","ISSN":"18736327","PMID":"31336264","abstract":"Introduction: Data from comprehensive studies are sparse regarding age differences in issues related to electronic nicotine delivery systems (ENDS) usage. This study examined age differences in usage motivations and behaviors, perceived health benefit, and quit intentions in a large and diverse sample recruited online. Methods: The sample included 1,432 current ENDS users, ages 18–64, drawn from a national online survey conducted in 2016. Descriptive and multivariable analyses were used. Results: The sample included participants in the following age groups: 18–24 (17.5%), 25–34 (38.6%), 35–44 (23.3%), and 45–64 (20.7%). With multiple adjustments, the 18–24 age group was more likely to vape for reasons such as flavors or friends’ use, and to use multiple flavors and products with varying nicotine content. For example, the odds (95% CI) of vaping initiation due to flavor attraction vs. other reasons in the 18–24 age group were 1.40 (1.02–1.92), 2.73 (1.85–3.99), and 2.12 (1.41–3.18) compared to the 25–34, 35–44, and 45–64 age groups, respectively. In contrast, compared to older age groups, the 18–24 age group was less likely to use ENDS as an alternative to cigarettes or as a quitting device; they also used ENDS less frequently and perceived less health benefit of ENDS use. The 18–24 age group, especially those who had only used ENDS, had the lowest odds of likely quitting use of tobacco/nicotine products compared to other groups (lower by 44–73%). Conclusion: There were significant age differences in ENDS usage motivations and behaviors, perceived health benefit, and quit intentions.","author":[{"dropping-particle":"","family":"Vu","given":"Thanh Huyen T.","non-dropping-particle":"","parse-names":false,"suffix":""},{"dropping-particle":"","family":"Hart","given":"J. L.","non-dropping-particle":"","parse-names":false,"suffix":""},{"dropping-particle":"","family":"Groom","given":"Allison","non-dropping-particle":"","parse-names":false,"suffix":""},{"dropping-particle":"","family":"Landry","given":"Robyn L.","non-dropping-particle":"","parse-names":false,"suffix":""},{"dropping-particle":"","family":"Walker","given":"Kandi L.","non-dropping-particle":"","parse-names":false,"suffix":""},{"dropping-particle":"","family":"Giachello","given":"Aida L.","non-dropping-particle":"","parse-names":false,"suffix":""},{"dropping-particle":"","family":"Tompkins","given":"Lindsay","non-dropping-particle":"","parse-names":false,"suffix":""},{"dropping-particle":"","family":"Ma","given":"Jennie Z.","non-dropping-particle":"","parse-names":false,"suffix":""},{"dropping-particle":"","family":"Kesh","given":"Anshula","non-dropping-particle":"","parse-names":false,"suffix":""},{"dropping-particle":"","family":"Robertson","given":"Rose Marie","non-dropping-particle":"","parse-names":false,"suffix":""},{"dropping-particle":"","family":"Payne","given":"Thomas J.","non-dropping-particle":"","parse-names":false,"suffix":""}],"container-title":"Addictive Behaviors","id":"ITEM-2","issued":{"date-parts":[["2019","11","1"]]},"page":"106054","publisher":"Elsevier Ltd","title":"Age differences in electronic nicotine delivery systems (ENDS) usage motivations and behaviors, perceived health benefit, and intention to quit","type":"article-journal","volume":"98"},"uris":["http://www.mendeley.com/documents/?uuid=1547b2cc-85e0-3974-bb45-bd2e32fe33d0"]}],"mendeley":{"formattedCitation":"(Amos, 2005; Vu et al., 2019)","plainTextFormattedCitation":"(Amos, 2005; Vu et al., 2019)","previouslyFormattedCitation":"(Amos, 2005; Vu et al., 2019)"},"properties":{"noteIndex":0},"schema":"https://github.com/citation-style-language/schema/raw/master/csl-citation.json"}</w:instrText>
      </w:r>
      <w:r w:rsidR="00393626">
        <w:fldChar w:fldCharType="separate"/>
      </w:r>
      <w:r w:rsidR="00220850" w:rsidRPr="00220850">
        <w:rPr>
          <w:noProof/>
        </w:rPr>
        <w:t>(Amos, 2005; Vu et al., 2019)</w:t>
      </w:r>
      <w:r w:rsidR="00393626">
        <w:fldChar w:fldCharType="end"/>
      </w:r>
      <w:r w:rsidR="0039204C">
        <w:t xml:space="preserve">. </w:t>
      </w:r>
    </w:p>
    <w:p w14:paraId="254EFA95" w14:textId="722AF5F2" w:rsidR="00166559" w:rsidRPr="00F949DA" w:rsidRDefault="005058CB" w:rsidP="005058CB">
      <w:pPr>
        <w:spacing w:before="120" w:line="480" w:lineRule="auto"/>
        <w:jc w:val="both"/>
      </w:pPr>
      <w:r>
        <w:lastRenderedPageBreak/>
        <w:t>Whi</w:t>
      </w:r>
      <w:r w:rsidR="004B2BA6" w:rsidRPr="00D806B5">
        <w:t>le recent qualitative research has increased understanding</w:t>
      </w:r>
      <w:r w:rsidR="004B2BA6">
        <w:t>s</w:t>
      </w:r>
      <w:r w:rsidR="004B2BA6" w:rsidRPr="00D806B5">
        <w:t xml:space="preserve"> of </w:t>
      </w:r>
      <w:r w:rsidR="004B2BA6">
        <w:t>vaping</w:t>
      </w:r>
      <w:r w:rsidR="004B2BA6" w:rsidRPr="00D806B5">
        <w:t xml:space="preserve"> among adolescents, </w:t>
      </w:r>
      <w:r w:rsidR="004B2BA6" w:rsidRPr="00B92C59">
        <w:t xml:space="preserve">there is no overall synthesis of perceptions and use. </w:t>
      </w:r>
      <w:r w:rsidR="00820C70" w:rsidRPr="00B92C59">
        <w:t>Therefore,</w:t>
      </w:r>
      <w:r w:rsidR="000E0F10" w:rsidRPr="00B92C59">
        <w:t xml:space="preserve"> this study </w:t>
      </w:r>
      <w:r w:rsidR="00820C70" w:rsidRPr="00B92C59">
        <w:t>conducted a</w:t>
      </w:r>
      <w:r w:rsidR="000E0F10" w:rsidRPr="00B92C59">
        <w:t xml:space="preserve"> meta-ethnography of</w:t>
      </w:r>
      <w:r w:rsidR="0065709E" w:rsidRPr="00B92C59">
        <w:t xml:space="preserve"> qualitative research on </w:t>
      </w:r>
      <w:r w:rsidR="009D146B" w:rsidRPr="00B92C59">
        <w:t xml:space="preserve">adolescent </w:t>
      </w:r>
      <w:r w:rsidR="0065709E" w:rsidRPr="00B92C59">
        <w:t xml:space="preserve">e-cigarette perceptions and use. </w:t>
      </w:r>
      <w:r w:rsidR="00C64CA7">
        <w:t>Rather than</w:t>
      </w:r>
      <w:r w:rsidR="0065709E" w:rsidRPr="00B92C59">
        <w:t xml:space="preserve"> summarising the findings of qualitative research, meta-ethnography </w:t>
      </w:r>
      <w:r w:rsidR="00DE6EA3" w:rsidRPr="00B92C59">
        <w:t xml:space="preserve">involves translating findings across and between studies to </w:t>
      </w:r>
      <w:r w:rsidR="00C64CA7">
        <w:t>produce</w:t>
      </w:r>
      <w:r w:rsidR="00DE6EA3" w:rsidRPr="00B92C59">
        <w:t xml:space="preserve"> new insights or interpretations that were not evident in the original studies </w:t>
      </w:r>
      <w:r w:rsidR="00DE6EA3" w:rsidRPr="00B92C59">
        <w:fldChar w:fldCharType="begin" w:fldLock="1"/>
      </w:r>
      <w:r w:rsidR="00BF3EEF">
        <w:instrText>ADDIN CSL_CITATION {"citationItems":[{"id":"ITEM-1","itemData":{"DOI":"10.1186/1471-2288-8-45","ISSN":"14712288","abstract":"BACKGROUND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 METHODS 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 RESULTS 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 CONCLUSION 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author":[{"dropping-particle":"","family":"Thomas","given":"James","non-dropping-particle":"","parse-names":false,"suffix":""},{"dropping-particle":"","family":"Harden","given":"Angela","non-dropping-particle":"","parse-names":false,"suffix":""}],"container-title":"BMC Medical Research Methodology","id":"ITEM-1","issue":"45","issued":{"date-parts":[["2008"]]},"title":"Methods for the thematic synthesis of qualitative research in systematic reviews","type":"article-journal","volume":"8"},"uris":["http://www.mendeley.com/documents/?uuid=a188af05-ad77-3241-86e5-8644449a6f03"]}],"mendeley":{"formattedCitation":"(Thomas &amp; Harden, 2008)","plainTextFormattedCitation":"(Thomas &amp; Harden, 2008)","previouslyFormattedCitation":"(Thomas &amp; Harden, 2008)"},"properties":{"noteIndex":0},"schema":"https://github.com/citation-style-language/schema/raw/master/csl-citation.json"}</w:instrText>
      </w:r>
      <w:r w:rsidR="00DE6EA3" w:rsidRPr="00B92C59">
        <w:fldChar w:fldCharType="separate"/>
      </w:r>
      <w:r w:rsidR="00FA0F5D" w:rsidRPr="00FA0F5D">
        <w:rPr>
          <w:noProof/>
        </w:rPr>
        <w:t>(Thomas &amp; Harden, 2008)</w:t>
      </w:r>
      <w:r w:rsidR="00DE6EA3" w:rsidRPr="00B92C59">
        <w:fldChar w:fldCharType="end"/>
      </w:r>
      <w:r w:rsidR="00DE6EA3" w:rsidRPr="00B92C59">
        <w:t>.</w:t>
      </w:r>
      <w:r w:rsidR="005518B2" w:rsidRPr="00B92C59">
        <w:t xml:space="preserve"> </w:t>
      </w:r>
    </w:p>
    <w:p w14:paraId="411CD4A3" w14:textId="776423C7" w:rsidR="004B2BA6" w:rsidRDefault="00536EC1" w:rsidP="004B2BA6">
      <w:pPr>
        <w:spacing w:before="120" w:line="480" w:lineRule="auto"/>
        <w:jc w:val="both"/>
      </w:pPr>
      <w:r>
        <w:t>W</w:t>
      </w:r>
      <w:r w:rsidR="0093393B">
        <w:t>e use a social norms framework to explore</w:t>
      </w:r>
      <w:r w:rsidR="004B2BA6">
        <w:t xml:space="preserve"> common and accepted attitudes, understandings and behaviours</w:t>
      </w:r>
      <w:r w:rsidR="0027636B">
        <w:t xml:space="preserve"> in the context of e-cigarettes and vaping</w:t>
      </w:r>
      <w:r w:rsidR="004B2BA6">
        <w:t xml:space="preserve"> </w:t>
      </w:r>
      <w:r w:rsidR="004B2BA6">
        <w:fldChar w:fldCharType="begin" w:fldLock="1"/>
      </w:r>
      <w:r w:rsidR="00BF3EEF">
        <w:instrText>ADDIN CSL_CITATION {"citationItems":[{"id":"ITEM-1","itemData":{"DOI":"10.1016/j.socscimed.2014.05.030","abstract":"Despite extensive research on social norms, the sources of norm formation are not well understood. Social exposure to a behavior (defined as the composite of ways through which people see that behavior in their social, physical, and symbolic environments) can serve as a source of normative influence. Using tobacco as a case study, we propose that research should move beyond categories of individuals as sources of norms and focus on a broader range of sources of normative influences. An understanding of social exposure as a source for norms may be important to better understand and intervene in environments to promote public health. We make policy recommendations arising from the explication of social exposure and propose directions for future research.","author":[{"dropping-particle":"","family":"Mead","given":"Erin L","non-dropping-particle":"","parse-names":false,"suffix":""},{"dropping-particle":"","family":"Rimal","given":"Rajiv N","non-dropping-particle":"","parse-names":false,"suffix":""},{"dropping-particle":"","family":"Ferrence","given":"Roberta","non-dropping-particle":"","parse-names":false,"suffix":""},{"dropping-particle":"","family":"Cohen","given":"Joanna E","non-dropping-particle":"","parse-names":false,"suffix":""}],"container-title":"Social Science &amp; Medicine","id":"ITEM-1","issued":{"date-parts":[["2014"]]},"page":"139-143","title":"Understanding the sources of normative influence on behavior: The example of tobacco","type":"article-journal","volume":"115"},"uris":["http://www.mendeley.com/documents/?uuid=84ab2fbd-a807-3c4d-bca7-e30c1489968b"]}],"mendeley":{"formattedCitation":"(Mead et al., 2014)","plainTextFormattedCitation":"(Mead et al., 2014)","previouslyFormattedCitation":"(Mead et al., 2014)"},"properties":{"noteIndex":0},"schema":"https://github.com/citation-style-language/schema/raw/master/csl-citation.json"}</w:instrText>
      </w:r>
      <w:r w:rsidR="004B2BA6">
        <w:fldChar w:fldCharType="separate"/>
      </w:r>
      <w:r w:rsidR="00FA0F5D" w:rsidRPr="00FA0F5D">
        <w:rPr>
          <w:noProof/>
        </w:rPr>
        <w:t>(Mead et al., 2014)</w:t>
      </w:r>
      <w:r w:rsidR="004B2BA6">
        <w:fldChar w:fldCharType="end"/>
      </w:r>
      <w:r w:rsidR="004B2BA6">
        <w:t xml:space="preserve">. </w:t>
      </w:r>
      <w:r w:rsidR="004B2BA6" w:rsidRPr="00D806B5">
        <w:t>Descriptive</w:t>
      </w:r>
      <w:r w:rsidR="004B2BA6">
        <w:t xml:space="preserve"> norms, which indicate the prevalence of a phenomenon, </w:t>
      </w:r>
      <w:r w:rsidR="004B2BA6" w:rsidRPr="00D806B5">
        <w:t>and injunctive norms</w:t>
      </w:r>
      <w:r w:rsidR="004B2BA6">
        <w:t>,</w:t>
      </w:r>
      <w:r w:rsidR="004B2BA6" w:rsidRPr="00D806B5">
        <w:t xml:space="preserve"> </w:t>
      </w:r>
      <w:r w:rsidR="004B2BA6">
        <w:t xml:space="preserve">which indicate approval or disapproval of a behaviour, </w:t>
      </w:r>
      <w:r w:rsidR="001A000D">
        <w:t>can be</w:t>
      </w:r>
      <w:r w:rsidR="004B2BA6">
        <w:t xml:space="preserve"> particularly</w:t>
      </w:r>
      <w:r w:rsidR="0093393B">
        <w:t xml:space="preserve"> useful</w:t>
      </w:r>
      <w:r w:rsidR="004B2BA6">
        <w:t xml:space="preserve"> </w:t>
      </w:r>
      <w:r w:rsidR="001A000D">
        <w:t xml:space="preserve">for interpreting qualitative </w:t>
      </w:r>
      <w:r w:rsidR="004B2BA6" w:rsidRPr="00D806B5">
        <w:t>e-cigarette research</w:t>
      </w:r>
      <w:r w:rsidR="004B2BA6">
        <w:t xml:space="preserve"> </w:t>
      </w:r>
      <w:r w:rsidR="004B2BA6" w:rsidRPr="00D806B5">
        <w:fldChar w:fldCharType="begin" w:fldLock="1"/>
      </w:r>
      <w:r w:rsidR="00EB3ECB">
        <w:instrText>ADDIN CSL_CITATION {"citationItems":[{"id":"ITEM-1","itemData":{"DOI":"10.1016/j.addbeh.2018.03.021","ISSN":"0306-4603","abstract":"Introduction: Flavored tobacco products have been shown to appeal to youth, however tobacco control strategies have traditionally not focused on these products. To inform the adaptation of an existing videogame to focus on the prevention of flavored tobacco product use, this study explored adolescents' perceptions, beliefs, and social norms surrounding these products, including flavored e-cigarettes. Methods: We conducted and analyzed transcripts from seven focus groups with 11–17-year-old adolescents (n = 33) from after-school programs in CT and CA in 2016. Participants discussed flavored tobacco product beliefs and experiences, and how these compared to traditional cigarettes. Results: Thematic analysis of transcripts revealed that participants could name flavors in tobacco products, even though few discussed first-hand experience with the products. Most groups perceived that flavored tobacco product and flavored e-cigarette use facilitated peer approval and acceptance. All groups discussed how youth could easily access flavored tobacco products, including e-cigarettes. Flavoring was a salient aspect of e-cigarette advertisements; however the groups did not recall exposure to other types of flavored tobacco product counter-marketing. Conclusions: These data can help inform the development of tobacco control strategies, novel interventions (such as videogames), and future FDA efforts to prevent adolescent tobacco product use through education and risk communication. (PsycINFO Database Record (c) 2019 APA, all rights reserved)","author":[{"dropping-particle":"","family":"Camenga","given":"Deepa R","non-dropping-particle":"","parse-names":false,"suffix":""},{"dropping-particle":"","family":"Fiellin","given":"L E","non-dropping-particle":"","parse-names":false,"suffix":""},{"dropping-particle":"","family":"Pendergrass","given":"T","non-dropping-particle":"","parse-names":false,"suffix":""},{"dropping-particle":"","family":"Miller","given":"Erica","non-dropping-particle":"","parse-names":false,"suffix":""},{"dropping-particle":"","family":"Pentz","given":"M A","non-dropping-particle":"","parse-names":false,"suffix":""},{"dropping-particle":"","family":"Hieftje","given":"K","non-dropping-particle":"","parse-names":false,"suffix":""}],"container-title":"Addictive Behaviors","id":"ITEM-1","issued":{"date-parts":[["2018","7"]]},"note":"Accession Number: 2018-12423-001. PMID: 29573891 Partial author list: First Author &amp;amp; Affiliation: Camenga, D. R.; Department of Emergency Medicine, Yale University School of Medicine, New Haven, CT, US. Release Date: 20180326. Correction Date: 20190211. Publication Type: Journal (0100), Peer Reviewed Journal (0110). Format Covered: Electronic. Document Type: Journal Article. Language: English. Major Descriptor: Prevention; Electronic Cigarettes; Adolescent Health. Minor Descriptor: Adolescent Attitudes; Adolescent Development; Smoking Cessation. Classification: Promotion &amp;amp; Maintenance of Health &amp;amp; Wellness (3365). Population: Human (10); Male (30); Female (40). Location: US. Age Group: Childhood (birth-12 yrs) (100); School Age (6-12 yrs) (180); Adolescence (13-17 yrs) (200). Methodology: Empirical Study; Interview; Focus Group; Qualitative Study. Page Count: 6. Issue Publication Date: Jul, 2018. Publication History: First Posted Date: Mar 13, 2018; Accepted Date: Mar 12, 2018; Revised Date: Mar 8, 2018; First Submitted Date: Oct 1, 2017. Copyright Statement: Elsevier Ltd. 2018.","page":"189-194","publisher":"Elsevier Science","publisher-place":"Camenga, D. R., Department of Emergency Medicine, Yale University School of Medicine, 464 Congress Avenue, Suite 260, New Haven, CT, US, 06519","title":"Adolescents' perceptions of flavored tobacco products, including E-cigarettes: A qualitative study to inform FDA tobacco education efforts through videogames","type":"article-journal","volume":"82"},"uris":["http://www.mendeley.com/documents/?uuid=5bf43c9a-6f4c-4347-8e23-2c852909b8b1"]},{"id":"ITEM-2","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2","issued":{"date-parts":[["2019"]]},"page":"93-97","publisher":"Elsevier","title":"Youth who use e-cigarettes regularly: A qualitative study of behavior, attitudes, and familial norms","type":"article-journal","volume":"13"},"uris":["http://www.mendeley.com/documents/?uuid=f5301d00-aa05-490e-b1fe-afd07eb62617"]}],"mendeley":{"formattedCitation":"(Alexander et al., 2019; Camenga et al., 2018)","plainTextFormattedCitation":"(Alexander et al., 2019; Camenga et al., 2018)","previouslyFormattedCitation":"(Alexander et al., 2019; Camenga et al., 2018)"},"properties":{"noteIndex":0},"schema":"https://github.com/citation-style-language/schema/raw/master/csl-citation.json"}</w:instrText>
      </w:r>
      <w:r w:rsidR="004B2BA6" w:rsidRPr="00D806B5">
        <w:fldChar w:fldCharType="separate"/>
      </w:r>
      <w:r w:rsidR="00FA0F5D" w:rsidRPr="00FA0F5D">
        <w:rPr>
          <w:noProof/>
        </w:rPr>
        <w:t>(Alexander et al., 2019; Camenga et al., 2018)</w:t>
      </w:r>
      <w:r w:rsidR="004B2BA6" w:rsidRPr="00D806B5">
        <w:fldChar w:fldCharType="end"/>
      </w:r>
      <w:r w:rsidR="004B2BA6" w:rsidRPr="00D806B5">
        <w:t>.</w:t>
      </w:r>
      <w:r w:rsidR="004B2BA6">
        <w:t xml:space="preserve"> </w:t>
      </w:r>
      <w:r w:rsidR="001A000D">
        <w:t>F</w:t>
      </w:r>
      <w:r w:rsidR="00F54D3C" w:rsidRPr="00F54D3C">
        <w:t xml:space="preserve">or example, finding an awareness of increased vaping among young people might be an example of a descriptive norm but it does not reveal anything about attitudes towards this behaviour, that </w:t>
      </w:r>
      <w:r>
        <w:t>are in the domain of</w:t>
      </w:r>
      <w:r w:rsidR="00F54D3C" w:rsidRPr="00F54D3C">
        <w:t xml:space="preserve"> injunctive norms. This framework therefore facilitates exploration of both perceptions and use practices among a mix of regular, ever and never e-cigarette users</w:t>
      </w:r>
      <w:r w:rsidR="00F54D3C">
        <w:t xml:space="preserve"> across varied stud</w:t>
      </w:r>
      <w:r>
        <w:t>y</w:t>
      </w:r>
      <w:r w:rsidR="00116D5C">
        <w:t xml:space="preserve"> contexts</w:t>
      </w:r>
      <w:r w:rsidR="00F54D3C" w:rsidRPr="00F54D3C">
        <w:t xml:space="preserve">. </w:t>
      </w:r>
      <w:r w:rsidR="00A1273D">
        <w:t>Th</w:t>
      </w:r>
      <w:r>
        <w:t>e</w:t>
      </w:r>
      <w:r w:rsidR="00A1273D">
        <w:t xml:space="preserve"> framework</w:t>
      </w:r>
      <w:r w:rsidR="00B572E1">
        <w:t xml:space="preserve"> </w:t>
      </w:r>
      <w:r w:rsidR="00A1273D">
        <w:t xml:space="preserve">also </w:t>
      </w:r>
      <w:r w:rsidR="00B572E1">
        <w:t>has relevance for polic</w:t>
      </w:r>
      <w:r>
        <w:t>ies</w:t>
      </w:r>
      <w:r w:rsidR="00B572E1">
        <w:t xml:space="preserve"> </w:t>
      </w:r>
      <w:r w:rsidR="00C96A90">
        <w:t>targeting adolescent e-cigarette use</w:t>
      </w:r>
      <w:r>
        <w:t>,</w:t>
      </w:r>
      <w:r w:rsidR="00C96A90">
        <w:t xml:space="preserve"> </w:t>
      </w:r>
      <w:r w:rsidR="00A1273D">
        <w:t xml:space="preserve">as descriptive and injunctive norms </w:t>
      </w:r>
      <w:r w:rsidR="001C1A10">
        <w:t xml:space="preserve">have been shown to predict nicotine and tobacco use behaviours </w:t>
      </w:r>
      <w:r w:rsidR="001C1A10">
        <w:fldChar w:fldCharType="begin" w:fldLock="1"/>
      </w:r>
      <w:r w:rsidR="009073AC">
        <w:instrText>ADDIN CSL_CITATION {"citationItems":[{"id":"ITEM-1","itemData":{"DOI":"10.1016/j.socscimed.2014.05.030","abstract":"Despite extensive research on social norms, the sources of norm formation are not well understood. Social exposure to a behavior (defined as the composite of ways through which people see that behavior in their social, physical, and symbolic environments) can serve as a source of normative influence. Using tobacco as a case study, we propose that research should move beyond categories of individuals as sources of norms and focus on a broader range of sources of normative influences. An understanding of social exposure as a source for norms may be important to better understand and intervene in environments to promote public health. We make policy recommendations arising from the explication of social exposure and propose directions for future research.","author":[{"dropping-particle":"","family":"Mead","given":"Erin L","non-dropping-particle":"","parse-names":false,"suffix":""},{"dropping-particle":"","family":"Rimal","given":"Rajiv N","non-dropping-particle":"","parse-names":false,"suffix":""},{"dropping-particle":"","family":"Ferrence","given":"Roberta","non-dropping-particle":"","parse-names":false,"suffix":""},{"dropping-particle":"","family":"Cohen","given":"Joanna E","non-dropping-particle":"","parse-names":false,"suffix":""}],"container-title":"Social Science &amp; Medicine","id":"ITEM-1","issued":{"date-parts":[["2014"]]},"page":"139-143","title":"Understanding the sources of normative influence on behavior: The example of tobacco","type":"article-journal","volume":"115"},"uris":["http://www.mendeley.com/documents/?uuid=84ab2fbd-a807-3c4d-bca7-e30c1489968b"]}],"mendeley":{"formattedCitation":"(Mead et al., 2014)","plainTextFormattedCitation":"(Mead et al., 2014)","previouslyFormattedCitation":"(Mead et al., 2014)"},"properties":{"noteIndex":0},"schema":"https://github.com/citation-style-language/schema/raw/master/csl-citation.json"}</w:instrText>
      </w:r>
      <w:r w:rsidR="001C1A10">
        <w:fldChar w:fldCharType="separate"/>
      </w:r>
      <w:r w:rsidR="001C1A10" w:rsidRPr="001C1A10">
        <w:rPr>
          <w:noProof/>
        </w:rPr>
        <w:t>(Mead et al., 2014)</w:t>
      </w:r>
      <w:r w:rsidR="001C1A10">
        <w:fldChar w:fldCharType="end"/>
      </w:r>
      <w:r w:rsidR="001C1A10">
        <w:t xml:space="preserve">. </w:t>
      </w:r>
      <w:r w:rsidR="005304CC">
        <w:t xml:space="preserve">Further, </w:t>
      </w:r>
      <w:r w:rsidR="00B8367A">
        <w:t>research has demonstrated that polic</w:t>
      </w:r>
      <w:r w:rsidR="00A85F30">
        <w:t>ies</w:t>
      </w:r>
      <w:r w:rsidR="00B8367A">
        <w:t xml:space="preserve"> targeting both descriptive and injunctive norms </w:t>
      </w:r>
      <w:r>
        <w:t>are</w:t>
      </w:r>
      <w:r w:rsidR="00B8367A">
        <w:t xml:space="preserve"> effective in influenc</w:t>
      </w:r>
      <w:r w:rsidR="00A85F30">
        <w:t>ing</w:t>
      </w:r>
      <w:r w:rsidR="00B8367A">
        <w:t xml:space="preserve"> </w:t>
      </w:r>
      <w:r w:rsidR="00A85F30">
        <w:t xml:space="preserve">attitude and </w:t>
      </w:r>
      <w:r w:rsidR="0093393B">
        <w:t xml:space="preserve">health </w:t>
      </w:r>
      <w:r w:rsidR="00B8367A">
        <w:t>behaviour change</w:t>
      </w:r>
      <w:r w:rsidR="00A85F30">
        <w:t xml:space="preserve"> </w:t>
      </w:r>
      <w:r w:rsidR="009D37CF">
        <w:fldChar w:fldCharType="begin" w:fldLock="1"/>
      </w:r>
      <w:r w:rsidR="00765F80">
        <w:instrText>ADDIN CSL_CITATION {"citationItems":[{"id":"ITEM-1","itemData":{"author":[{"dropping-particle":"","family":"Shulman","given":"H","non-dropping-particle":"","parse-names":false,"suffix":""},{"dropping-particle":"","family":"Rhodes","given":"N","non-dropping-particle":"","parse-names":false,"suffix":""},{"dropping-particle":"","family":"Davidson","given":"E","non-dropping-particle":"","parse-names":false,"suffix":""},{"dropping-particle":"","family":"Ralston","given":"R","non-dropping-particle":"","parse-names":false,"suffix":""},{"dropping-particle":"","family":"Lorraine","given":"B","non-dropping-particle":"","parse-names":false,"suffix":""},{"dropping-particle":"","family":"Morr","given":"L","non-dropping-particle":"","parse-names":false,"suffix":""}],"container-title":"International Journal of Communication","id":"ITEM-1","issued":{"date-parts":[["2017"]]},"page":"1192-1213","title":"The State of the Field of Social Norms Research","type":"article-journal","volume":"11"},"uris":["http://www.mendeley.com/documents/?uuid=6b1b2b69-ce3f-4750-9dde-87141128a48f"]},{"id":"ITEM-2","itemData":{"DOI":"10.1111/comt.12080","ISSN":"10503293","abstract":"We revisit some ideas from our previous article on social norms by conceptualizing norms as dynamic entities that both affect and are affected by human action; elaborating on the distinction between collective and perceived norms; summarizing key findings from studies that have adopted the theory of normative social behavior (TNSB) and thereby proposing guidelines for further expanding the purview of the TNSB; discussing the attribute-centered approach as a framework for focusing on behavioral characteristics; and highlighting areas for further inquiry into social norms.","author":[{"dropping-particle":"","family":"Rimal","given":"Rajiv N.","non-dropping-particle":"","parse-names":false,"suffix":""},{"dropping-particle":"","family":"Lapinski","given":"Maria K.","non-dropping-particle":"","parse-names":false,"suffix":""}],"container-title":"Communication Theory","id":"ITEM-2","issue":"4","issued":{"date-parts":[["2015","11","1"]]},"page":"393-409","publisher":"Blackwell Publishing Inc.","title":"A Re-Explication of Social Norms, Ten Years Later","type":"article-journal","volume":"25"},"uris":["http://www.mendeley.com/documents/?uuid=cc8911f0-fd54-34ad-94af-6f07c959b558"]},{"id":"ITEM-3","itemData":{"DOI":"10.1093/hcr/hqz023","ISSN":"0360-3989","abstract":"&lt;p&gt;Social norm appeals attempt to change behavior by modifying the prevailing view that a particular, usually harmful, behavior is less prevalent or less approved of in certain social contexts. These messages have been widely used, such as in safe-drinking campaigns targeted towards college students, but reviews of such efforts have been mixed. The present review used meta-analytic techniques to clarify the effects of social norm manipulations by synthesizing findings from 110 articles. We found consistent support for the effectiveness of social norm manipulations across various outcomes, although effect sizes overall tended to be small. There was also evidence that injunctive norms, though underutilized, may be more effective in changing behavior than previously considered. Moderator analyses demonstrated effects for methodological, sample, and message variables that offer insights into how norms function. The analysis also revealed significant heterogeneity, which underscores the need for more standardization in this area.&lt;/p&gt;","author":[{"dropping-particle":"","family":"Rhodes","given":"Nancy","non-dropping-particle":"","parse-names":false,"suffix":""},{"dropping-particle":"","family":"Shulman","given":"Hillary C","non-dropping-particle":"","parse-names":false,"suffix":""},{"dropping-particle":"","family":"McClaran","given":"Nikki","non-dropping-particle":"","parse-names":false,"suffix":""}],"container-title":"Human Communication Research","id":"ITEM-3","issue":"2-3","issued":{"date-parts":[["2020","7","1"]]},"page":"161-191","publisher":"Oxford University Press","title":"Changing Norms: A Meta-Analytic Integration of Research on Social Norms Appeals","type":"article-journal","volume":"46"},"uris":["http://www.mendeley.com/documents/?uuid=a092bf73-973a-321b-8d7f-d3e3da54ddd5"]}],"mendeley":{"formattedCitation":"(Rhodes et al., 2020; Rimal &amp; Lapinski, 2015; Shulman et al., 2017)","plainTextFormattedCitation":"(Rhodes et al., 2020; Rimal &amp; Lapinski, 2015; Shulman et al., 2017)","previouslyFormattedCitation":"(Rhodes et al., 2020; Rimal &amp; Lapinski, 2015; Shulman et al., 2017)"},"properties":{"noteIndex":0},"schema":"https://github.com/citation-style-language/schema/raw/master/csl-citation.json"}</w:instrText>
      </w:r>
      <w:r w:rsidR="009D37CF">
        <w:fldChar w:fldCharType="separate"/>
      </w:r>
      <w:r w:rsidR="009926DD" w:rsidRPr="009926DD">
        <w:rPr>
          <w:noProof/>
        </w:rPr>
        <w:t>(Rhodes et al., 2020; Rimal &amp; Lapinski, 2015; Shulman et al., 2017)</w:t>
      </w:r>
      <w:r w:rsidR="009D37CF">
        <w:fldChar w:fldCharType="end"/>
      </w:r>
      <w:r w:rsidR="00CA2250">
        <w:t xml:space="preserve">. </w:t>
      </w:r>
      <w:r w:rsidR="004B2BA6">
        <w:t>Therefore,</w:t>
      </w:r>
      <w:r w:rsidR="004B2BA6" w:rsidRPr="00D806B5">
        <w:t xml:space="preserve"> this study </w:t>
      </w:r>
      <w:r w:rsidR="004B2BA6">
        <w:t>undertook</w:t>
      </w:r>
      <w:r w:rsidR="004B2BA6" w:rsidRPr="00D806B5">
        <w:t xml:space="preserve"> a meta-ethnography o</w:t>
      </w:r>
      <w:r w:rsidR="004B2BA6">
        <w:t>f</w:t>
      </w:r>
      <w:r w:rsidR="004B2BA6" w:rsidRPr="00D806B5">
        <w:t xml:space="preserve"> qualitative </w:t>
      </w:r>
      <w:r w:rsidR="004B2BA6">
        <w:t>research to</w:t>
      </w:r>
      <w:r w:rsidR="004B2BA6" w:rsidRPr="00D806B5">
        <w:t xml:space="preserve"> </w:t>
      </w:r>
      <w:r w:rsidR="004B2BA6">
        <w:t>consider</w:t>
      </w:r>
      <w:r w:rsidR="000A63EF">
        <w:t xml:space="preserve"> </w:t>
      </w:r>
      <w:r>
        <w:t xml:space="preserve">both patterns and (dis)approbation of </w:t>
      </w:r>
      <w:r w:rsidR="008164A5">
        <w:t>e-cigarette</w:t>
      </w:r>
      <w:r>
        <w:t xml:space="preserve"> use</w:t>
      </w:r>
      <w:r w:rsidR="00820434">
        <w:t xml:space="preserve"> </w:t>
      </w:r>
      <w:r w:rsidR="004B2BA6">
        <w:t>among adolescents (under 18 years)</w:t>
      </w:r>
      <w:r w:rsidR="004B2BA6" w:rsidRPr="00D806B5">
        <w:t xml:space="preserve">. </w:t>
      </w:r>
    </w:p>
    <w:p w14:paraId="0A164A62" w14:textId="77777777" w:rsidR="004B2BA6" w:rsidRPr="00D806B5" w:rsidRDefault="004B2BA6" w:rsidP="004B2BA6">
      <w:pPr>
        <w:keepNext/>
        <w:keepLines/>
        <w:spacing w:before="120" w:line="480" w:lineRule="auto"/>
        <w:jc w:val="both"/>
        <w:outlineLvl w:val="0"/>
        <w:rPr>
          <w:b/>
          <w:bCs/>
        </w:rPr>
      </w:pPr>
      <w:r w:rsidRPr="00D806B5">
        <w:rPr>
          <w:b/>
          <w:bCs/>
        </w:rPr>
        <w:t>Methods</w:t>
      </w:r>
    </w:p>
    <w:p w14:paraId="14304AED" w14:textId="186169C6" w:rsidR="004B2BA6" w:rsidRPr="00D806B5" w:rsidRDefault="004B2BA6" w:rsidP="004B2BA6">
      <w:pPr>
        <w:spacing w:line="480" w:lineRule="auto"/>
        <w:jc w:val="both"/>
      </w:pPr>
      <w:r w:rsidRPr="00D806B5">
        <w:t xml:space="preserve">A full protocol of this review is registered with PROSPERO (ID: CRD42020182168). This review is reported in line with PRISMA guidelines </w:t>
      </w:r>
      <w:r w:rsidRPr="00D806B5">
        <w:fldChar w:fldCharType="begin" w:fldLock="1"/>
      </w:r>
      <w:r w:rsidR="00BF3EEF">
        <w:instrText>ADDIN CSL_CITATION {"citationItems":[{"id":"ITEM-1","itemData":{"DOI":"10.1371/journal.pmed.1000097","ISSN":"1549-1676","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PLoS Medicine","id":"ITEM-1","issue":"7","issued":{"date-parts":[["2009","7","21"]]},"page":"e1000097","publisher":"Public Library of Science","title":"Preferred Reporting Items for Systematic Reviews and Meta-Analyses: The PRISMA Statement","type":"article-journal","volume":"6"},"uris":["http://www.mendeley.com/documents/?uuid=c64825f4-81de-3d10-a9c2-8d05ae3c4f7c"]}],"mendeley":{"formattedCitation":"(Moher et al., 2009)","plainTextFormattedCitation":"(Moher et al., 2009)","previouslyFormattedCitation":"(Moher et al., 2009)"},"properties":{"noteIndex":0},"schema":"https://github.com/citation-style-language/schema/raw/master/csl-citation.json"}</w:instrText>
      </w:r>
      <w:r w:rsidRPr="00D806B5">
        <w:fldChar w:fldCharType="separate"/>
      </w:r>
      <w:r w:rsidR="00FA0F5D" w:rsidRPr="00FA0F5D">
        <w:rPr>
          <w:noProof/>
        </w:rPr>
        <w:t>(Moher et al., 2009)</w:t>
      </w:r>
      <w:r w:rsidRPr="00D806B5">
        <w:fldChar w:fldCharType="end"/>
      </w:r>
      <w:r w:rsidRPr="00D806B5">
        <w:t xml:space="preserve"> (Supplementary file).</w:t>
      </w:r>
    </w:p>
    <w:p w14:paraId="1BB717DA" w14:textId="77777777" w:rsidR="004B2BA6" w:rsidRPr="00D806B5" w:rsidRDefault="004B2BA6" w:rsidP="004B2BA6">
      <w:pPr>
        <w:keepNext/>
        <w:keepLines/>
        <w:spacing w:before="120" w:line="480" w:lineRule="auto"/>
        <w:jc w:val="both"/>
        <w:outlineLvl w:val="1"/>
        <w:rPr>
          <w:u w:val="single"/>
        </w:rPr>
      </w:pPr>
      <w:r w:rsidRPr="00D806B5">
        <w:rPr>
          <w:u w:val="single"/>
        </w:rPr>
        <w:lastRenderedPageBreak/>
        <w:t>Search strategy</w:t>
      </w:r>
    </w:p>
    <w:p w14:paraId="5A1AD10C" w14:textId="3386F195" w:rsidR="004B2BA6" w:rsidRPr="00D806B5" w:rsidRDefault="004B2BA6" w:rsidP="004B2BA6">
      <w:pPr>
        <w:spacing w:line="480" w:lineRule="auto"/>
        <w:jc w:val="both"/>
        <w:rPr>
          <w:bCs/>
          <w:iCs/>
        </w:rPr>
      </w:pPr>
      <w:r w:rsidRPr="00D806B5">
        <w:rPr>
          <w:bCs/>
          <w:iCs/>
        </w:rPr>
        <w:t xml:space="preserve">Using terms for e-cigarettes and qualitative research (Supplementary file), the following </w:t>
      </w:r>
      <w:r w:rsidR="009C7D8A">
        <w:rPr>
          <w:bCs/>
          <w:iCs/>
        </w:rPr>
        <w:t>five</w:t>
      </w:r>
      <w:r w:rsidRPr="00D806B5">
        <w:rPr>
          <w:bCs/>
          <w:iCs/>
        </w:rPr>
        <w:t xml:space="preserve"> electronic databases were searched on 14</w:t>
      </w:r>
      <w:r w:rsidRPr="00D806B5">
        <w:rPr>
          <w:bCs/>
          <w:iCs/>
          <w:vertAlign w:val="superscript"/>
        </w:rPr>
        <w:t>th</w:t>
      </w:r>
      <w:r w:rsidRPr="00D806B5">
        <w:rPr>
          <w:bCs/>
          <w:iCs/>
        </w:rPr>
        <w:t xml:space="preserve"> October 2019: EBSCO, ProQuest (and ProQuest ASSIA), Web of Science (Core Collection, </w:t>
      </w:r>
      <w:proofErr w:type="spellStart"/>
      <w:r w:rsidRPr="00D806B5">
        <w:rPr>
          <w:bCs/>
          <w:iCs/>
        </w:rPr>
        <w:t>SciELO</w:t>
      </w:r>
      <w:proofErr w:type="spellEnd"/>
      <w:r w:rsidRPr="00D806B5">
        <w:rPr>
          <w:bCs/>
          <w:iCs/>
        </w:rPr>
        <w:t xml:space="preserve">, Biosis), PubMed and Cochrane Library. Hand searches were also conducted in relevant journals but found no further studies. An initial 3,094 papers were identified. </w:t>
      </w:r>
    </w:p>
    <w:p w14:paraId="51D2A4CE" w14:textId="77777777" w:rsidR="004B2BA6" w:rsidRPr="00D806B5" w:rsidRDefault="004B2BA6" w:rsidP="004B2BA6">
      <w:pPr>
        <w:keepNext/>
        <w:keepLines/>
        <w:spacing w:before="120" w:line="480" w:lineRule="auto"/>
        <w:jc w:val="both"/>
        <w:outlineLvl w:val="1"/>
        <w:rPr>
          <w:u w:val="single"/>
        </w:rPr>
      </w:pPr>
      <w:r w:rsidRPr="00D806B5">
        <w:rPr>
          <w:u w:val="single"/>
        </w:rPr>
        <w:t>Study selection</w:t>
      </w:r>
    </w:p>
    <w:p w14:paraId="19095ECF" w14:textId="6DB06830" w:rsidR="004B2BA6" w:rsidRPr="00D806B5" w:rsidRDefault="004B2BA6" w:rsidP="004B2BA6">
      <w:pPr>
        <w:spacing w:line="480" w:lineRule="auto"/>
        <w:jc w:val="both"/>
      </w:pPr>
      <w:r w:rsidRPr="00D806B5">
        <w:t xml:space="preserve">Once duplicates were removed, </w:t>
      </w:r>
      <w:r w:rsidR="00DF32B4">
        <w:t xml:space="preserve">studies were included at </w:t>
      </w:r>
      <w:r w:rsidR="00C02810">
        <w:t>title and abstract screening</w:t>
      </w:r>
      <w:r w:rsidR="00DF32B4">
        <w:t xml:space="preserve"> if they were</w:t>
      </w:r>
      <w:r w:rsidR="00C02810">
        <w:t xml:space="preserve"> </w:t>
      </w:r>
      <w:r w:rsidR="00DF3674">
        <w:t>e</w:t>
      </w:r>
      <w:r w:rsidR="00C02810">
        <w:t>mpirical</w:t>
      </w:r>
      <w:r w:rsidR="00DF32B4">
        <w:t>,</w:t>
      </w:r>
      <w:r w:rsidR="00DF3674">
        <w:t xml:space="preserve"> qualitative</w:t>
      </w:r>
      <w:r w:rsidR="00883595">
        <w:t>,</w:t>
      </w:r>
      <w:r w:rsidR="00C02810">
        <w:t xml:space="preserve"> peer reviewed </w:t>
      </w:r>
      <w:r w:rsidR="00883595">
        <w:t>and</w:t>
      </w:r>
      <w:r w:rsidR="00C02810">
        <w:t xml:space="preserve"> focussed on lay use or perceptions of e-cigarettes</w:t>
      </w:r>
      <w:r w:rsidR="00883595">
        <w:t xml:space="preserve">. </w:t>
      </w:r>
      <w:r w:rsidRPr="00D806B5">
        <w:t xml:space="preserve">HS conducted the title and abstract screening and identified 114 studies. A sample of 25% of excluded papers were screened by ML and a further 60 studies were screened by all authors. Two papers were later excluded as there was no English language version of the full text. </w:t>
      </w:r>
    </w:p>
    <w:p w14:paraId="1786FB3A" w14:textId="3886F488" w:rsidR="004B2BA6" w:rsidRPr="00D806B5" w:rsidRDefault="004B2BA6" w:rsidP="004B2BA6">
      <w:pPr>
        <w:spacing w:before="120" w:line="480" w:lineRule="auto"/>
        <w:jc w:val="both"/>
      </w:pPr>
      <w:r w:rsidRPr="00D806B5">
        <w:t>The 112 papers for full text review were split by age into 2 categories: adolescent (under 18, n=27) and adult (18 and over; reported elsewhere, n=85). For the 27 adolescent papers (Supplementary file), further criteria were applied at full text review. Studies that did not use in-depth qualitative methods (e.g. written message analyses) were excluded</w:t>
      </w:r>
      <w:r w:rsidR="00765F80">
        <w:t xml:space="preserve"> </w:t>
      </w:r>
      <w:r w:rsidR="00765F80">
        <w:fldChar w:fldCharType="begin" w:fldLock="1"/>
      </w:r>
      <w:r w:rsidR="00765F80">
        <w:instrText>ADDIN CSL_CITATION {"citationItems":[{"id":"ITEM-1","itemData":{"DOI":"10.1093/her/cyz001","ISSN":"0268-1153","abstract":"Rates of e-cigarette use are high among youth, and there is little known about the long-term health effects of e-cigarettes. Since peer influence is a powerful determinant of tobacco use, we aimed to identify message themes about e-cigarettes that youth would use to encourage or discourage peers from using e-cigarettes. We conducted 10 focus groups (N = 69) with non-smokers and smokers from one middle school, high school and college in Connecticut. Participants engaged in a discussion about e-cigarettes, and each participant created one written message to encourage e-cigarette use and one to discourage use among peers. We content-analyzed the messages and identified three main themes and 12 encouraging and discouraging sub-themes. Encouraging themes included health benefits of e-cigarettes relative to cigarettes, attractive product characteristics (e.g. flavors) and social advantages (e.g. positive social image) of using e-cigarettes. Discouraging messages included health risks of e-cigarettes relative to cigarettes, unattractive product characteristics (e.g. cost) and social disadvantages (e.g. negative social image of using an e-cigarette). Overall, there were no differences by sex, age group or smoking status in generation of encouraging and discouraging message themes. This study identified youth-generated themes that may aid in e-cigarette prevention among youth.","author":[{"dropping-particle":"","family":"Cavallo","given":"Dana A","non-dropping-particle":"","parse-names":false,"suffix":""},{"dropping-particle":"","family":"Kong","given":"Grace","non-dropping-particle":"","parse-names":false,"suffix":""},{"dropping-particle":"","family":"Ells","given":"Daniel M","non-dropping-particle":"","parse-names":false,"suffix":""},{"dropping-particle":"","family":"Camenga","given":"Deepa R","non-dropping-particle":"","parse-names":false,"suffix":""},{"dropping-particle":"","family":"Morean","given":"Meghan E","non-dropping-particle":"","parse-names":false,"suffix":""},{"dropping-particle":"","family":"Krishnan-Sarin","given":"Suchitra","non-dropping-particle":"","parse-names":false,"suffix":""}],"container-title":"Health Education Research","id":"ITEM-1","issue":"2","issued":{"date-parts":[["2019","4"]]},"page":"247-256","title":"Youth generated prevention messages about electronic cigarettes","type":"article-journal","volume":"34"},"uris":["http://www.mendeley.com/documents/?uuid=ea95722f-f578-4ae4-aa7a-af153a787c3d"]}],"mendeley":{"formattedCitation":"(Cavallo et al., 2019)","plainTextFormattedCitation":"(Cavallo et al., 2019)","previouslyFormattedCitation":"(Cavallo et al., 2019)"},"properties":{"noteIndex":0},"schema":"https://github.com/citation-style-language/schema/raw/master/csl-citation.json"}</w:instrText>
      </w:r>
      <w:r w:rsidR="00765F80">
        <w:fldChar w:fldCharType="separate"/>
      </w:r>
      <w:r w:rsidR="00765F80" w:rsidRPr="00FA0F5D">
        <w:rPr>
          <w:noProof/>
        </w:rPr>
        <w:t>(Cavallo et al., 2019)</w:t>
      </w:r>
      <w:r w:rsidR="00765F80">
        <w:fldChar w:fldCharType="end"/>
      </w:r>
      <w:r w:rsidRPr="00D806B5">
        <w:t>, since the depth of data was limited for exploring vaping norms. Since this review explores vaping norms among adolescents, studies were also excluded if participants were children (under 10 years)</w:t>
      </w:r>
      <w:r w:rsidR="00765F80" w:rsidRPr="00765F80">
        <w:t xml:space="preserve"> </w:t>
      </w:r>
      <w:r w:rsidR="00765F80">
        <w:fldChar w:fldCharType="begin" w:fldLock="1"/>
      </w:r>
      <w:r w:rsidR="00765F80">
        <w:instrText>ADDIN CSL_CITATION {"citationItems":[{"id":"ITEM-1","itemData":{"DOI":"10.1186/1477-7517-10-30","ISSN":"1477-7517","abstract":"Background: Alternative cigarette-like nicotine delivery systems have been met with diverse opinions. One concern has been for the effect on children. We investigate whether children can differentiate tobacco cigarette smoking from use of a nicotine inhaler and electronic cigarette. Their opinions on these devices was also of interest.; Methods: Two structured focus groups and twelve individual interviews were conducted with twenty Māori and Pacific children (6-10 years old) in low socioeconomic areas in Auckland, New Zealand. Children viewed short video clips on an iPad that demonstrated an actor smoking a tobacco cigarette, sucking a lollipop or using an electronic cigarette or a nicotine inhaler.; Results: Children did not recognise the inhaler or electronic cigarette. Some children did however notice anomalies in the 'smoking' behaviour. Once told about the products the children were mostly positive about the potential of the inhaler and electronic cigarette to assist smokers to quit. Negative perceptions were expressed, including views about the ill health effects associated with continued nicotine intake and the smoker's inability to quit.; Conclusions: In a context unfamiliar with electronic cigarettes or nicotine inhalers, such as New Zealand, children may misperceive use of these products as smoking. Once these products are more common and the purpose of them is known, seeing people use them should normalise quitting behaviour, something the children were very supportive of.;","author":[{"dropping-particle":"","family":"Faletau","given":"Julienne","non-dropping-particle":"","parse-names":false,"suffix":""},{"dropping-particle":"","family":"Glover","given":"Marewa","non-dropping-particle":"","parse-names":false,"suffix":""},{"dropping-particle":"","family":"Nosa","given":"Vili","non-dropping-particle":"","parse-names":false,"suffix":""},{"dropping-particle":"","family":"Pienaar","given":"Fiona","non-dropping-particle":"","parse-names":false,"suffix":""}],"container-title":"Harm Reduction Journal","id":"ITEM-1","issue":"1","issued":{"date-parts":[["2013","12","18"]]},"note":"From Duplicate 1 (Looks like smoking, is it smoking?: children's perceptions of cigarette-like nicotine delivery systems, smoking and cessation. - Faletau, Julienne; Glover, Marewa; Nosa, Vili; Pienaar, Fiona)\n\nAccession Number: 24238406. Language: English. Date Revised: 20181203. Date Created: 20131119. Date Completed: 20140820. Update Code: 20181211. Publication Type: Journal Article. Journal ID: 101153624. Publication Model: Electronic. Cited Medium: Internet. NLM ISO Abbr: Harm Reduct J. Linked References: Health Educ Res. 2008 Apr;23(2):298-309. (PMID: 17656456); Aust N Z J Public Health. 2007 Jun;31(3):217-23. (PMID: 17679238); N Z Med J. 2008 Oct 17;121(1284):34-42. (PMID: 18953385); N Z Med J. 2011 Jan 21;124(1328):132-4. (PMID: 21475351); Pediatrics. 2005 Dec;116(6):1516-28. (PMID: 16322180); Pediatrics. 1992 Jan;89(1):27-31. (PMID: 1728016); Addiction. 2005 Oct;100(10):1537-45. (PMID: 16185215); Tob Control. 2010 Apr;19(2):98-103. (PMID: 20378585); Addict Behav. 2012 Dec;37(12):1400-5. (PMID: 22784393); Nicotine Tob Res. 2010 Sep;12(9):905-12. (PMID: 20644205); Aust N Z J Psychiatry. 2008 Aug;42(8):720-31. (PMID: 18622780); Nicotine Tob Res. 2002 May;4(2):177-83. (PMID: 12028850); N Z Med J. 2010 May 14;123(1314):55-67. (PMID: 20581913); BMC Public Health. 2011;11:786. (PMID: 21989407); BMJ. 1995 Jul 29;311(7000):299-302. (PMID: 7633241); J Public Health Policy. 2011 Feb;32(1):16-31. (PMID: 21150942); BMJ. 2000 Aug 5;321(7257):329-33. (PMID: 10926587); Int J Gen Med. 2011 Feb 01;4:115-20. (PMID: 21475626); Tob Control. 2010 Jun;19(3):201-5. (PMID: 20501492); Pediatrics. 2009 Feb;123(2):e274-81. (PMID: 19171580); Nicotine Tob Res. 2006 Aug;8(4):555-64. (PMID: 16920653). Linking ISSN: 14777517. Subset: IM; Date of Electronic Publication: 2013 Nov 18. ; Original Imprints: Publication: [London] : BioMed Central, c2004-\n\nFrom Duplicate 2 (Looks like smoking, is it smoking?: Children's perceptions of cigarette-like nicotine delivery systems, smoking and cessation. - Faletau, Julienne; Glover, Marewa; Nosa, Vili; Pienaar, Fiona)\n\nAccession Number: 92890425; Faletau, Julienne 1; Email Address: j.faletau@auckland.ac.nz Glover, Marewa 2; Email Address: m.glover@auckland.ac.nz Nosa, Vili 3; Email Address: v.nosa@auckland.ac.nz Pienaar, Fiona 1; Email Address: fgp22@cam.ac.uk; Affiliation: 1: Centre for Tobacco Control Research, School of Population Health, University of Auckland, Private 92019, Auckland 1142, New Zealand 2: Pacific Health, School of Population Health, University of Auckland, Private Bag 92019, Auckland 1142, New Zealand 3: Faculty of Education, The University of Cambridge, Cambridge, England; Source Info: 2013, Vol. 10 Issue 1, p1; Subject Term: DRUG delivery systems; Subject Term: PERCEPTION; Subject Term: SMOKING cessation; Subject Term: ELECTRONIC cigarettes; Subject Term: INHALERS; Subject Term: AUCKLAND (N.Z.); Author-Supplied Keyword: Children; Author-Supplied Keyword: E-cigarette; Author-Supplied Keyword: Nicotine; Author-Supplied Keyword: Smoking; NAICS/Industry Codes: 621990 All other ambulatory health care services; NAICS/Industry Codes: 621999 All Other Miscellaneous Ambulatory Health Care Services; NAICS/Industry Codes: 312230 Tobacco Manufacturing; NAICS/Industry Codes: 312220 Tobacco product manufacturing; Number of Pages: 12p; Illustrations: 1 Chart; Document Type: Article","page":"30","publisher":"BioMed Central","publisher-place":"Centre for Tobacco Control Research, School of Population Health, University of Auckland, Private 92019, Auckland 1142, New Zealand. m.glover@auckland.ac.nz.","title":"Looks like smoking, is it smoking?: Children's perceptions of cigarette-like nicotine delivery systems, smoking and cessation.","type":"article-journal","volume":"10"},"uris":["http://www.mendeley.com/documents/?uuid=a7209c55-6575-4e63-872c-5545af11420f"]}],"mendeley":{"formattedCitation":"(Faletau et al., 2013)","plainTextFormattedCitation":"(Faletau et al., 2013)","previouslyFormattedCitation":"(Faletau et al., 2013)"},"properties":{"noteIndex":0},"schema":"https://github.com/citation-style-language/schema/raw/master/csl-citation.json"}</w:instrText>
      </w:r>
      <w:r w:rsidR="00765F80">
        <w:fldChar w:fldCharType="separate"/>
      </w:r>
      <w:r w:rsidR="00765F80" w:rsidRPr="00FA0F5D">
        <w:rPr>
          <w:noProof/>
        </w:rPr>
        <w:t>(Faletau et al., 2013)</w:t>
      </w:r>
      <w:r w:rsidR="00765F80">
        <w:fldChar w:fldCharType="end"/>
      </w:r>
      <w:r w:rsidRPr="00D806B5">
        <w:t xml:space="preserve">. In line with Cancer Research UK's Code of Practice on Tobacco Industry Funding </w:t>
      </w:r>
      <w:r w:rsidRPr="00D806B5">
        <w:fldChar w:fldCharType="begin" w:fldLock="1"/>
      </w:r>
      <w:r w:rsidR="00BF3EEF">
        <w:instrText>ADDIN CSL_CITATION {"citationItems":[{"id":"ITEM-1","itemData":{"URL":"https://www.cancerresearchuk.org/funding-for-researchers/applying-for-funding/policies-that-affect-your-grant/code-of-practice-on-tobacco-industry-funding-to-universities","accessed":{"date-parts":[["2020","5","21"]]},"author":[{"dropping-particle":"","family":"Cancer Research UK","given":"","non-dropping-particle":"","parse-names":false,"suffix":""}],"id":"ITEM-1","issued":{"date-parts":[["2015"]]},"title":"Cancer Research UK Code of Practice on Tobacco Industry Funding to Universities","type":"webpage"},"uris":["http://www.mendeley.com/documents/?uuid=d2b055d0-f4fa-330a-b305-e7fcbb64f953"]}],"mendeley":{"formattedCitation":"(Cancer Research UK, 2015)","plainTextFormattedCitation":"(Cancer Research UK, 2015)","previouslyFormattedCitation":"(Cancer Research UK, 2015)"},"properties":{"noteIndex":0},"schema":"https://github.com/citation-style-language/schema/raw/master/csl-citation.json"}</w:instrText>
      </w:r>
      <w:r w:rsidRPr="00D806B5">
        <w:fldChar w:fldCharType="separate"/>
      </w:r>
      <w:r w:rsidR="00FA0F5D" w:rsidRPr="00FA0F5D">
        <w:rPr>
          <w:noProof/>
        </w:rPr>
        <w:t>(Cancer Research UK, 2015)</w:t>
      </w:r>
      <w:r w:rsidRPr="00D806B5">
        <w:fldChar w:fldCharType="end"/>
      </w:r>
      <w:r w:rsidRPr="00D806B5">
        <w:t>, studies funded by tobacco companies and/or e-cigarette companies were also excluded at this stage</w:t>
      </w:r>
      <w:r w:rsidR="00765F80">
        <w:t xml:space="preserve"> </w:t>
      </w:r>
      <w:r w:rsidR="00765F80">
        <w:fldChar w:fldCharType="begin" w:fldLock="1"/>
      </w:r>
      <w:r w:rsidR="003D3901">
        <w:instrText>ADDIN CSL_CITATION {"citationItems":[{"id":"ITEM-1","itemData":{"DOI":"http://dx.doi.org/10.3390/ijerph15051008","ISSN":"1661-7827","abstract":"This paper reports a qualitative case study of a small friendship group (n = 8) in Glasgow, Scotland. Interviewed twice at six months apart, these 16 to 17 year olds reported a substantial change in their use of and attitudes towards e-cigarettes and tobacco. At time 1, vaping generated much excitement and interest, with six out of eight individuals having their own vape device. At time 2, only two young people still vaped, with the others no longer professing any interest in continued vaping. The two regular smokers, who had been smoking before they first vaped, now only vaped privately and to reduce their tobacco intake. This small case study illustrates plasticity in the use of these devices; just as young people can move into their use, so too can they move away from them. This small study underscores the importance of differentiating between long-term, frequent, consistent use and more episodic, experimental and infrequent use by young people and for undertaking a measurement of actual e-cigarette use at multiple time points in both quantitative and qualitative studies. In addition, the case study illustrates the powerful impact which peers can have on teenagers use of e-cigarettes.","author":[{"dropping-particle":"","family":"McKeganey","given":"Neil","non-dropping-particle":"","parse-names":false,"suffix":""},{"dropping-particle":"","family":"Barnard","given":"Marina","non-dropping-particle":"","parse-names":false,"suffix":""}],"container-title":"International Journal of Environmental Research and Public Health","id":"ITEM-1","issue":"5","issued":{"date-parts":[["2018","5"]]},"language":"English","note":"Copyright - Copyright MDPI AG 2018\n\nLast updated - 2019-09-11\n\nSubjectsTermNotLitGenreText - United States--US; Scotland; United Kingdom--UK","page":"1008","publisher":"MDPI AG","publisher-place":"Basel","title":"Change and Continuity in Vaping and Smoking by Young People: A Qualitative Case Study of A Friendship Group","type":"article-journal","volume":"15"},"uris":["http://www.mendeley.com/documents/?uuid=ac2a3f92-8556-45d2-8566-06afc90beaa3"]}],"mendeley":{"formattedCitation":"(McKeganey &amp; Barnard, 2018)","plainTextFormattedCitation":"(McKeganey &amp; Barnard, 2018)","previouslyFormattedCitation":"(McKeganey &amp; Barnard, 2018)"},"properties":{"noteIndex":0},"schema":"https://github.com/citation-style-language/schema/raw/master/csl-citation.json"}</w:instrText>
      </w:r>
      <w:r w:rsidR="00765F80">
        <w:fldChar w:fldCharType="separate"/>
      </w:r>
      <w:r w:rsidR="00765F80" w:rsidRPr="00765F80">
        <w:rPr>
          <w:noProof/>
        </w:rPr>
        <w:t>(McKeganey &amp; Barnard, 2018)</w:t>
      </w:r>
      <w:r w:rsidR="00765F80">
        <w:fldChar w:fldCharType="end"/>
      </w:r>
      <w:r w:rsidRPr="00D806B5">
        <w:t>.</w:t>
      </w:r>
    </w:p>
    <w:p w14:paraId="3060933F" w14:textId="4CDDA9BA" w:rsidR="004B2BA6" w:rsidRPr="00D806B5" w:rsidRDefault="004B2BA6" w:rsidP="004B2BA6">
      <w:pPr>
        <w:spacing w:before="120" w:line="480" w:lineRule="auto"/>
        <w:jc w:val="both"/>
      </w:pPr>
      <w:r w:rsidRPr="00D806B5">
        <w:t xml:space="preserve">Studies were also excluded </w:t>
      </w:r>
      <w:r w:rsidR="009C7D8A">
        <w:t xml:space="preserve">where the available </w:t>
      </w:r>
      <w:r w:rsidRPr="00D806B5">
        <w:t xml:space="preserve">amount and/or quality of data </w:t>
      </w:r>
      <w:r w:rsidR="009C7D8A">
        <w:t xml:space="preserve">was insufficient </w:t>
      </w:r>
      <w:r w:rsidRPr="00D806B5">
        <w:t xml:space="preserve">for a meta-ethnography. </w:t>
      </w:r>
      <w:r w:rsidR="009C7D8A">
        <w:t>This included</w:t>
      </w:r>
      <w:r w:rsidRPr="00D806B5">
        <w:t xml:space="preserve"> studies </w:t>
      </w:r>
      <w:r w:rsidR="009C7D8A">
        <w:t>with</w:t>
      </w:r>
      <w:r w:rsidRPr="00D806B5">
        <w:t xml:space="preserve"> limited</w:t>
      </w:r>
      <w:r w:rsidR="002C64F7">
        <w:t xml:space="preserve"> </w:t>
      </w:r>
      <w:r w:rsidRPr="00D806B5">
        <w:t xml:space="preserve">data </w:t>
      </w:r>
      <w:r w:rsidR="009C7D8A">
        <w:t>specific to</w:t>
      </w:r>
      <w:r w:rsidR="009C7D8A" w:rsidRPr="00D806B5">
        <w:t xml:space="preserve"> </w:t>
      </w:r>
      <w:r w:rsidRPr="00D806B5">
        <w:t xml:space="preserve">participants aged </w:t>
      </w:r>
      <w:r w:rsidRPr="00D806B5">
        <w:lastRenderedPageBreak/>
        <w:t>under 18</w:t>
      </w:r>
      <w:r w:rsidR="00A858B4">
        <w:t xml:space="preserve"> </w:t>
      </w:r>
      <w:r w:rsidR="00765F80">
        <w:fldChar w:fldCharType="begin" w:fldLock="1"/>
      </w:r>
      <w:r w:rsidR="00765F80">
        <w:instrText>ADDIN CSL_CITATION {"citationItems":[{"id":"ITEM-1","itemData":{"DOI":"10.1093/her/cyx054","ISSN":"0268-1153","abstract":"Electronic cigarettes (ECs) acting as a gateway to smoking traditional cigarettes (TCs) is a growing public health concern of EC use among youths. To gather the opinions and perceptions of adolescents and young adults (AYAs) on whether and how EC can act as a gateway to smoking TC among youths. A qualitative method included 42 AYAs. Participants identified a significant risk of EC acting as a gateway to TC use, several factors contributing to this phenomenon such as a facilitated transition to smoking or its perception as a harmless toy. Participants considered an even greater gateway threat regarding very young adolescents. A minority did not identify the gateway risk and some believed that it was nicotine-dependent. This potential gateway effect brought forth several recommendations: health professionals should screen adolescents (even very young ones) for EC use and inform consumers of the potential gateway effect; this possible effect should be acknowledged to end the harmless perception many might have; there is an urge for better preventive and regulatory policies directed at protecting adolescents and children who never smoked and support those who have quit.","author":[{"dropping-particle":"","family":"Akre","given":"Christina","non-dropping-particle":"","parse-names":false,"suffix":""},{"dropping-particle":"","family":"Suris","given":"Joan-Carles","non-dropping-particle":"","parse-names":false,"suffix":""}],"container-title":"Health Education Research","id":"ITEM-1","issue":"5","issued":{"date-parts":[["2017","10"]]},"note":"Accession Number: 125250987. Language: English. Entry Date: 20170926. Revision Date: 20181001. Publication Type: Article; research; tables/charts. Journal Subset: Europe; Health Promotion/Education; Peer Reviewed; UK &amp;amp; Ireland. Special Interest: Pediatric Care. Grant Information: Swiss Tobacco Prevention Program (Contract no. 14.003791). NLM UID: 8608459.","page":"448-454","publisher":"Oxford University Press / USA","publisher-place":"Institut Universitaire de Médecine Sociale et Préventive, Lausanne University Hospital, Biopole 2, Route de la Corniche 10, 1010 Lausanne, Switzerland","title":"Adolescents and young adults' perceptions of electronic cigarettes as a gateway to smoking: a qualitative study in Switzerland.","type":"article-journal","volume":"32"},"uris":["http://www.mendeley.com/documents/?uuid=e21ec183-942d-4bff-acf6-673e17aba0ce"]},{"id":"ITEM-2","itemData":{"DOI":"10.1093/ntr/ntz028","ISSN":"1469-994X","abstract":"Introduction: Existing research on youth's adoption of alternative nicotine delivery systems (ANDS) has focused on identifying pathways of nicotine product use, specifically examining whether vaping encourages progression to smoking. Few studies have considered other pathways of initiation. Qualitative studies suggest that meanings of vaping vary significantly, suggestive of the need for a more nuanced understanding of the role of vaping for youth with different pathways into vaping and smoking.; Methods: We conducted in-depth qualitative interviews with 49 Californian youth between 15-25 years old who reported ever vaping nicotine to gain a deeper understanding of their initiation pathways of vaping and smoking, paying special attention to youth's experiences and reasons for ANDS initiation and use. Categorizing participants into initiation pathways by self-reported use and age of initiation of ANDS and cigarettes, we then compared the meaning and role of vaping across 3 distinct pathways of use: (1) smoking to vaping, (2) vaping to smoking, and (3) vaping only.; Results: The most common pathway reported was smoking to vaping (74%), eight participants began vaping prior to smoking, and five participants reported only vaping but never smoking. Analysis of participants' narratives, emphasized that youth in our study, regardless of initiation pathway, were generally aware of the health consequences of smoking and negotiated their use of nicotine products considering relative risks.; Conclusion: Findings from this study suggest that ANDS serves as a transitional tool for youth who are keenly aware of the health consequences of smoking, thus challenging conventional discourses about ANDS as a threat to youth's health.; Implications: This qualitative study queries concerns about the potential of alternative nicotine delivery systems (ANDS) to serve as a gateway into cigarette smoking for youth and young adults. Findings suggest that most of the youth participants discussed and considered relative risks in their pathways of initiation, highlighting the need to acknowledge harm reduction in constructing public health messaging and policies for smoking cessation.; © The Author(s) 2019. Published by Oxford University Press on behalf of the Society for Research on Nicotine and Tobacco. All rights reserved. For permissions, please e-mail: journals.permissions@oup.com.","author":[{"dropping-particle":"","family":"Antin","given":"Tamar M J","non-dropping-particle":"","parse-names":false,"suffix":""},{"dropping-particle":"","family":"Hess","given":"Catherine","non-dropping-particle":"","parse-names":false,"suffix":""},{"dropping-particle":"","family":"Kaner","given":"Emily","non-dropping-particle":"","parse-names":false,"suffix":""},{"dropping-particle":"","family":"Lipperman-Kreda","given":"Sharon","non-dropping-particle":"","parse-names":false,"suffix":""},{"dropping-particle":"","family":"Annechino","given":"Rachelle","non-dropping-particle":"","parse-names":false,"suffix":""},{"dropping-particle":"","family":"Hunt","given":"Geoffrey","non-dropping-particle":"","parse-names":false,"suffix":""}],"container-title":"Nicotine &amp; Tobacco Research","id":"ITEM-2","issued":{"date-parts":[["2019","3","1"]]},"note":"From Duplicate 1 (Pathways of Nicotine Product Use: A Qualitative study of Youth and Young adults in California. - Antin, Tamar; Hess, Catherine; Kaner, Emily; Lipperman-Kreda, Sharon; Annechino, Rachelle; Hunt, Geoffrey)\n\nAccession Number: 30820569. Language: English. Date Revised: 20190301. Date Created: 20190302. Update Code: 20190301. Publication Type: Journal Article. Journal ID: 9815751. Publication Model: Print-Electronic. Cited Medium: Internet. NLM ISO Abbr: Nicotine Tob. Res.. Linking ISSN: 14622203. Date of Electronic Publication: 2019 Mar 01. Current Imprints: Publication: : Oxford : Oxford University Press; Original Imprints: Publication: Abingdon, Oxfordshire, UK : Carfax Pub. and Society for Research on Nicotine and Tobacco, c1999-","publisher":"Oxford University Press","publisher-place":"Critical Public Health Research Group Prevention Research Center 2150 Shattuck Ave, Suite Berkeley, CA USA.; Institute for Scientific Analysis 1500 Ballena BLVD. Suite 211 Alameda, CA.","title":"Pathways of Nicotine Product Use: A Qualitative study of Youth and Young adults in California.","type":"article-journal"},"uris":["http://www.mendeley.com/documents/?uuid=d16c40a7-8f86-4fdf-8add-b3918bc860ec"]},{"id":"ITEM-3","itemData":{"DOI":"10.1016/j.drugpo.2019.01.018","ISSN":"0955-3959","abstract":"Most people who smoke cigarettes begin young. Consequently, public health efforts directed at youth are a priority. The increasing popularity of electronic nicotine delivery systems (ENDS) among youth in the United States has raised concerns in the public health community about the potential of ENDS to renormalize cigarette smoking and perpetuate nicotine addiction, creating dual users who both vape and smoke. Despite limited and inconclusive evidence about dual use for young people, restrictive approaches towards ENDS have shaped tobacco control agendas in the United States. Based on analysis of 26 interviews with young dual users in California, we explored the meanings young people ascribe to their dual using practices and how those meanings relate to the broader tobacco control environment which structures their lives. Results suggest that dual users of ENDS and cigarettes overwhelmingly perceive a utilitarian meaning of dual use and view vaping as a tool for reducing smoking-related harm in the near term and facilitating quitting smoking in the long term. Also, participants' narratives related to Tobacco 21 laws, which prohibit sales of both ENDS and cigarettes to individuals under 21 years of age, revealed concerns about restrictive policies that limit access to less harmful tobacco products. Results of this study raise important questions about whether we are working towards further reductions in the prevalence of smoking and tobacco-related diseases.","author":[{"dropping-particle":"","family":"Antin","given":"Tamar M J","non-dropping-particle":"","parse-names":false,"suffix":""},{"dropping-particle":"","family":"Hunt","given":"Geoffrey","non-dropping-particle":"","parse-names":false,"suffix":""},{"dropping-particle":"","family":"Kaner","given":"Emily","non-dropping-particle":"","parse-names":false,"suffix":""},{"dropping-particle":"","family":"Lipperman-Kreda","given":"Sharon","non-dropping-particle":"","parse-names":false,"suffix":""}],"container-title":"International Journal of Drug Policy","id":"ITEM-3","issued":{"date-parts":[["2019","4"]]},"page":"57-63","title":"Youth perspectives on concurrent smoking and vaping: Implications for tobacco control","type":"article-journal","volume":"66"},"uris":["http://www.mendeley.com/documents/?uuid=3de6e740-0642-4df3-8eee-c1e41769c4ff"]},{"id":"ITEM-4","itemData":{"DOI":"10.3961/jpmph.17.052","ISSN":"2233-4521","abstract":"Objectives: To characterize the usage patterns of new types of tobacco products (NTTPs) to develop effective strategies for the regulation of NTTPs in Korea.; Methods: We conducted focus group interviews to identify the NTTP usage patterns of research subjects. The NTTPs were limited to electronic cigarettes (e-cigarettes), waterpipe tobacco, and rolling tobacco. We categorized 30 research subjects into 4 groups. The e-cigarette group was divided into adult and adolescent groups. Each group contained 7-8 subjects. An interview lasting approximately 2 hours was conducted with each group.; Results: Ninety percent of NTTP users used an NTTP in combination with conventional cigarettes. Subjects mostly bought NTTPs online, unlike how they bought cigarettes. Additionally, a great deal of information, such as how to use NTTPs and descriptions of NTTP products, was exchanged through online or offline societies. The primary reason why the subjects used NTTPs was that NTTPs offer a greater range of flavors and aromas than cigarettes. Moreover, NTTPs were felt to be less repulsive than cigarettes. NTTPs were not used as a cigarette substitute; rather, they were mostly used in places and situations where traditional cigarette smoking was not allowed.; Conclusions: Based on the results of this study, the government should conduct studies on the effects of the combined use of NTTPs and cigarettes on the human body, obtain and provide accurate data regarding NTTP use, and develop and implement polices to ban NTTP advertising, which may arouse adolescents' curiosity, and the addition of flavoring substances to tobacco products.;","author":[{"dropping-particle":"","family":"Kim","given":"Jinyoung","non-dropping-particle":"","parse-names":false,"suffix":""},{"dropping-particle":"","family":"Lee","given":"Sungkyu","non-dropping-particle":"","parse-names":false,"suffix":""}],"container-title":"Journal Of Preventive Medicine And Public Health","id":"ITEM-4","issue":"5","issued":{"date-parts":[["2017","9"]]},"note":"Accession Number: 29020756. Language: English. Date Revised: 20181113. Date Created: 20171013. Date Completed: 20180604. Update Code: 20181211. Publication Type: Journal Article. Journal ID: 101242972. Publication Model: Print. Cited Medium: Internet. NLM ISO Abbr: J Prev Med Public Health. Linked References: Cancer Epidemiol Biomarkers Prev. 2013 May;22(5):765-72. (PMID: 23462922); BMJ. 2007 Jul 7;335(7609):20. (PMID: 17615218); Chest. 2011 Apr;139(4):764-774. (PMID: 20671057); Cochrane Database Syst Rev. 2015 Jul 31;(7):CD005549. (PMID: 26228266); Nicotine Tob Res. 2007 Oct;9(10):987-94. (PMID: 17943617); J Adolesc Health. 2014 Jun;54(6):684-90. (PMID: 24274973); Am J Health Behav. 2010 May-Jun;34(3):275-85. (PMID: 20001185); Pediatrics. 2005 Jul;116(1):e113-9. (PMID: 15995011); Asian Pac J Cancer Prev. 2011;12(2):519-24. (PMID: 21545223); Int J Epidemiol. 2010 Jun;39(3):834-57. (PMID: 20207606). Linking ISSN: 19758375. Subset: IM; Date of Electronic Publication: 20170901. ; Original Imprints: Publication: Seoul, Korea : Korean Society for Preventive Medicine, 2004-","page":"336-346","publisher":"Korean Society for Preventive Medicine","publisher-place":"Korean Association on Smoking or Health, Seoul, Korea.","title":"Using Focus Group Interviews to Analyze the Behavior of Users of New Types of Tobacco Products.","type":"article-journal","volume":"50"},"uris":["http://www.mendeley.com/documents/?uuid=e2b4c901-be2b-4f2c-8333-339f3f3da95c"]},{"id":"ITEM-5","itemData":{"DOI":"10.3390/ijerph16040624","ISSN":"1660-4601","abstract":"E-cigarettes are increasingly popular among both cigarette smokers and non-users. Although smoking cessation yields the most individual and population health benefits, switching to exclusive e-cigarette use offers some individual health benefits for cigarette smokers. However, e-cigarette use is not harmless, and its use among non-cigarette smokers should be prevented. Our study aims to explore the decision-making process about e-cigarettes among an e-cigarette users, cigarette smokers, and non-users. We conducted 12 semi-structured focus group interviews with e-cigarette users, cigarette smokers, and non-users. We performed a thematic analysis of the interview transcripts. First, knowledge reported by e-cigarette users was mainly based on other users' experiences. Second, cigarette smokers and non-users were more negative towards e-cigarettes than e-cigarette users. Third, e-cigarette users considered switching from cigarette smoking to e-cigarette use by deliberating relevant information, and weighing up the benefits and disadvantages of e-cigarette use versus smoking. Additionally, important factors in the decision-making process were a perception of risks and benefits of e-cigarettes compared to cigarettes, a supportive social environment about e-cigarette use, and trust in information offered about the risks and benefits of e-cigarettes. Our findings provide insight into what we can learn from the conscious decision-making process of e-cigarette users who switched from cigarettes to e-cigarettes. This information can be considered to develop targeted communications strategies to stimulate a conscious decision-making process, these may highlight benefits of switching to e-cigarettes for cigarette smokers, discussing the risks of smoking, and correcting misperceptions about the perceived risks and benefits of e-cigarette use.;","author":[{"dropping-particle":"","family":"Romijnders","given":"Kim A G J","non-dropping-particle":"","parse-names":false,"suffix":""},{"dropping-particle":"","family":"Osch","given":"Liesbeth","non-dropping-particle":"van","parse-names":false,"suffix":""},{"dropping-particle":"","family":"Vries","given":"Hein","non-dropping-particle":"de","parse-names":false,"suffix":""},{"dropping-particle":"","family":"Talhout","given":"Reinskje","non-dropping-particle":"","parse-names":false,"suffix":""}],"container-title":"International Journal Of Environmental Research And Public Health","id":"ITEM-5","issue":"4","issued":{"date-parts":[["2019","2","20"]]},"note":"Accession Number: 30791654. Language: English. Date Revised: 20190705. Date Created: 20190223. Date Completed: 20190705. Update Code: 20190706. Publication Type: Journal Article. Journal ID: 101238455. Publication Model: Electronic. Cited Medium: Internet. NLM ISO Abbr: Int J Environ Res Public Health. Linking ISSN: 16604601. Subset: IM; Date of Electronic Publication: 2019 Feb 20. ; Original Imprints: Publication: Basel : MDPI, c2004-","publisher":"MDPI","publisher-place":"Centre for Health Protection (GZB), National Institute for Public Health and the Environment (RIVM), Bilthoven, 3721 MA, the Netherlands. kim.romijnders@rivm.nl.; Department of Health Promotion, School for Public Health and Primary Care (CAPHRI), Maastric","title":"A Deliberate Choice? Exploring the Decision to Switch from Cigarettes to E-Cigarettes.","type":"article-journal","volume":"16"},"uris":["http://www.mendeley.com/documents/?uuid=a526b4ce-6083-4d97-9ac1-52e119f6c46c"]},{"id":"ITEM-6","itemData":{"DOI":"10.1136/tobaccocontrol-2014-052151","ISSN":"14683318","abstract":"© 2016, BMJ Publishing Group. All Rights Reserved.Objective To explore among a diverse range of smokers and recent ex-smokers, particularly those from disadvantaged groups, how nicotine-containing products, particularly electronic cigarettes (e-cigarettes), are understood and experienced. Methods Qualitative study of 64 smokers and exsmokers in Central Scotland. Twelve focus groups and 11 individual interviews were carried out with a range of purposively selected groups. Results Nicotine replacement therapies and e-cigarettes were regarded as being very different products. Nicotine replacement therapies were viewed as medical products for smokers who want to quit, while e-cigarettes emerged as an ambiguous product whose meanings are still being negotiated. Participants’ attitudes and intentions about smoking and quitting were especially important in shaping their understanding of these products. Four main interpretations of e-cigarettes were identified: a more satisfying replacement for smoking, an ambiguous but potentially useful device, a less desirable cigarette and a threat to smoking cessation. The acceptability of continued nicotine addiction and the similarity of e-cigarettes to conventional cigarettes were central themes on which participants held conflicting views. There was considerable uncertainty among participants around the constituents and safety of e-cigarettes. Conclusions Different groups of smokers bring diverse expectations, requirements and concerns to their evaluations and therefore to the potential use of nicotine-containing products. The ambiguity around e-cigarettes in public health debates and medical practice is reflected in the positions and concerns of smokers. There is a need for both clear, up-to-date trustworthy information about their benefits and risks, and stronger regulation.","author":[{"dropping-particle":"","family":"Rooke","given":"Catriona","non-dropping-particle":"","parse-names":false,"suffix":""},{"dropping-particle":"","family":"Cunningham-Burley","given":"Sarah","non-dropping-particle":"","parse-names":false,"suffix":""},{"dropping-particle":"","family":"Amos","given":"Amanda","non-dropping-particle":"","parse-names":false,"suffix":""}],"container-title":"Tobacco Control","id":"ITEM-6","issue":"E1","issued":{"date-parts":[["2016","4","1"]]},"page":"e60-e66","publisher":"BMJ Publishing Group","title":"Smokers’ and ex-smokers’ understanding of electronic cigarettes: A qualitative study","type":"article-journal","volume":"25"},"uris":["http://www.mendeley.com/documents/?uuid=ecf97873-e8c0-3831-9106-680fde3d9f5b"]},{"id":"ITEM-7","itemData":{"DOI":"http://dx.doi.org/10.1177/1090198119876977","abstract":"Objectives. Survey items used in surveillance systems to assess the use of emerging products like hookah and electronic inhalant devices (EIDs) may not match definitions used by high-risk populations. This qualitative study explored how African American youth and young adults (YYAs) (1) use hookah and EIDs and (2) identify patterns in the ways they describe and organize these products. Design. Individual in-person interviews were conducted among a sample of continuation high school and vocational school students in southern California. Participation was limited to those who had ever tried at least one tobacco product, self-identified as African American, and were between the ages of 14 and 26 years (n = 28). We conducted a content analysis to identify patterns in perceptions and use of these products. Results. African American YYAs recognized and described traditional hookah based on physical attributes, but for EIDs, including e-cigarettes, e-hookah, and vape pens, YYAs focused on reasons for using the product. Three primary categories emerged for reasons YYA used specific products: nicotine content and quitting, social facilitation, and use with marijuana. E-cigarettes were identified as quitting aids and as having nicotine but were not considered addictive. The term hookah recalled both the traditional and electronic pen-type products for YYAs. The terms vapes, hookah, wax pens, and others are used in the context of describing product use with marijuana. Conclusions. A better understanding of why African American YYAs use these products is needed to develop better measures for accurate rates of use, uncover differences in use between product types, and to develop effective prevention messaging.","author":[{"dropping-particle":"","family":"Sakuma","given":"Kari-Lyn K","non-dropping-particle":"","parse-names":false,"suffix":""},{"dropping-particle":"","family":"Dolcini","given":"M Margaret","non-dropping-particle":"","parse-names":false,"suffix":""},{"dropping-particle":"","family":"Seifert","given":"Jessica","non-dropping-particle":"","parse-names":false,"suffix":""},{"dropping-particle":"","family":"Bean","given":"Maddison M","non-dropping-particle":"","parse-names":false,"suffix":""},{"dropping-particle":"","family":"Fagan","given":"Pebbles","non-dropping-particle":"","parse-names":false,"suffix":""},{"dropping-particle":"","family":"Wilson","given":"Monica","non-dropping-particle":"","parse-names":false,"suffix":""},{"dropping-particle":"","family":"Felicitas-Perkins","given":"Jamie Q","non-dropping-particle":"","parse-names":false,"suffix":""},{"dropping-particle":"","family":"Blanco","given":"Lyzette","non-dropping-particle":"","parse-names":false,"suffix":""},{"dropping-particle":"","family":"Trinidad","given":"Dennis R","non-dropping-particle":"","parse-names":false,"suffix":""}],"container-title":"Health Education &amp; Behavior","id":"ITEM-7","issued":{"date-parts":[["2019","10","9"]]},"language":"English","note":"Date created - 2019-10-10\n\nDate revised - 2019-10-10\n\nLast updated - 2019-10-10","publisher-place":"Oregon State University, Corvallis, OR, USA. ; University of Arkansas for Medical Sciences, Little Rock, AR, USA. ; National University, Riverside, CA, USA. ; Claremont Graduate University, Claremont, CA, USA. ; Touro University Worldwide, Los Alamitos, C","title":"Hookah and Electronic Inhalant Device Use and Perceptions Among African American Youth and Young Adults: Are We Asking the Right Questions?","type":"article-journal"},"uris":["http://www.mendeley.com/documents/?uuid=9a7dcd65-3b98-4213-8af1-bdc33daf8043"]},{"id":"ITEM-8","itemData":{"ISSN":"22317805","abstract":"Objective: Electronic cigarettes (e-cigarettes) are increasingly used globally and the implications of their use are being debated. The aim of this study was to identify awareness, use and perceptions of ecigarettes among young smokers and parents of youths in Singapore. Methods: A total of 12 focus group discussions (FGDs) were conducted among youths (aged 15-29 years) who smoked and parents of youths, from diverse social contexts. Participants were recruited using a mix of network and purposive sampling. Youth FGDs were conducted in English language while the parent FGDs were conducted in Chinese and English language. FGDs were audio recorded and transcribed verbatim. The data were analysed using qualitative content analysis. Results: Awareness about e-cigarettes was more among youth as compared to parents in terms of structure, mechanism and use of the device. Parents considered e- cigarettes to be a healthy substitute for conventional smoking. However, youth expressed the failure of e- cigarettes to provide satiety level same as conventional cigarette smoking. Participants endorsed e- cigarettes as a tool for smoking cessation. Conclusion: It was evident from the study that though there was knowledge of ecigarettes, both parents and youths were ill- informed about them, owing to varied and inconsistent information on e-cigarettes along with its legal implications in Singapore. Future research is required to assess safety and efficacy of e-cigarettes as well as the association of their use with smoking cessation. [ABSTRACT FROM AUTHOR]","author":[{"dropping-particle":"","family":"Satghare","given":"Pratika","non-dropping-particle":"","parse-names":false,"suffix":""},{"dropping-particle":"","family":"Fauziana","given":"Restria","non-dropping-particle":"","parse-names":false,"suffix":""},{"dropping-particle":"","family":"Shahwan","given":"Shazana","non-dropping-particle":"","parse-names":false,"suffix":""},{"dropping-particle":"","family":"Vaingankar","given":"Janhavi","non-dropping-particle":"","parse-names":false,"suffix":""},{"dropping-particle":"","family":"Picco","given":"Louisa","non-dropping-particle":"","parse-names":false,"suffix":""},{"dropping-particle":"","family":"Chong","given":"Siow Ann","non-dropping-particle":"","parse-names":false,"suffix":""},{"dropping-particle":"","family":"Subramaniam","given":"Mythily","non-dropping-particle":"","parse-names":false,"suffix":""}],"container-title":"ASEAN Journal of Psychiatry","id":"ITEM-8","issue":"1","issued":{"date-parts":[["2018","1"]]},"note":"Accession Number: 131170241; Satghare, Pratika 1; Email Address: pratika_satghare@imh.com.sg Fauziana, Restria 1 Shahwan, Shazana 1 Vaingankar, Janhavi 1 Picco, Louisa 1 Chong, Siow Ann 1 Subramaniam, Mythily 1; Affiliation: 1: Research Division, Institute of Mental Health (IMH), Buangkok Green Medical Park 10 Buangkok View Singapore 539747; Source Info: 2018, Vol. 19 Issue 1, p116; Subject Term: ELECTRONIC cigarettes; Subject Term: YOUTH health; Subject Term: YOUTH; Subject Term: SINGAPORE; Author-Supplied Keyword: E-cigarettes; Author-Supplied Keyword: Perception; Author-Supplied Keyword: Qualitative; Author-Supplied Keyword: Singapore; Author-Supplied Keyword: Smoking; Author-Supplied Keyword: Youth; NAICS/Industry Codes: 312220 Tobacco product manufacturing; NAICS/Industry Codes: 312230 Tobacco Manufacturing; Number of Pages: 9p; Document Type: Article","page":"116-124","publisher":"ASEAN Journal of Psychiatry","title":"A Qualitative Study of Perceptions of E-cigarettes Among Youth Smokers and Parents of Youth in Singapore.","type":"article-journal","volume":"19"},"uris":["http://www.mendeley.com/documents/?uuid=254578f2-e16d-41e8-9cd9-8f9d614e5562"]}],"mendeley":{"formattedCitation":"(Akre &amp; Suris, 2017; Antin, Hess, et al., 2019; Antin, Hunt, et al., 2019; Kim &amp; Lee, 2017; Romijnders et al., 2019; Rooke et al., 2016; Sakuma et al., 2019; Satghare et al., 2018)","plainTextFormattedCitation":"(Akre &amp; Suris, 2017; Antin, Hess, et al., 2019; Antin, Hunt, et al., 2019; Kim &amp; Lee, 2017; Romijnders et al., 2019; Rooke et al., 2016; Sakuma et al., 2019; Satghare et al., 2018)","previouslyFormattedCitation":"(Akre &amp; Suris, 2017; Antin, Hess, et al., 2019; Antin, Hunt, et al., 2019; Kim &amp; Lee, 2017; Romijnders et al., 2019; Rooke et al., 2016; Sakuma et al., 2019; Satghare et al., 2018)"},"properties":{"noteIndex":0},"schema":"https://github.com/citation-style-language/schema/raw/master/csl-citation.json"}</w:instrText>
      </w:r>
      <w:r w:rsidR="00765F80">
        <w:fldChar w:fldCharType="separate"/>
      </w:r>
      <w:r w:rsidR="00765F80" w:rsidRPr="00FA0F5D">
        <w:rPr>
          <w:noProof/>
        </w:rPr>
        <w:t>(Akre &amp; Suris, 2017; Antin, Hess, et al., 2019; Antin, Hunt, et al., 2019; Kim &amp; Lee, 2017; Romijnders et al., 2019; Rooke et al., 2016; Sakuma et al., 2019; Satghare et al., 2018)</w:t>
      </w:r>
      <w:r w:rsidR="00765F80">
        <w:fldChar w:fldCharType="end"/>
      </w:r>
      <w:r w:rsidRPr="00D806B5">
        <w:t xml:space="preserve">. Similarly, studies that classed participants as ‘young people’ with ages spanning from adolescence to adulthood, </w:t>
      </w:r>
      <w:r>
        <w:t xml:space="preserve">and did </w:t>
      </w:r>
      <w:r w:rsidRPr="00D806B5">
        <w:t>not specify the age of participants in the presentation of data, were excluded since data from participants under 18 years could not be identified</w:t>
      </w:r>
      <w:r w:rsidR="00167BC9">
        <w:t xml:space="preserve"> </w:t>
      </w:r>
      <w:r w:rsidR="00765F80">
        <w:fldChar w:fldCharType="begin" w:fldLock="1"/>
      </w:r>
      <w:r w:rsidR="00765F80">
        <w:instrText>ADDIN CSL_CITATION {"citationItems":[{"id":"ITEM-1","itemData":{"DOI":"http://dx.doi.org/10.1080/09687637.2016.1178708","ISSN":"0968-7637, 0968-7637","abstract":"Aims: From an academic discourse explaining trends in drug-related attitudes and behaviours, \"normalisation\" now also encompasses public health policy advocating \"denormalisation\" of smoking. This study explored young people's attitudes and behaviours to cigarettes and e-cigarettes to ascertain whether a process of \"renormalisation\" was underway. Methods: A six-month multi-method study was conducted in NW England. Data collection in April-July 2014 included a convenience sample survey of 233 students; secondary analysis of a 3,500 respondent survey; stakeholder interviews; participant observation sessions; focus groups; and participatory research events with over 100 students. Findings: With the public performance of \"vaping\" valued as an indicator of experienced use, young people used e-cigarettes primarily for flavour combinations and to perform \"tricks.\" Smoking cessation and nicotine consumption were less important motivations. When comparing e-cigarettes with eight indicators of normalisation--additionally, legal status and risk perception--there were indications of a growing cultural accommodation of \"vaping.\" Conclusion: The changing landscape of nicotine and non-nicotine products challenges traditional conceptualisations of \"smoking\" and \"non-smoking\" and problematises the notion of linear processes of normalisation in respect not just of young people's tobacco and nicotine use, but more generally, of delivery systems and the drugs dispensed within them, suggesting marketplace-differentiated normalisation.","author":[{"dropping-particle":"","family":"Measham","given":"Fiona","non-dropping-particle":"","parse-names":false,"suffix":""},{"dropping-particle":"","family":"O'Brien","given":"Kate","non-dropping-particle":"","parse-names":false,"suffix":""},{"dropping-particle":"","family":"Turnbull","given":"Gavin","non-dropping-particle":"","parse-names":false,"suffix":""}],"container-title":"Drugs: Education, Prevention &amp; Policy","id":"ITEM-1","issue":"3","issued":{"date-parts":[["2016"]]},"language":"English","note":"Number of references - 70\n\nLast updated - 2018-11-08\n\nSubjectsTermNotLitGenreText - 9761ER5 912ER5 9724 909; 4654ER5 912ER5 4637 909; 8480ER5 4651ER5 8449 4634; 8493ER5 7997ER5 8462 7970; 9772ER5 732ER5 9735 730; 9029ER5 8996; 1966ER5 3643ER5 6603ER5 1955 3629 6582; 5872ER5 10069ER5 5853 10031; 914ER5 1393ER5 911 1387; 729ER5 1393ER5 727 1387; 3062ER5 912ER5 3049 909; 4124ER5 4350ER5 4109 4335; 10219ER5 732ER5 10181 730; United Kingdom (England)","page":"224-237","publisher":"Taylor &amp; Francis, Available from: Taylor &amp; Francis, Ltd. 530 Walnut Street Suite 850, Philadelphia, PA 19106","title":"\"Skittles &amp;amp; Red Bull Is My Favourite Flavour\": E-Cigarettes, Smoking, Vaping and the Changing Landscape of Nicotine Consumption amongst British Teenagers--Implications for the Normalisation Debate","type":"article-journal","volume":"23"},"uris":["http://www.mendeley.com/documents/?uuid=7094a424-fa80-4061-82cb-cd02c49f3d57"]}],"mendeley":{"formattedCitation":"(Measham et al., 2016)","plainTextFormattedCitation":"(Measham et al., 2016)","previouslyFormattedCitation":"(Measham et al., 2016)"},"properties":{"noteIndex":0},"schema":"https://github.com/citation-style-language/schema/raw/master/csl-citation.json"}</w:instrText>
      </w:r>
      <w:r w:rsidR="00765F80">
        <w:fldChar w:fldCharType="separate"/>
      </w:r>
      <w:r w:rsidR="00765F80" w:rsidRPr="00765F80">
        <w:rPr>
          <w:noProof/>
        </w:rPr>
        <w:t>(Measham et al., 2016)</w:t>
      </w:r>
      <w:r w:rsidR="00765F80">
        <w:fldChar w:fldCharType="end"/>
      </w:r>
      <w:r w:rsidRPr="00D806B5">
        <w:t xml:space="preserve">. </w:t>
      </w:r>
    </w:p>
    <w:p w14:paraId="03FDB40D" w14:textId="02767E5A" w:rsidR="004B2BA6" w:rsidRPr="004130EA" w:rsidRDefault="004B2BA6" w:rsidP="004B2BA6">
      <w:pPr>
        <w:spacing w:before="120" w:line="480" w:lineRule="auto"/>
        <w:jc w:val="both"/>
      </w:pPr>
      <w:r w:rsidRPr="00D806B5">
        <w:t xml:space="preserve">The full text review was conducted by HS and regular meetings with all authors checked samples of remaining papers and refined the inclusion/exclusion criteria. Fifteen papers (relating to 13 studies) </w:t>
      </w:r>
      <w:r w:rsidR="004130EA">
        <w:t xml:space="preserve">published between November 2013 – September </w:t>
      </w:r>
      <w:proofErr w:type="gramStart"/>
      <w:r w:rsidR="004130EA">
        <w:t>2019</w:t>
      </w:r>
      <w:r w:rsidR="000A63EF">
        <w:t xml:space="preserve"> </w:t>
      </w:r>
      <w:r w:rsidR="004130EA">
        <w:t xml:space="preserve"> </w:t>
      </w:r>
      <w:r w:rsidRPr="00D806B5">
        <w:t>met</w:t>
      </w:r>
      <w:proofErr w:type="gramEnd"/>
      <w:r w:rsidRPr="00D806B5">
        <w:t xml:space="preserve"> the inclusion criteria (Figure 1). Of these, </w:t>
      </w:r>
      <w:r w:rsidR="00546CE1">
        <w:t>five</w:t>
      </w:r>
      <w:r w:rsidRPr="00D806B5">
        <w:t xml:space="preserve"> papers </w:t>
      </w:r>
      <w:r w:rsidRPr="00D806B5">
        <w:fldChar w:fldCharType="begin" w:fldLock="1"/>
      </w:r>
      <w:r w:rsidR="00EB3ECB">
        <w:instrText>ADDIN CSL_CITATION {"citationItems":[{"id":"ITEM-1","itemData":{"ISSN":"15332640","abstract":"Electronic cigarettes (e-cigarettes) are novel, battery-operated inhalation devices that provide warm, vaporized nicotine, and often propylene glycol, to users without the inclusion of tobacco smoke. Because men, in general, are more likely to use cigarettes and illicit drugs than women, a qualitative study was undertaken to investigate the beliefs and perceived social norms regarding this issue among 47 teenage boys who self-identified themselves as current e-cigarette smokers. The majority of respondents reported that they used e-cigarettes because of expeditious consumption and concealment. Furthermore, the most common places respondents self-reported using e-cigarettes were everywhere, in school bathrooms, at home, and in school staircases. Interestingly, respondents stated that e-cigarettes are popular because they are accessible, healthier than tobacco cigarettes, and more aesthetically pleasing. Because of the growing popularity and uncertainty regarding the social and physical consequences of e-cigarettes, this study shows a need for additional research discovery. [ABSTRACT FROM AUTHOR]","author":[{"dropping-particle":"","family":"Peters","given":"RonaldJ.","non-dropping-particle":"","parse-names":false,"suffix":""},{"dropping-particle":"","family":"Meshack","given":"Angela","non-dropping-particle":"","parse-names":false,"suffix":""},{"dropping-particle":"","family":"Lin","given":"Mi-Ting","non-dropping-particle":"","parse-names":false,"suffix":""},{"dropping-particle":"","family":"Hill","given":"Mandy","non-dropping-particle":"","parse-names":false,"suffix":""},{"dropping-particle":"","family":"Abughosh","given":"Susan","non-dropping-particle":"","parse-names":false,"suffix":""}],"container-title":"Journal of Ethnicity in Substance Abuse","id":"ITEM-1","issue":"4","issued":{"date-parts":[["2013","10"]]},"note":"Accession Number: 91949561; Peters, RonaldJ. 1; Email Address: Ronald.J.Peters@uth.tmc.edu Meshack, Angela 2 Lin, Mi-Ting 3 Hill, Mandy 3 Abughosh, Susan 4; Affiliation: 1: The University of Texas Health Science Center at Houston, School of Public Health, Houston, Texas 2: Texas Southern University, Houston, Texas 3: The University of Texas Health Science Center at Houston, Houston, Texas 4: University of Houston School of Pharmacy, Houston, Texas; Source Info: Oct-Dec2013, Vol. 12 Issue 4, p300; Subject Term: BLACKS; Subject Term: ELECTRONICS; Subject Term: FOCUS groups; Subject Term: ATTITUDES toward health; Subject Term: HISPANIC Americans; Subject Term: NICOTINE; Subject Term: SAFETY; Subject Term: SMOKING; Subject Term: SOCIAL skills; Subject Term: QUALITATIVE research; Subject Term: MEDICAL coding; Author-Supplied Keyword: drug use; Author-Supplied Keyword: E-cigarette; Author-Supplied Keyword: electronic cigarette; Author-Supplied Keyword: teenage; NAICS/Industry Codes: 811219 Other Electronic and Precision Equipment Repair and Maintenance; NAICS/Industry Codes: 325411 Medicinal and Botanical Manufacturing; Number of Pages: 8p; Illustrations: 2 Charts; Document Type: Article","page":"300-307","title":"The Social Norms and Beliefs of Teenage Male Electronic Cigarette Use.","type":"article-journal","volume":"12"},"uris":["http://www.mendeley.com/documents/?uuid=3ad1e5ec-ea3e-4ad1-b17c-dae011bfd7d4"]},{"id":"ITEM-2","itemData":{"DOI":"10.1111/1467-9566.12741","ISSN":"14679566","abstract":"E-cigarettes are devices through which a nicotine solution is 'vapourised' and inhaled by the user. Unlike cigarettes, the process involves no tobacco combustion. However, the inhalation and exhalation of vapour is reminiscent of smoking and there is debate about the possible harms and benefits of e-cigarette use, including the 'renormalisation' of smoking. Despite these debates, there has been little exploration into the embodied and semiotic similarities between smoking and vaping. This paper views the practices of vaping and smoking through the lens of performativity that is, the accumulation of meaning associated with the habits over time and space. Through in-depth interviews, we explore how young adults from primarily disadvantaged areas in Scotland, understand the similarity in practices between smoking and vaping. Participants talked about financial barriers to using different types of e-cigarettes, and how their use reflected their views on smoking cessation. They also discussed the embodied similarities between smoking and vaping, with divergent opinions on whether this continuance of habit was beneficial or not, revealing still developing and ambiguous norms around performativity. The norms of vaping were also frequently discussed, with participants' experiences and views reflecting the contested position of vaping in an environment where cigarette smoking is denormalised.","author":[{"dropping-particle":"","family":"Lucherini","given":"Mark","non-dropping-particle":"","parse-names":false,"suffix":""},{"dropping-particle":"","family":"Rooke","given":"Catriona","non-dropping-particle":"","parse-names":false,"suffix":""},{"dropping-particle":"","family":"Amos","given":"Amanda","non-dropping-particle":"","parse-names":false,"suffix":""}],"container-title":"Sociology of Health and Illness","id":"ITEM-2","issue":"6","issued":{"date-parts":[["2018","7","1"]]},"page":"1037-1052","publisher":"Blackwell Publishing Ltd","title":"E-cigarettes, vaping and performativity in the context of tobacco denormalisation","type":"article-journal","volume":"40"},"uris":["http://www.mendeley.com/documents/?uuid=30d2e094-cdbb-3d3d-85b7-aead66c751de"]},{"id":"ITEM-3","itemData":{"DOI":"10.1093/ntr/ntw095","ISSN":"1462-2203","abstract":"Introduction: Most studies have assessed use of \"e-cigarettes\" or \"electronic cigarettes,\" potentially excluding new electronic nicotine delivery systems (ENDS), such as e-hookahs and vape pens. Little is known about how adolescents and young adults perceive ENDS and if their perceptions vary by sub-type. We explored ENDS perceptions among these populations.Methods: Ten focus groups with 77 adolescents and young adults, ages 13-25, were conducted in spring 2014. Participants were users or susceptible nonusers of novel tobacco products. Focus group transcripts were coded for emergent themes.Results: Participants reported positive ENDS attributes, including flavor variety; user control of nicotine content; and smoke trick facilitation. Negative attributes included different feel compared to combustible cigarettes, nicotine addiction potential, and no cue to stop use. Participants perceived less harm from ENDS compared to combustible cigarettes, perhaps due to marketing and lack of product regulation, but noted the uncertainty of ingredients in ENDS. Numerous terms were used to describe ENDS, including \"e-cigarette,\" \"e-hookah,\" \"hookah pens,\" \"tanks,\" and \"vapes.\" Although no clear classification system emerged, participants used product characteristics like nicotine content and chargeability to attempt classification. Perceptions differed by product used. E-hookah users were perceived as young and trendy while e-cigarette users were perceived as old and addicted to nicotine.Conclusions: Young adults and adolescents report distinct ENDS sub-types with varying characteristics and social perceptions of users. Although they had more positive than negative perceptions of ENDS, prevention efforts should consider highlighting negative attributes as they may discourage use and product trial among young nonusers.Implications: Our study underscores the need for a standardized measurement system for ENDS sub-types and additional research on how ENDS sub-types are perceived among adolescents and young adults. In addition, our findings highlight negative product attributes reported by participants that may be useful in prevention and regulatory efforts to offset favorable marketing messages.","author":[{"dropping-particle":"","family":"Wagoner","given":"Kimberly G","non-dropping-particle":"","parse-names":false,"suffix":""},{"dropping-particle":"","family":"Cornacchione","given":"Jennifer","non-dropping-particle":"","parse-names":false,"suffix":""},{"dropping-particle":"","family":"Wiseman","given":"Kimberly D","non-dropping-particle":"","parse-names":false,"suffix":""},{"dropping-particle":"","family":"Teal","given":"Randall","non-dropping-particle":"","parse-names":false,"suffix":""},{"dropping-particle":"","family":"Moracco","given":"Kathryn E","non-dropping-particle":"","parse-names":false,"suffix":""},{"dropping-particle":"","family":"Sutfin","given":"Erin L","non-dropping-particle":"","parse-names":false,"suffix":""}],"container-title":"Nicotine &amp; Tobacco Research","id":"ITEM-3","issue":"10","issued":{"date-parts":[["2016","10"]]},"note":"Accession Number: 118033626. Language: English. Entry Date: 20180723. Revision Date: 20180724. Publication Type: journal article. Journal Subset: Biomedical; Europe; UK &amp;amp; Ireland. Grant Information: P30 DK056350/DK/NIDDK NIH HHS/United States. NLM UID: 9815751.","page":"206-212","publisher":"Oxford University Press / USA","publisher-place":"Department of Social Sciences and Health Policy, Wake Forest School of Medicine, Winston-Salem, NC","title":"E-cigarettes, Hookah Pens and Vapes: Adolescent and Young Adult Perceptions of Electronic Nicotine Delivery Systems.","type":"article-journal","volume":"18"},"uris":["http://www.mendeley.com/documents/?uuid=2f273ca6-10d7-42fe-9184-a9c28b26877e"]},{"id":"ITEM-4","itemData":{"ISSN":"14622203","abstract":"&lt;bold&gt;Introduction: &lt;/bold&gt;Research has shown that adults perceive that electronic cigarettes (e-cigarettes) are effective for smoking cessation, yet little is known about adolescents and young adults' perceptions of e-cigarettes for quitting cigarette smoking. This study describes middle, high school, and college students' beliefs about, and experiences with, e-cigarettes for cigarette smoking cessation.&lt;bold&gt;Methods: &lt;/bold&gt;We conducted 18 focus groups (n = 127) with male and female cigarette smokers and nonsmokers in 2 public colleges, 2 high schools, and 1 middle school in Connecticut between November 2012 and April 2013. Participants discussed cigarette smoking cessation in relation to e-cigarettes. Verbatim transcripts were analyzed using thematic analysis.&lt;bold&gt;Results: &lt;/bold&gt;All participants, regardless of age and smoking status, were aware that e-cigarettes could be used for smoking cessation. College and high school participants described different methods of how e-cigarettes could be used for smoking cessation: (a) nicotine reduction followed by cessation; (b) cigarette reduction/dual use; and (c) long-term exclusive e-cigarette use. However, overall, participants did not perceive that e-cigarette use led to successful quitting experiences. Participants described positive attributes (maintenance of smoking actions, \"healthier\" alternative to cigarettes, and parental approval) and negative attributes (persistence of craving, maintenance of addiction) of e-cigarettes for cessation. Some college students expressed distrust of marketing of e-cigarettes for smoking cessation.&lt;bold&gt;Conclusions: &lt;/bold&gt;Adolescent and young adult smokers and nonsmokers perceive that there are several methods of using e-cigarettes for quitting and are aware of both positive and negative aspects of the product. Future research is needed to determine the role of e-cigarettes for smoking cessation in this population. [ABSTRACT FROM AUTHOR]","author":[{"dropping-particle":"","family":"Camenga","given":"Deepa R","non-dropping-particle":"","parse-names":false,"suffix":""},{"dropping-particle":"","family":"Cavallo","given":"Dana A","non-dropping-particle":"","parse-names":false,"suffix":""},{"dropping-particle":"","family":"Kong","given":"Grace","non-dropping-particle":"","parse-names":false,"suffix":""},{"dropping-particle":"","family":"Morean","given":"Meghan E","non-dropping-particle":"","parse-names":false,"suffix":""},{"dropping-particle":"","family":"Connell","given":"Christian M","non-dropping-particle":"","parse-names":false,"suffix":""},{"dropping-particle":"","family":"Simon","given":"Patricia","non-dropping-particle":"","parse-names":false,"suffix":""},{"dropping-particle":"","family":"Bulmer","given":"Sandra M","non-dropping-particle":"","parse-names":false,"suffix":""},{"dropping-particle":"","family":"Krishnan-Sarin","given":"Suchitra","non-dropping-particle":"","parse-names":false,"suffix":""}],"container-title":"Nicotine &amp; Tobacco Research","id":"ITEM-4","issue":"10","issued":{"date-parts":[["2015","10"]]},"note":"Accession Number: 109929924; Camenga, Deepa R. 1 Cavallo, Dana A. 2 Kong, Grace 2 Morean, Meghan E. 2,3 Connell, Christian M. 2 Simon, Patricia 2 Bulmer, Sandra M. 4 Krishnan-Sarin, Suchitra 2; Email Address: suchitra.krishnan-sarin@yale.edu; Affiliation: 1: Department of Pediatrics, Yale School of Medicine, New Haven, CT 2: Department of Psychiatry, Yale School of Medicine, New Haven, CT 3: Department of Psychology, Oberlin College, Oberlin, OH 4: Department of Public Health, Southern Connecticut State University, New Haven, CT; Source Info: Oct2015, Vol. 17 Issue 10, p1235; Number of Pages: 7p; Illustrations: 2 Charts; Document Type: journal article","page":"1235-1241","title":"Adolescents' and Young Adults' Perceptions of Electronic Cigarettes for Smoking Cessation: A Focus Group Study.","type":"article-journal","volume":"17"},"uris":["http://www.mendeley.com/documents/?uuid=6b46c3cc-c79f-4f8d-8767-6b31b38bc844"]},{"id":"ITEM-5","itemData":{"DOI":"10.1093/ntr/ntx245","ISSN":"1469994X","abstract":"Objective: To explore the understandings of and engagement with e-cigarettes, of young adults from disadvantaged backgrounds, and how these may have an impact on existing smoking identities. Methods: Twenty-two small group and 11 individual qualitative interviews were conducted in Central Scotland with 72 16-24 year olds between September 2015 and April 2016. Participants were mostly smokers and ex-smokers from socioeconomically disadvantaged backgrounds. Results: Although most participants had tried e-cigarettes, they generally held ambivalent views about e-cigarettes and vaping. Two overarching themes were identified which helped in understanding this. Firstly, e-cigarettes were understood by the participants in relation to their existing smoking identities. Vaping was viewed as less controllable and more addictive than smoking, which did not fit with their self-identity as controlled smokers. Secondly, they felt that vaping could not replace the social and cultural importance that smoking had in their lives. Conclusion: This study suggests that though young adults from disadvantaged areas are trying e-cigarettes for various reasons, vaping is rarely sustained. Through their own experiences of vap-ing and their observations of others vaping, the participants perceive the behavior as endangering an existing acceptable and controlled smoking identity. Additionally, e-cigarettes were considered to be a jarring presence in existing social situations where smoking was valued. This study, therefore , provides insights into how young adults may be rationalizing their continued smoking in the face of potentially less harmful alternatives. Implications: As new and novel nicotine delivery devices, and due to their similarity to smoking, e-cigarettes have the potential to help smokers in their quit attempts. However, the findings from this study raise questions about whether e-cigarettes are regarded as having this potential by young adult smokers from disadvantaged socioeconomic environments where smoking is more commonplace and acceptable.","author":[{"dropping-particle":"","family":"Lucherini","given":"Mark","non-dropping-particle":"","parse-names":false,"suffix":""},{"dropping-particle":"","family":"Rooke","given":"Catriona","non-dropping-particle":"","parse-names":false,"suffix":""},{"dropping-particle":"","family":"Amos","given":"Amanda","non-dropping-particle":"","parse-names":false,"suffix":""}],"container-title":"Nicotine and Tobacco Research","id":"ITEM-5","issue":"1","issued":{"date-parts":[["2019"]]},"page":"81-87","publisher":"Oxford University Press","title":"“They're thinking, well it's not as bad, I probably won't get addicted to that. But it's still got the nicotine in it, so…”: Maturity, control, and socializing: Negotiating identities in relation to smoking and vaping. A qualitative study of young adults ","type":"article-journal","volume":"21"},"uris":["http://www.mendeley.com/documents/?uuid=d0ce5e34-14aa-3938-bd0f-d6b1a9fce11f"]}],"mendeley":{"formattedCitation":"(Camenga et al., 2015; Lucherini et al., 2018, 2019; Peters et al., 2013; Wagoner et al., 2016)","plainTextFormattedCitation":"(Camenga et al., 2015; Lucherini et al., 2018, 2019; Peters et al., 2013; Wagoner et al., 2016)","previouslyFormattedCitation":"(Camenga et al., 2015; Lucherini et al., 2018, 2019; Peters et al., 2013; Wagoner et al., 2016)"},"properties":{"noteIndex":0},"schema":"https://github.com/citation-style-language/schema/raw/master/csl-citation.json"}</w:instrText>
      </w:r>
      <w:r w:rsidRPr="00D806B5">
        <w:fldChar w:fldCharType="separate"/>
      </w:r>
      <w:r w:rsidR="005325AC" w:rsidRPr="005325AC">
        <w:rPr>
          <w:noProof/>
        </w:rPr>
        <w:t>(Camenga et al., 2015; Lucherini et al., 2018, 2019; Peters et al., 2013; Wagoner et al., 2016)</w:t>
      </w:r>
      <w:r w:rsidRPr="00D806B5">
        <w:fldChar w:fldCharType="end"/>
      </w:r>
      <w:r w:rsidRPr="00D806B5">
        <w:t xml:space="preserve"> included participants aged 18+, </w:t>
      </w:r>
      <w:r w:rsidRPr="00D806B5">
        <w:rPr>
          <w:color w:val="000000"/>
        </w:rPr>
        <w:t xml:space="preserve">however data from participants aged 18 and over in these papers has not been included in the analysis. </w:t>
      </w:r>
    </w:p>
    <w:p w14:paraId="36F11A3C" w14:textId="77777777" w:rsidR="004B2BA6" w:rsidRPr="00D806B5" w:rsidRDefault="004B2BA6" w:rsidP="004B2BA6">
      <w:pPr>
        <w:spacing w:before="120" w:line="480" w:lineRule="auto"/>
        <w:jc w:val="both"/>
        <w:rPr>
          <w:i/>
        </w:rPr>
      </w:pPr>
      <w:r w:rsidRPr="00D806B5">
        <w:rPr>
          <w:i/>
        </w:rPr>
        <w:t>&lt;Figure 1 to appear here&gt;</w:t>
      </w:r>
    </w:p>
    <w:p w14:paraId="5E29722E" w14:textId="67A688A7" w:rsidR="00134AEB" w:rsidRPr="00872689" w:rsidRDefault="004B2BA6" w:rsidP="004B2BA6">
      <w:pPr>
        <w:spacing w:line="480" w:lineRule="auto"/>
        <w:jc w:val="both"/>
      </w:pPr>
      <w:r w:rsidRPr="00D806B5">
        <w:rPr>
          <w:b/>
          <w:bCs/>
        </w:rPr>
        <w:t xml:space="preserve">Figure 1: </w:t>
      </w:r>
      <w:r w:rsidRPr="00872689">
        <w:t>PRISMA flow diagram</w:t>
      </w:r>
      <w:r w:rsidR="00134AEB">
        <w:t xml:space="preserve"> (databases were search</w:t>
      </w:r>
      <w:r w:rsidR="000D3B4C">
        <w:t>ed</w:t>
      </w:r>
      <w:r w:rsidR="00134AEB">
        <w:t xml:space="preserve"> </w:t>
      </w:r>
      <w:r w:rsidR="000A63EF">
        <w:t>in</w:t>
      </w:r>
      <w:r w:rsidR="00134AEB">
        <w:t xml:space="preserve"> October 2019</w:t>
      </w:r>
      <w:r w:rsidR="000A63EF">
        <w:t xml:space="preserve"> with no restrictions on publication date or data collection period</w:t>
      </w:r>
      <w:r w:rsidR="00134AEB">
        <w:t xml:space="preserve">). </w:t>
      </w:r>
    </w:p>
    <w:p w14:paraId="3786BA85" w14:textId="77777777" w:rsidR="004B2BA6" w:rsidRPr="00D806B5" w:rsidRDefault="004B2BA6" w:rsidP="004B2BA6">
      <w:pPr>
        <w:keepNext/>
        <w:keepLines/>
        <w:spacing w:before="120" w:line="480" w:lineRule="auto"/>
        <w:jc w:val="both"/>
        <w:outlineLvl w:val="1"/>
        <w:rPr>
          <w:u w:val="single"/>
        </w:rPr>
      </w:pPr>
      <w:r w:rsidRPr="00D806B5">
        <w:rPr>
          <w:u w:val="single"/>
        </w:rPr>
        <w:t>Quality appraisal and data extraction</w:t>
      </w:r>
    </w:p>
    <w:p w14:paraId="46AE51FD" w14:textId="75860EDF" w:rsidR="004B2BA6" w:rsidRPr="00D806B5" w:rsidRDefault="004B2BA6" w:rsidP="004B2BA6">
      <w:pPr>
        <w:spacing w:line="480" w:lineRule="auto"/>
        <w:jc w:val="both"/>
      </w:pPr>
      <w:r w:rsidRPr="00D806B5">
        <w:t xml:space="preserve">Quality appraisal criteria were created based on the CASP guidelines for qualitative research </w:t>
      </w:r>
      <w:r w:rsidRPr="00D806B5">
        <w:fldChar w:fldCharType="begin" w:fldLock="1"/>
      </w:r>
      <w:r w:rsidR="00BF3EEF">
        <w:instrText>ADDIN CSL_CITATION {"citationItems":[{"id":"ITEM-1","itemData":{"URL":"https://casp-uk.net/wp-content/uploads/2018/01/CASP-Qualitative-Checklist-2018.pdf","accessed":{"date-parts":[["2019","9","27"]]},"author":[{"dropping-particle":"","family":"Critical Appraisal Skills Programme","given":"","non-dropping-particle":"","parse-names":false,"suffix":""}],"id":"ITEM-1","issued":{"date-parts":[["2013"]]},"title":"CASP Checklist: 10 questionsto help you make sense of a Qualitative research","type":"webpage"},"uris":["http://www.mendeley.com/documents/?uuid=b6ef31ea-d487-45dd-8713-00d17a32a1d4"]}],"mendeley":{"formattedCitation":"(Critical Appraisal Skills Programme, 2013)","plainTextFormattedCitation":"(Critical Appraisal Skills Programme, 2013)","previouslyFormattedCitation":"(Critical Appraisal Skills Programme, 2013)"},"properties":{"noteIndex":0},"schema":"https://github.com/citation-style-language/schema/raw/master/csl-citation.json"}</w:instrText>
      </w:r>
      <w:r w:rsidRPr="00D806B5">
        <w:fldChar w:fldCharType="separate"/>
      </w:r>
      <w:r w:rsidR="00FA0F5D" w:rsidRPr="00FA0F5D">
        <w:rPr>
          <w:noProof/>
        </w:rPr>
        <w:t>(Critical Appraisal Skills Programme, 2013)</w:t>
      </w:r>
      <w:r w:rsidRPr="00D806B5">
        <w:fldChar w:fldCharType="end"/>
      </w:r>
      <w:r w:rsidRPr="00D806B5">
        <w:t xml:space="preserve">. This included the study focus, suitability of the research design, participant recruitment, methodology, analysis, study limitations, and ethical considerations (Supplementary file). All studies were appraised as </w:t>
      </w:r>
      <w:r w:rsidR="00546CE1">
        <w:t xml:space="preserve">having </w:t>
      </w:r>
      <w:r w:rsidRPr="00D806B5">
        <w:t>adequate quality for inclusion in the review. While no studies were considered high quality, this was not a reflection of the</w:t>
      </w:r>
      <w:r>
        <w:t>ir</w:t>
      </w:r>
      <w:r w:rsidRPr="00D806B5">
        <w:t xml:space="preserve"> general quality but related </w:t>
      </w:r>
      <w:r>
        <w:t xml:space="preserve">specifically </w:t>
      </w:r>
      <w:r w:rsidRPr="00D806B5">
        <w:t>to the value studies add</w:t>
      </w:r>
      <w:r>
        <w:t>ed</w:t>
      </w:r>
      <w:r w:rsidRPr="00D806B5">
        <w:t xml:space="preserve"> to the review in terms of the norms of vaping. Data were extracted using a form that was developed and piloted for the review, which included: study design, location, participant characteristics, study period, study size, method of data collection and analysis, and theoretical frameworks. Text was also </w:t>
      </w:r>
      <w:r w:rsidRPr="00D806B5">
        <w:lastRenderedPageBreak/>
        <w:t xml:space="preserve">entered in the form summarising the study’s main findings relevant to the review. Data were extracted by HS and checked by ML. All other authors reviewed the data extraction and quality appraisal forms.  </w:t>
      </w:r>
    </w:p>
    <w:p w14:paraId="288C304D" w14:textId="77777777" w:rsidR="004B2BA6" w:rsidRPr="00D806B5" w:rsidRDefault="004B2BA6" w:rsidP="004B2BA6">
      <w:pPr>
        <w:keepNext/>
        <w:keepLines/>
        <w:spacing w:before="120" w:line="480" w:lineRule="auto"/>
        <w:jc w:val="both"/>
        <w:outlineLvl w:val="1"/>
        <w:rPr>
          <w:u w:val="single"/>
        </w:rPr>
      </w:pPr>
      <w:r>
        <w:rPr>
          <w:u w:val="single"/>
        </w:rPr>
        <w:t>Data analysis</w:t>
      </w:r>
      <w:r w:rsidRPr="00D806B5">
        <w:rPr>
          <w:u w:val="single"/>
        </w:rPr>
        <w:t xml:space="preserve"> </w:t>
      </w:r>
    </w:p>
    <w:p w14:paraId="2525C833" w14:textId="146C91C4" w:rsidR="004B2BA6" w:rsidRPr="00D806B5" w:rsidRDefault="004B2BA6" w:rsidP="004B2BA6">
      <w:pPr>
        <w:spacing w:after="120" w:line="480" w:lineRule="auto"/>
        <w:jc w:val="both"/>
      </w:pPr>
      <w:r w:rsidRPr="00D806B5">
        <w:t xml:space="preserve">A meta-ethnographic approach was used for data analysis and synthesis </w:t>
      </w:r>
      <w:r w:rsidRPr="00D806B5">
        <w:fldChar w:fldCharType="begin" w:fldLock="1"/>
      </w:r>
      <w:r w:rsidR="00EB3ECB">
        <w:instrText>ADDIN CSL_CITATION {"citationItems":[{"id":"ITEM-1","itemData":{"author":[{"dropping-particle":"","family":"Noblit","given":"George W","non-dropping-particle":"","parse-names":false,"suffix":""},{"dropping-particle":"","family":"Hare","given":"R Dwight","non-dropping-particle":"","parse-names":false,"suffix":""}],"id":"ITEM-1","issued":{"date-parts":[["1988"]]},"publisher":"California: Sage Publications Inc.","publisher-place":"Newbury Park, California","title":"Meta-Ethnography","type":"book"},"uris":["http://www.mendeley.com/documents/?uuid=f87f8a4c-5cbb-4f7c-91d0-55063a408e74","http://www.mendeley.com/documents/?uuid=acb57669-1086-4113-8522-a4661fdb33a6"]}],"mendeley":{"formattedCitation":"(Noblit &amp; Hare, 1988)","plainTextFormattedCitation":"(Noblit &amp; Hare, 1988)","previouslyFormattedCitation":"(Noblit &amp; Hare, 1988)"},"properties":{"noteIndex":0},"schema":"https://github.com/citation-style-language/schema/raw/master/csl-citation.json"}</w:instrText>
      </w:r>
      <w:r w:rsidRPr="00D806B5">
        <w:fldChar w:fldCharType="separate"/>
      </w:r>
      <w:r w:rsidR="00FA0F5D" w:rsidRPr="00FA0F5D">
        <w:rPr>
          <w:noProof/>
        </w:rPr>
        <w:t>(Noblit &amp; Hare, 1988)</w:t>
      </w:r>
      <w:r w:rsidRPr="00D806B5">
        <w:fldChar w:fldCharType="end"/>
      </w:r>
      <w:r w:rsidRPr="00D806B5">
        <w:t xml:space="preserve">. This involves translating findings and concepts across and between studies to result in a new interpretation of the individual studies </w:t>
      </w:r>
      <w:r w:rsidRPr="00D806B5">
        <w:fldChar w:fldCharType="begin" w:fldLock="1"/>
      </w:r>
      <w:r w:rsidR="00BF3EEF">
        <w:instrText>ADDIN CSL_CITATION {"citationItems":[{"id":"ITEM-1","itemData":{"DOI":"10.1186/1471-2288-8-45","ISSN":"14712288","abstract":"BACKGROUND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 METHODS 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 RESULTS 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 CONCLUSION 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author":[{"dropping-particle":"","family":"Thomas","given":"James","non-dropping-particle":"","parse-names":false,"suffix":""},{"dropping-particle":"","family":"Harden","given":"Angela","non-dropping-particle":"","parse-names":false,"suffix":""}],"container-title":"BMC Medical Research Methodology","id":"ITEM-1","issue":"45","issued":{"date-parts":[["2008"]]},"title":"Methods for the thematic synthesis of qualitative research in systematic reviews","type":"article-journal","volume":"8"},"uris":["http://www.mendeley.com/documents/?uuid=a188af05-ad77-3241-86e5-8644449a6f03"]}],"mendeley":{"formattedCitation":"(Thomas &amp; Harden, 2008)","plainTextFormattedCitation":"(Thomas &amp; Harden, 2008)","previouslyFormattedCitation":"(Thomas &amp; Harden, 2008)"},"properties":{"noteIndex":0},"schema":"https://github.com/citation-style-language/schema/raw/master/csl-citation.json"}</w:instrText>
      </w:r>
      <w:r w:rsidRPr="00D806B5">
        <w:fldChar w:fldCharType="separate"/>
      </w:r>
      <w:r w:rsidR="00FA0F5D" w:rsidRPr="00FA0F5D">
        <w:rPr>
          <w:noProof/>
        </w:rPr>
        <w:t>(Thomas &amp; Harden, 2008)</w:t>
      </w:r>
      <w:r w:rsidRPr="00D806B5">
        <w:fldChar w:fldCharType="end"/>
      </w:r>
      <w:r w:rsidRPr="00D806B5">
        <w:t xml:space="preserve">. The meta-ethnographic process started with an in-depth reading of the studies. This was followed by coding the findings and discussion/conclusion sections of each study in NVivo 12. Here, first order codes (participant quotes and direct summaries of participant data) and second order codes (author interpretations of participant data) were analysed separately. Descriptive themes were then developed by ‘translating’ the first and second order codes into one another </w:t>
      </w:r>
      <w:r w:rsidRPr="00D806B5">
        <w:fldChar w:fldCharType="begin" w:fldLock="1"/>
      </w:r>
      <w:r w:rsidR="00BF3EEF">
        <w:instrText>ADDIN CSL_CITATION {"citationItems":[{"id":"ITEM-1","itemData":{"DOI":"10.1186/1471-2288-8-45","ISSN":"14712288","abstract":"BACKGROUND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 METHODS 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 RESULTS 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 CONCLUSION 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author":[{"dropping-particle":"","family":"Thomas","given":"James","non-dropping-particle":"","parse-names":false,"suffix":""},{"dropping-particle":"","family":"Harden","given":"Angela","non-dropping-particle":"","parse-names":false,"suffix":""}],"container-title":"BMC Medical Research Methodology","id":"ITEM-1","issue":"45","issued":{"date-parts":[["2008"]]},"title":"Methods for the thematic synthesis of qualitative research in systematic reviews","type":"article-journal","volume":"8"},"uris":["http://www.mendeley.com/documents/?uuid=a188af05-ad77-3241-86e5-8644449a6f03"]}],"mendeley":{"formattedCitation":"(Thomas &amp; Harden, 2008)","plainTextFormattedCitation":"(Thomas &amp; Harden, 2008)","previouslyFormattedCitation":"(Thomas &amp; Harden, 2008)"},"properties":{"noteIndex":0},"schema":"https://github.com/citation-style-language/schema/raw/master/csl-citation.json"}</w:instrText>
      </w:r>
      <w:r w:rsidRPr="00D806B5">
        <w:fldChar w:fldCharType="separate"/>
      </w:r>
      <w:r w:rsidR="00FA0F5D" w:rsidRPr="00FA0F5D">
        <w:rPr>
          <w:noProof/>
        </w:rPr>
        <w:t>(Thomas &amp; Harden, 2008)</w:t>
      </w:r>
      <w:r w:rsidRPr="00D806B5">
        <w:fldChar w:fldCharType="end"/>
      </w:r>
      <w:r w:rsidRPr="00D806B5">
        <w:t xml:space="preserve">. Our understandings of the first and second order codes generally matched those of study authors’. The last stage of the meta-ethnography involved creating analytical codes from the descriptive codes that ‘went beyond’ the findings of the original studies </w:t>
      </w:r>
      <w:r w:rsidRPr="00D806B5">
        <w:fldChar w:fldCharType="begin" w:fldLock="1"/>
      </w:r>
      <w:r w:rsidR="00BF3EEF">
        <w:instrText>ADDIN CSL_CITATION {"citationItems":[{"id":"ITEM-1","itemData":{"DOI":"10.1186/1471-2288-8-45","ISSN":"14712288","abstract":"BACKGROUND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 METHODS 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 RESULTS 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 CONCLUSION 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author":[{"dropping-particle":"","family":"Thomas","given":"James","non-dropping-particle":"","parse-names":false,"suffix":""},{"dropping-particle":"","family":"Harden","given":"Angela","non-dropping-particle":"","parse-names":false,"suffix":""}],"container-title":"BMC Medical Research Methodology","id":"ITEM-1","issue":"45","issued":{"date-parts":[["2008"]]},"title":"Methods for the thematic synthesis of qualitative research in systematic reviews","type":"article-journal","volume":"8"},"uris":["http://www.mendeley.com/documents/?uuid=a188af05-ad77-3241-86e5-8644449a6f03"]}],"mendeley":{"formattedCitation":"(Thomas &amp; Harden, 2008)","plainTextFormattedCitation":"(Thomas &amp; Harden, 2008)","previouslyFormattedCitation":"(Thomas &amp; Harden, 2008)"},"properties":{"noteIndex":0},"schema":"https://github.com/citation-style-language/schema/raw/master/csl-citation.json"}</w:instrText>
      </w:r>
      <w:r w:rsidRPr="00D806B5">
        <w:fldChar w:fldCharType="separate"/>
      </w:r>
      <w:r w:rsidR="00FA0F5D" w:rsidRPr="00FA0F5D">
        <w:rPr>
          <w:noProof/>
        </w:rPr>
        <w:t>(Thomas &amp; Harden, 2008)</w:t>
      </w:r>
      <w:r w:rsidRPr="00D806B5">
        <w:fldChar w:fldCharType="end"/>
      </w:r>
      <w:r w:rsidRPr="00D806B5">
        <w:t xml:space="preserve">. </w:t>
      </w:r>
    </w:p>
    <w:p w14:paraId="357E1848" w14:textId="703B8ADE" w:rsidR="004B2BA6" w:rsidRPr="00F54D3C" w:rsidRDefault="004B2BA6" w:rsidP="004B2BA6">
      <w:pPr>
        <w:spacing w:before="120" w:line="480" w:lineRule="auto"/>
        <w:jc w:val="both"/>
      </w:pPr>
      <w:r w:rsidRPr="00D806B5">
        <w:t>To achieve this, we c</w:t>
      </w:r>
      <w:r>
        <w:t>oded the</w:t>
      </w:r>
      <w:r w:rsidRPr="00D806B5">
        <w:t xml:space="preserve"> data</w:t>
      </w:r>
      <w:r>
        <w:t xml:space="preserve"> to identify the potential approval or disapproval of e-cigarette use</w:t>
      </w:r>
      <w:r w:rsidRPr="00D806B5">
        <w:t>.</w:t>
      </w:r>
      <w:r>
        <w:t xml:space="preserve"> </w:t>
      </w:r>
      <w:r w:rsidRPr="00D806B5">
        <w:t xml:space="preserve">Shulman et al. </w:t>
      </w:r>
      <w:r w:rsidRPr="00D806B5">
        <w:fldChar w:fldCharType="begin" w:fldLock="1"/>
      </w:r>
      <w:r w:rsidRPr="00D806B5">
        <w:instrText>ADDIN CSL_CITATION {"citationItems":[{"id":"ITEM-1","itemData":{"author":[{"dropping-particle":"","family":"Shulman","given":"H","non-dropping-particle":"","parse-names":false,"suffix":""},{"dropping-particle":"","family":"Rhodes","given":"N","non-dropping-particle":"","parse-names":false,"suffix":""},{"dropping-particle":"","family":"Davidson","given":"E","non-dropping-particle":"","parse-names":false,"suffix":""},{"dropping-particle":"","family":"Ralston","given":"R","non-dropping-particle":"","parse-names":false,"suffix":""},{"dropping-particle":"","family":"Lorraine","given":"B","non-dropping-particle":"","parse-names":false,"suffix":""},{"dropping-particle":"","family":"Morr","given":"L","non-dropping-particle":"","parse-names":false,"suffix":""}],"container-title":"International Journal of Communication","id":"ITEM-1","issued":{"date-parts":[["2017"]]},"page":"1192-1213","title":"The State of the Field of Social Norms Research","type":"article-journal","volume":"11"},"suppress-author":1,"uris":["http://www.mendeley.com/documents/?uuid=6b1b2b69-ce3f-4750-9dde-87141128a48f"]}],"mendeley":{"formattedCitation":"(2017)","plainTextFormattedCitation":"(2017)","previouslyFormattedCitation":"(2017)"},"properties":{"noteIndex":0},"schema":"https://github.com/citation-style-language/schema/raw/master/csl-citation.json"}</w:instrText>
      </w:r>
      <w:r w:rsidRPr="00D806B5">
        <w:fldChar w:fldCharType="separate"/>
      </w:r>
      <w:r w:rsidRPr="00D806B5">
        <w:rPr>
          <w:noProof/>
        </w:rPr>
        <w:t>(2017)</w:t>
      </w:r>
      <w:r w:rsidRPr="00D806B5">
        <w:fldChar w:fldCharType="end"/>
      </w:r>
      <w:r w:rsidRPr="00D806B5">
        <w:t xml:space="preserve"> note that descriptive norms (those </w:t>
      </w:r>
      <w:r w:rsidR="00546CE1">
        <w:t>relating to the</w:t>
      </w:r>
      <w:r w:rsidRPr="00D806B5">
        <w:t xml:space="preserve"> prevalence/frequency of beliefs and attitudes) and injunctive norms (those which show what people believe is socially acceptable) are often conflated</w:t>
      </w:r>
      <w:r w:rsidR="00546CE1">
        <w:t>,</w:t>
      </w:r>
      <w:r w:rsidRPr="00D806B5">
        <w:t xml:space="preserve"> and so the potential for descriptive norms to influence behaviour </w:t>
      </w:r>
      <w:r w:rsidR="00546CE1">
        <w:t>is</w:t>
      </w:r>
      <w:r w:rsidR="00546CE1" w:rsidRPr="00D806B5">
        <w:t xml:space="preserve"> </w:t>
      </w:r>
      <w:r w:rsidRPr="00D806B5">
        <w:t xml:space="preserve">often overstated. </w:t>
      </w:r>
      <w:r w:rsidRPr="00F54D3C">
        <w:t xml:space="preserve">Our coding of injunctive norms is relatively simple but provides a practical approach to </w:t>
      </w:r>
      <w:r w:rsidR="00546CE1">
        <w:t>tease out</w:t>
      </w:r>
      <w:r w:rsidR="00546CE1" w:rsidRPr="00F54D3C">
        <w:t xml:space="preserve"> </w:t>
      </w:r>
      <w:r w:rsidRPr="00F54D3C">
        <w:t xml:space="preserve">the perceptions and uses of e-cigarettes across varied studies. To provide clarity </w:t>
      </w:r>
      <w:r w:rsidR="00546CE1">
        <w:t>regarding</w:t>
      </w:r>
      <w:r w:rsidR="00546CE1" w:rsidRPr="00F54D3C">
        <w:t xml:space="preserve"> </w:t>
      </w:r>
      <w:r w:rsidRPr="00F54D3C">
        <w:t xml:space="preserve">the normative processes being formed through the proliferation of e-cigarettes, we deduced injunctive norms from our initial coding that suggested either the approval or disapproval of e-cigarettes and vaping. </w:t>
      </w:r>
    </w:p>
    <w:p w14:paraId="41764E22" w14:textId="77777777" w:rsidR="004B2BA6" w:rsidRPr="00D806B5" w:rsidRDefault="004B2BA6" w:rsidP="004B2BA6">
      <w:pPr>
        <w:keepNext/>
        <w:keepLines/>
        <w:spacing w:before="120" w:line="480" w:lineRule="auto"/>
        <w:jc w:val="both"/>
        <w:outlineLvl w:val="0"/>
        <w:rPr>
          <w:b/>
          <w:bCs/>
        </w:rPr>
      </w:pPr>
      <w:r w:rsidRPr="00D806B5">
        <w:rPr>
          <w:b/>
          <w:bCs/>
        </w:rPr>
        <w:lastRenderedPageBreak/>
        <w:t>Results</w:t>
      </w:r>
    </w:p>
    <w:p w14:paraId="72A04F3B" w14:textId="77777777" w:rsidR="004B2BA6" w:rsidRPr="00D806B5" w:rsidRDefault="004B2BA6" w:rsidP="004B2BA6">
      <w:pPr>
        <w:keepNext/>
        <w:keepLines/>
        <w:spacing w:line="480" w:lineRule="auto"/>
        <w:jc w:val="both"/>
        <w:outlineLvl w:val="1"/>
        <w:rPr>
          <w:u w:val="single"/>
        </w:rPr>
      </w:pPr>
      <w:r w:rsidRPr="00D806B5">
        <w:rPr>
          <w:u w:val="single"/>
        </w:rPr>
        <w:t>Study summary</w:t>
      </w:r>
    </w:p>
    <w:p w14:paraId="0B0C8552" w14:textId="4D29124B" w:rsidR="004B2BA6" w:rsidRPr="008153D9" w:rsidRDefault="004B2BA6" w:rsidP="004B2BA6">
      <w:pPr>
        <w:spacing w:line="480" w:lineRule="auto"/>
        <w:jc w:val="both"/>
      </w:pPr>
      <w:r w:rsidRPr="00D806B5">
        <w:t xml:space="preserve">Fifteen papers from 13 studies were included in the review. Papers that reported findings from the same study were considered </w:t>
      </w:r>
      <w:r>
        <w:t xml:space="preserve">as </w:t>
      </w:r>
      <w:r w:rsidRPr="00D806B5">
        <w:t>one overall study (Table 1). The majority of studies were from the US (n=8), followed by the UK (n=4) and Canada (n=1). This highlights a lack of diversity</w:t>
      </w:r>
      <w:r>
        <w:t xml:space="preserve"> in</w:t>
      </w:r>
      <w:r w:rsidRPr="00D806B5">
        <w:t xml:space="preserve"> in</w:t>
      </w:r>
      <w:r>
        <w:t xml:space="preserve">-depth </w:t>
      </w:r>
      <w:r w:rsidRPr="00D806B5">
        <w:t>qualitative research exploring e-cigarette use and perceptions among adolescents in countries beyond the UK and US. Most studies (n=</w:t>
      </w:r>
      <w:r>
        <w:t>11</w:t>
      </w:r>
      <w:r w:rsidRPr="00D806B5">
        <w:t>) used focus groups</w:t>
      </w:r>
      <w:r>
        <w:t xml:space="preserve">, which </w:t>
      </w:r>
      <w:r w:rsidRPr="00D806B5">
        <w:t xml:space="preserve"> are often </w:t>
      </w:r>
      <w:r w:rsidR="00546CE1">
        <w:t>employed</w:t>
      </w:r>
      <w:r w:rsidR="00546CE1" w:rsidRPr="00D806B5">
        <w:t xml:space="preserve"> </w:t>
      </w:r>
      <w:r w:rsidRPr="00D806B5">
        <w:t xml:space="preserve">in research </w:t>
      </w:r>
      <w:r>
        <w:t>involving</w:t>
      </w:r>
      <w:r w:rsidRPr="00D806B5">
        <w:t xml:space="preserve"> adolescents</w:t>
      </w:r>
      <w:r>
        <w:t>, as</w:t>
      </w:r>
      <w:r w:rsidRPr="00D806B5">
        <w:t xml:space="preserve"> </w:t>
      </w:r>
      <w:r>
        <w:t>t</w:t>
      </w:r>
      <w:r w:rsidRPr="00D806B5">
        <w:t xml:space="preserve">hey can make young people feel more comfortable in research encounters </w:t>
      </w:r>
      <w:r w:rsidRPr="00D806B5">
        <w:fldChar w:fldCharType="begin" w:fldLock="1"/>
      </w:r>
      <w:r w:rsidR="00BF3EEF">
        <w:instrText>ADDIN CSL_CITATION {"citationItems":[{"id":"ITEM-1","itemData":{"author":[{"dropping-particle":"","family":"Kellett","given":"M","non-dropping-particle":"","parse-names":false,"suffix":""}],"id":"ITEM-1","issued":{"date-parts":[["2011"]]},"publisher-place":"Southern Cross University, Lismore, NSW, Australia","title":"'Engaging with children and young people', Centre for Children and Young People: Background Briefing Series, no. 3","type":"report"},"uris":["http://www.mendeley.com/documents/?uuid=c0cadf1f-7962-48e7-a703-fa430bd0e1a3"]}],"mendeley":{"formattedCitation":"(Kellett, 2011)","plainTextFormattedCitation":"(Kellett, 2011)","previouslyFormattedCitation":"(Kellett, 2011)"},"properties":{"noteIndex":0},"schema":"https://github.com/citation-style-language/schema/raw/master/csl-citation.json"}</w:instrText>
      </w:r>
      <w:r w:rsidRPr="00D806B5">
        <w:fldChar w:fldCharType="separate"/>
      </w:r>
      <w:r w:rsidR="00FA0F5D" w:rsidRPr="00FA0F5D">
        <w:rPr>
          <w:noProof/>
        </w:rPr>
        <w:t>(Kellett, 2011)</w:t>
      </w:r>
      <w:r w:rsidRPr="00D806B5">
        <w:fldChar w:fldCharType="end"/>
      </w:r>
      <w:r>
        <w:t xml:space="preserve"> and have been used widely for exploring perceptions, beliefs and experiences in health research </w:t>
      </w:r>
      <w:r>
        <w:fldChar w:fldCharType="begin" w:fldLock="1"/>
      </w:r>
      <w:r w:rsidR="00EB3ECB">
        <w:instrText>ADDIN CSL_CITATION {"citationItems":[{"id":"ITEM-1","itemData":{"DOI":"10.1177/1609406919887274","ISSN":"1609-4069","abstract":"Focus groups are becoming increasingly popular in research, especially in parent and child research. Focus group interviews allow participants to tell their own stories, express their opinions, and even draw pictures without having to adhere to a strict sequence of questions. This method is very suitable for collecting data from children, youths, and parents. However, focus group interviews must be carefully planned and conducted. The literature on focus group interviews with adult participants is extensive, but there are no current summaries of the most important issues to consider when conducting focus group interviews with children, youths, or parents. This article outlines the use of focus groups in child, youth, and parent research and the important factors to be considered when planning, conducting, and analyzing focus groups with children, youths, or parents.","author":[{"dropping-particle":"","family":"Adler","given":"Kristin","non-dropping-particle":"","parse-names":false,"suffix":""},{"dropping-particle":"","family":"Salanterä","given":"Sanna","non-dropping-particle":"","parse-names":false,"suffix":""},{"dropping-particle":"","family":"Zumstein-Shaha","given":"Maya","non-dropping-particle":"","parse-names":false,"suffix":""}],"container-title":"International Journal of Qualitative Methods","id":"ITEM-1","issued":{"date-parts":[["2019","1","1"]]},"publisher":"SAGE Publications Inc.","title":"Focus Group Interviews in Child, Youth, and Parent Research: An Integrative Literature Review","type":"article-journal","volume":"18"},"uris":["http://www.mendeley.com/documents/?uuid=6de4a2a7-2128-3ca1-9216-9cab232ad501"]}],"mendeley":{"formattedCitation":"(Adler et al., 2019)","plainTextFormattedCitation":"(Adler et al., 2019)","previouslyFormattedCitation":"(Adler et al., 2019)"},"properties":{"noteIndex":0},"schema":"https://github.com/citation-style-language/schema/raw/master/csl-citation.json"}</w:instrText>
      </w:r>
      <w:r>
        <w:fldChar w:fldCharType="separate"/>
      </w:r>
      <w:r w:rsidR="00FA0F5D" w:rsidRPr="00FA0F5D">
        <w:rPr>
          <w:noProof/>
        </w:rPr>
        <w:t>(Adler et al., 2019)</w:t>
      </w:r>
      <w:r>
        <w:fldChar w:fldCharType="end"/>
      </w:r>
      <w:r>
        <w:t>. T</w:t>
      </w:r>
      <w:r w:rsidRPr="00D806B5">
        <w:t>he high number of studies</w:t>
      </w:r>
      <w:r>
        <w:t xml:space="preserve"> using</w:t>
      </w:r>
      <w:r w:rsidRPr="00D806B5">
        <w:t xml:space="preserve"> group methods demonstrates that this </w:t>
      </w:r>
      <w:r w:rsidRPr="00D806B5">
        <w:rPr>
          <w:bCs/>
        </w:rPr>
        <w:t xml:space="preserve">review is based on relevant data for exploring emerging norms, uses and perceptions of e-cigarettes among </w:t>
      </w:r>
      <w:r>
        <w:rPr>
          <w:bCs/>
        </w:rPr>
        <w:t>adolescents</w:t>
      </w:r>
      <w:r w:rsidRPr="00D806B5">
        <w:rPr>
          <w:bCs/>
        </w:rPr>
        <w:t>.</w:t>
      </w:r>
      <w:r>
        <w:t xml:space="preserve"> While </w:t>
      </w:r>
      <w:r w:rsidRPr="00D806B5">
        <w:t>the studies included a range of regular, ever and non-e-cigarettes users</w:t>
      </w:r>
      <w:r w:rsidR="00492B76">
        <w:t>,</w:t>
      </w:r>
      <w:r w:rsidRPr="00D806B5">
        <w:t xml:space="preserve"> as well as smokers and non-smokers</w:t>
      </w:r>
      <w:r>
        <w:t>,</w:t>
      </w:r>
      <w:r w:rsidR="002C64F7">
        <w:t xml:space="preserve"> </w:t>
      </w:r>
      <w:r>
        <w:t>the ways in which data was presented in papers</w:t>
      </w:r>
      <w:r w:rsidR="00492B76">
        <w:t xml:space="preserve"> meant</w:t>
      </w:r>
      <w:r>
        <w:t xml:space="preserve"> it was not always possible to determine whether norms differed between groups by smoking and/or vaping status. However, where possible, we do distinguish participant vaping status, and when quotes are used, we note participant age and country. </w:t>
      </w:r>
    </w:p>
    <w:p w14:paraId="35DE7E44" w14:textId="0C8B20A8" w:rsidR="00693B45" w:rsidRDefault="004B2BA6" w:rsidP="00181861">
      <w:pPr>
        <w:spacing w:before="120" w:line="480" w:lineRule="auto"/>
        <w:jc w:val="both"/>
        <w:rPr>
          <w:bCs/>
          <w:color w:val="000000"/>
        </w:rPr>
      </w:pPr>
      <w:r w:rsidRPr="00D806B5">
        <w:rPr>
          <w:bCs/>
          <w:color w:val="000000"/>
        </w:rPr>
        <w:t xml:space="preserve">We identified four overall themes </w:t>
      </w:r>
      <w:r w:rsidR="00492B76">
        <w:rPr>
          <w:bCs/>
          <w:color w:val="000000"/>
        </w:rPr>
        <w:t>comprising relevant elements of emerging</w:t>
      </w:r>
      <w:r>
        <w:rPr>
          <w:bCs/>
          <w:color w:val="000000"/>
        </w:rPr>
        <w:t xml:space="preserve"> injunctive norms that </w:t>
      </w:r>
      <w:r w:rsidRPr="00D806B5">
        <w:rPr>
          <w:bCs/>
          <w:color w:val="000000"/>
        </w:rPr>
        <w:t>influe</w:t>
      </w:r>
      <w:r>
        <w:rPr>
          <w:bCs/>
          <w:color w:val="000000"/>
        </w:rPr>
        <w:t>nce</w:t>
      </w:r>
      <w:r w:rsidRPr="00D806B5">
        <w:rPr>
          <w:bCs/>
          <w:color w:val="000000"/>
        </w:rPr>
        <w:t xml:space="preserve"> </w:t>
      </w:r>
      <w:r>
        <w:rPr>
          <w:bCs/>
          <w:color w:val="000000"/>
        </w:rPr>
        <w:t>e-cigarette</w:t>
      </w:r>
      <w:r w:rsidRPr="00D806B5">
        <w:rPr>
          <w:bCs/>
          <w:color w:val="000000"/>
        </w:rPr>
        <w:t xml:space="preserve"> </w:t>
      </w:r>
      <w:r w:rsidR="00492B76">
        <w:rPr>
          <w:bCs/>
          <w:color w:val="000000"/>
        </w:rPr>
        <w:t>uptake and</w:t>
      </w:r>
      <w:r w:rsidRPr="00D806B5">
        <w:rPr>
          <w:bCs/>
          <w:color w:val="000000"/>
        </w:rPr>
        <w:t xml:space="preserve"> practices:</w:t>
      </w:r>
      <w:r>
        <w:rPr>
          <w:bCs/>
          <w:color w:val="000000"/>
        </w:rPr>
        <w:t xml:space="preserve"> </w:t>
      </w:r>
      <w:r w:rsidRPr="002A558E">
        <w:rPr>
          <w:bCs/>
          <w:color w:val="000000"/>
        </w:rPr>
        <w:t>understandings of addiction; perceptions of harm</w:t>
      </w:r>
      <w:r>
        <w:rPr>
          <w:bCs/>
          <w:color w:val="000000"/>
        </w:rPr>
        <w:t xml:space="preserve"> from e-cigarettes</w:t>
      </w:r>
      <w:r w:rsidRPr="002A558E">
        <w:rPr>
          <w:bCs/>
          <w:color w:val="000000"/>
        </w:rPr>
        <w:t xml:space="preserve">; </w:t>
      </w:r>
      <w:r w:rsidRPr="00267361">
        <w:rPr>
          <w:bCs/>
          <w:color w:val="000000"/>
        </w:rPr>
        <w:t>parental perceptions</w:t>
      </w:r>
      <w:r w:rsidR="00492B76">
        <w:rPr>
          <w:bCs/>
          <w:color w:val="000000"/>
        </w:rPr>
        <w:t>;</w:t>
      </w:r>
      <w:r w:rsidR="005518B2">
        <w:rPr>
          <w:bCs/>
          <w:color w:val="000000"/>
        </w:rPr>
        <w:t xml:space="preserve"> and peer perceptions</w:t>
      </w:r>
      <w:r w:rsidRPr="002A558E">
        <w:rPr>
          <w:bCs/>
          <w:color w:val="000000"/>
        </w:rPr>
        <w:t>.</w:t>
      </w:r>
      <w:r w:rsidRPr="00D806B5">
        <w:rPr>
          <w:bCs/>
          <w:color w:val="000000"/>
        </w:rPr>
        <w:t xml:space="preserve"> </w:t>
      </w:r>
      <w:r w:rsidR="005518B2">
        <w:rPr>
          <w:bCs/>
          <w:color w:val="000000"/>
        </w:rPr>
        <w:t>We coded these themes as descriptive norms w</w:t>
      </w:r>
      <w:r w:rsidRPr="00D806B5">
        <w:rPr>
          <w:bCs/>
          <w:color w:val="000000"/>
        </w:rPr>
        <w:t xml:space="preserve">here </w:t>
      </w:r>
      <w:r>
        <w:rPr>
          <w:bCs/>
          <w:color w:val="000000"/>
        </w:rPr>
        <w:t>data</w:t>
      </w:r>
      <w:r w:rsidRPr="00D806B5">
        <w:rPr>
          <w:bCs/>
          <w:color w:val="000000"/>
        </w:rPr>
        <w:t xml:space="preserve"> implied that adolescents </w:t>
      </w:r>
      <w:r>
        <w:rPr>
          <w:bCs/>
          <w:color w:val="000000"/>
        </w:rPr>
        <w:t xml:space="preserve">demonstrated a general awareness of an issue relating to </w:t>
      </w:r>
      <w:proofErr w:type="gramStart"/>
      <w:r>
        <w:rPr>
          <w:bCs/>
          <w:color w:val="000000"/>
        </w:rPr>
        <w:t>e-cigarettes, but</w:t>
      </w:r>
      <w:proofErr w:type="gramEnd"/>
      <w:r>
        <w:rPr>
          <w:bCs/>
          <w:color w:val="000000"/>
        </w:rPr>
        <w:t xml:space="preserve"> </w:t>
      </w:r>
      <w:r w:rsidR="00492B76">
        <w:rPr>
          <w:bCs/>
          <w:color w:val="000000"/>
        </w:rPr>
        <w:t>did not indicate</w:t>
      </w:r>
      <w:r>
        <w:rPr>
          <w:bCs/>
          <w:color w:val="000000"/>
        </w:rPr>
        <w:t xml:space="preserve"> clear approval or disapproval</w:t>
      </w:r>
      <w:r w:rsidRPr="00D806B5">
        <w:rPr>
          <w:bCs/>
          <w:color w:val="000000"/>
        </w:rPr>
        <w:t>.</w:t>
      </w:r>
      <w:r>
        <w:rPr>
          <w:bCs/>
          <w:color w:val="000000"/>
        </w:rPr>
        <w:t xml:space="preserve"> Where data</w:t>
      </w:r>
      <w:r w:rsidRPr="00D806B5">
        <w:rPr>
          <w:bCs/>
          <w:color w:val="000000"/>
        </w:rPr>
        <w:t xml:space="preserve"> implied identifiable reasons why adolescents </w:t>
      </w:r>
      <w:r>
        <w:rPr>
          <w:bCs/>
          <w:color w:val="000000"/>
        </w:rPr>
        <w:t xml:space="preserve">were approving or disapproving of </w:t>
      </w:r>
      <w:r w:rsidRPr="00D806B5">
        <w:rPr>
          <w:bCs/>
          <w:color w:val="000000"/>
        </w:rPr>
        <w:t>e-cigarettes</w:t>
      </w:r>
      <w:r>
        <w:rPr>
          <w:bCs/>
          <w:color w:val="000000"/>
        </w:rPr>
        <w:t xml:space="preserve">, we coded </w:t>
      </w:r>
      <w:r w:rsidR="00492B76">
        <w:rPr>
          <w:bCs/>
          <w:color w:val="000000"/>
        </w:rPr>
        <w:t>these themes as</w:t>
      </w:r>
      <w:r>
        <w:rPr>
          <w:bCs/>
          <w:color w:val="000000"/>
        </w:rPr>
        <w:t xml:space="preserve"> injunctive norm</w:t>
      </w:r>
      <w:r w:rsidR="00492B76">
        <w:rPr>
          <w:bCs/>
          <w:color w:val="000000"/>
        </w:rPr>
        <w:t>s</w:t>
      </w:r>
      <w:r>
        <w:rPr>
          <w:bCs/>
          <w:color w:val="000000"/>
        </w:rPr>
        <w:t xml:space="preserve">. However, the coding of different types of emerging norms was not a straightforward process </w:t>
      </w:r>
      <w:r w:rsidR="00775106">
        <w:rPr>
          <w:bCs/>
          <w:color w:val="000000"/>
        </w:rPr>
        <w:t xml:space="preserve">since </w:t>
      </w:r>
      <w:r>
        <w:rPr>
          <w:bCs/>
          <w:color w:val="000000"/>
        </w:rPr>
        <w:t xml:space="preserve">the </w:t>
      </w:r>
      <w:r w:rsidR="00775106">
        <w:rPr>
          <w:bCs/>
          <w:color w:val="000000"/>
        </w:rPr>
        <w:t xml:space="preserve">mechanisms </w:t>
      </w:r>
      <w:r>
        <w:rPr>
          <w:bCs/>
          <w:color w:val="000000"/>
        </w:rPr>
        <w:t xml:space="preserve">of approval and disapproval </w:t>
      </w:r>
      <w:r w:rsidR="00775106">
        <w:rPr>
          <w:bCs/>
          <w:color w:val="000000"/>
        </w:rPr>
        <w:lastRenderedPageBreak/>
        <w:t xml:space="preserve">evident in these data </w:t>
      </w:r>
      <w:r>
        <w:rPr>
          <w:bCs/>
          <w:color w:val="000000"/>
        </w:rPr>
        <w:t xml:space="preserve">were fluid and sometimes contradictory. We </w:t>
      </w:r>
      <w:r w:rsidR="00775106">
        <w:rPr>
          <w:bCs/>
          <w:color w:val="000000"/>
        </w:rPr>
        <w:t xml:space="preserve">therefore took account of </w:t>
      </w:r>
      <w:r>
        <w:rPr>
          <w:bCs/>
          <w:color w:val="000000"/>
        </w:rPr>
        <w:t xml:space="preserve">the balance of evidence </w:t>
      </w:r>
      <w:r w:rsidR="00775106">
        <w:rPr>
          <w:bCs/>
          <w:color w:val="000000"/>
        </w:rPr>
        <w:t>in designating</w:t>
      </w:r>
      <w:r>
        <w:rPr>
          <w:bCs/>
          <w:color w:val="000000"/>
        </w:rPr>
        <w:t xml:space="preserve"> each norm </w:t>
      </w:r>
      <w:r w:rsidR="00775106">
        <w:rPr>
          <w:bCs/>
          <w:color w:val="000000"/>
        </w:rPr>
        <w:t xml:space="preserve">as either </w:t>
      </w:r>
      <w:r>
        <w:rPr>
          <w:bCs/>
          <w:color w:val="000000"/>
        </w:rPr>
        <w:t>descriptive or injunctive</w:t>
      </w:r>
      <w:r w:rsidR="00693B45">
        <w:rPr>
          <w:bCs/>
          <w:color w:val="000000"/>
        </w:rPr>
        <w:t>,</w:t>
      </w:r>
      <w:r>
        <w:rPr>
          <w:bCs/>
          <w:color w:val="000000"/>
        </w:rPr>
        <w:t xml:space="preserve"> and </w:t>
      </w:r>
      <w:r w:rsidR="00693B45">
        <w:rPr>
          <w:bCs/>
          <w:color w:val="000000"/>
        </w:rPr>
        <w:t xml:space="preserve">in placing </w:t>
      </w:r>
      <w:proofErr w:type="spellStart"/>
      <w:r w:rsidR="00693B45">
        <w:rPr>
          <w:bCs/>
          <w:color w:val="000000"/>
        </w:rPr>
        <w:t>injuctive</w:t>
      </w:r>
      <w:proofErr w:type="spellEnd"/>
      <w:r w:rsidR="00693B45">
        <w:rPr>
          <w:bCs/>
          <w:color w:val="000000"/>
        </w:rPr>
        <w:t xml:space="preserve"> norms on a spectrum from</w:t>
      </w:r>
      <w:r>
        <w:rPr>
          <w:bCs/>
          <w:color w:val="000000"/>
        </w:rPr>
        <w:t xml:space="preserve"> approval </w:t>
      </w:r>
      <w:r w:rsidR="00693B45">
        <w:rPr>
          <w:bCs/>
          <w:color w:val="000000"/>
        </w:rPr>
        <w:t xml:space="preserve">to </w:t>
      </w:r>
      <w:r>
        <w:rPr>
          <w:bCs/>
          <w:color w:val="000000"/>
        </w:rPr>
        <w:t xml:space="preserve">disapproval (Figure 2). </w:t>
      </w:r>
    </w:p>
    <w:p w14:paraId="16D849A4" w14:textId="738C5B7D" w:rsidR="009A65DD" w:rsidRDefault="004B2BA6" w:rsidP="00181861">
      <w:pPr>
        <w:spacing w:before="120" w:line="480" w:lineRule="auto"/>
        <w:jc w:val="both"/>
        <w:rPr>
          <w:bCs/>
          <w:color w:val="000000"/>
        </w:rPr>
      </w:pPr>
      <w:r>
        <w:rPr>
          <w:bCs/>
          <w:color w:val="000000"/>
        </w:rPr>
        <w:t xml:space="preserve">We </w:t>
      </w:r>
      <w:r w:rsidR="00693B45">
        <w:rPr>
          <w:bCs/>
          <w:color w:val="000000"/>
        </w:rPr>
        <w:t>present</w:t>
      </w:r>
      <w:r>
        <w:rPr>
          <w:bCs/>
          <w:color w:val="000000"/>
        </w:rPr>
        <w:t xml:space="preserve"> each theme in turn </w:t>
      </w:r>
      <w:r w:rsidR="00693B45">
        <w:rPr>
          <w:bCs/>
          <w:color w:val="000000"/>
        </w:rPr>
        <w:t>together with</w:t>
      </w:r>
      <w:r>
        <w:rPr>
          <w:bCs/>
          <w:color w:val="000000"/>
        </w:rPr>
        <w:t xml:space="preserve"> the evidence for </w:t>
      </w:r>
      <w:r w:rsidR="00693B45">
        <w:rPr>
          <w:bCs/>
          <w:color w:val="000000"/>
        </w:rPr>
        <w:t>its designation</w:t>
      </w:r>
      <w:r>
        <w:rPr>
          <w:bCs/>
          <w:color w:val="000000"/>
        </w:rPr>
        <w:t xml:space="preserve"> as a</w:t>
      </w:r>
      <w:r w:rsidR="005518B2">
        <w:rPr>
          <w:bCs/>
          <w:color w:val="000000"/>
        </w:rPr>
        <w:t xml:space="preserve"> descriptive or </w:t>
      </w:r>
      <w:r>
        <w:rPr>
          <w:bCs/>
          <w:color w:val="000000"/>
        </w:rPr>
        <w:t>injunctive norm indicat</w:t>
      </w:r>
      <w:r w:rsidR="00693B45">
        <w:rPr>
          <w:bCs/>
          <w:color w:val="000000"/>
        </w:rPr>
        <w:t>ing</w:t>
      </w:r>
      <w:r>
        <w:rPr>
          <w:bCs/>
          <w:color w:val="000000"/>
        </w:rPr>
        <w:t xml:space="preserve"> the approval or disapproval of e-cigarettes and vaping among adolescents.</w:t>
      </w:r>
    </w:p>
    <w:p w14:paraId="43D16273" w14:textId="0278B7D5" w:rsidR="00181861" w:rsidRDefault="00181861" w:rsidP="00181861">
      <w:pPr>
        <w:spacing w:before="360" w:line="480" w:lineRule="auto"/>
        <w:jc w:val="both"/>
        <w:rPr>
          <w:iCs/>
        </w:rPr>
      </w:pPr>
      <w:r w:rsidRPr="00D806B5">
        <w:rPr>
          <w:i/>
        </w:rPr>
        <w:t>&lt;</w:t>
      </w:r>
      <w:r>
        <w:rPr>
          <w:i/>
        </w:rPr>
        <w:t>Table 1</w:t>
      </w:r>
      <w:r w:rsidRPr="00D806B5">
        <w:rPr>
          <w:i/>
        </w:rPr>
        <w:t xml:space="preserve"> to appear here&gt;</w:t>
      </w:r>
    </w:p>
    <w:p w14:paraId="16919EB5" w14:textId="62B1D8F3" w:rsidR="004B2BA6" w:rsidRPr="00181861" w:rsidRDefault="00181861" w:rsidP="00181861">
      <w:pPr>
        <w:spacing w:line="480" w:lineRule="auto"/>
        <w:jc w:val="both"/>
        <w:rPr>
          <w:iCs/>
        </w:rPr>
      </w:pPr>
      <w:r w:rsidRPr="00D806B5">
        <w:rPr>
          <w:b/>
          <w:color w:val="000000"/>
        </w:rPr>
        <w:t xml:space="preserve">Table 1: </w:t>
      </w:r>
      <w:r w:rsidRPr="00D806B5">
        <w:rPr>
          <w:bCs/>
          <w:color w:val="000000"/>
        </w:rPr>
        <w:t>Included studies.</w:t>
      </w:r>
    </w:p>
    <w:p w14:paraId="6B823F26" w14:textId="77777777" w:rsidR="004B2BA6" w:rsidRPr="00D806B5" w:rsidRDefault="004B2BA6" w:rsidP="00181861">
      <w:pPr>
        <w:spacing w:before="360" w:line="480" w:lineRule="auto"/>
        <w:jc w:val="both"/>
        <w:rPr>
          <w:i/>
        </w:rPr>
      </w:pPr>
      <w:r w:rsidRPr="00D806B5">
        <w:rPr>
          <w:i/>
        </w:rPr>
        <w:t xml:space="preserve">&lt;Figure </w:t>
      </w:r>
      <w:r>
        <w:rPr>
          <w:i/>
        </w:rPr>
        <w:t>2</w:t>
      </w:r>
      <w:r w:rsidRPr="00D806B5">
        <w:rPr>
          <w:i/>
        </w:rPr>
        <w:t xml:space="preserve"> to appear here&gt;</w:t>
      </w:r>
    </w:p>
    <w:p w14:paraId="117784C8" w14:textId="005FD8C7" w:rsidR="004B2BA6" w:rsidRPr="00181861" w:rsidRDefault="004B2BA6" w:rsidP="00181861">
      <w:pPr>
        <w:spacing w:line="480" w:lineRule="auto"/>
        <w:jc w:val="both"/>
      </w:pPr>
      <w:r w:rsidRPr="00D806B5">
        <w:rPr>
          <w:b/>
          <w:bCs/>
        </w:rPr>
        <w:t xml:space="preserve">Figure </w:t>
      </w:r>
      <w:r>
        <w:rPr>
          <w:b/>
          <w:bCs/>
        </w:rPr>
        <w:t>2</w:t>
      </w:r>
      <w:r w:rsidRPr="00D806B5">
        <w:rPr>
          <w:b/>
          <w:bCs/>
        </w:rPr>
        <w:t xml:space="preserve">: </w:t>
      </w:r>
      <w:r>
        <w:t xml:space="preserve">Spectrum of approval and disapproval of e-cigarette use, alongside descriptive and injunctive norms, among adolescents. From left to right the evidence for approval or disapproval is greater and so represent greater injunctive norms. </w:t>
      </w:r>
    </w:p>
    <w:p w14:paraId="3F0602C8" w14:textId="77777777" w:rsidR="004B2BA6" w:rsidRPr="00507D52" w:rsidRDefault="004B2BA6" w:rsidP="00181861">
      <w:pPr>
        <w:pStyle w:val="Heading2"/>
        <w:spacing w:before="240" w:line="480" w:lineRule="auto"/>
        <w:rPr>
          <w:u w:val="single"/>
        </w:rPr>
      </w:pPr>
      <w:r w:rsidRPr="00507D52">
        <w:rPr>
          <w:rFonts w:ascii="Times New Roman" w:hAnsi="Times New Roman"/>
          <w:color w:val="auto"/>
          <w:sz w:val="24"/>
          <w:szCs w:val="24"/>
          <w:u w:val="single"/>
        </w:rPr>
        <w:t xml:space="preserve">Understandings of addiction </w:t>
      </w:r>
    </w:p>
    <w:p w14:paraId="64A58B72" w14:textId="7D3926DE" w:rsidR="004B2BA6" w:rsidRDefault="004B2BA6" w:rsidP="004B2BA6">
      <w:pPr>
        <w:spacing w:line="480" w:lineRule="auto"/>
        <w:jc w:val="both"/>
      </w:pPr>
      <w:r w:rsidRPr="00D806B5">
        <w:rPr>
          <w:color w:val="000000"/>
        </w:rPr>
        <w:t>Mixed understandings and perceptions of nicotine and addiction were evident across studies. Some participants were knowledgeable about nicotine and e-cigarettes</w:t>
      </w:r>
      <w:r w:rsidR="008C0327">
        <w:rPr>
          <w:color w:val="000000"/>
        </w:rPr>
        <w:t xml:space="preserve"> </w:t>
      </w:r>
      <w:r w:rsidR="008C0327">
        <w:rPr>
          <w:color w:val="000000"/>
        </w:rPr>
        <w:fldChar w:fldCharType="begin" w:fldLock="1"/>
      </w:r>
      <w:r w:rsidR="008C0327">
        <w:rPr>
          <w:color w:val="000000"/>
        </w:rPr>
        <w:instrText>ADDIN CSL_CITATION {"citationItems":[{"id":"ITEM-1","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1","issued":{"date-parts":[["2019"]]},"page":"93-97","publisher":"Elsevier","title":"Youth who use e-cigarettes regularly: A qualitative study of behavior, attitudes, and familial norms","type":"article-journal","volume":"13"},"uris":["http://www.mendeley.com/documents/?uuid=f5301d00-aa05-490e-b1fe-afd07eb62617"]},{"id":"ITEM-2","itemData":{"DOI":"10.1093/ntr/ntw095","ISSN":"1462-2203","abstract":"Introduction: Most studies have assessed use of \"e-cigarettes\" or \"electronic cigarettes,\" potentially excluding new electronic nicotine delivery systems (ENDS), such as e-hookahs and vape pens. Little is known about how adolescents and young adults perceive ENDS and if their perceptions vary by sub-type. We explored ENDS perceptions among these populations.Methods: Ten focus groups with 77 adolescents and young adults, ages 13-25, were conducted in spring 2014. Participants were users or susceptible nonusers of novel tobacco products. Focus group transcripts were coded for emergent themes.Results: Participants reported positive ENDS attributes, including flavor variety; user control of nicotine content; and smoke trick facilitation. Negative attributes included different feel compared to combustible cigarettes, nicotine addiction potential, and no cue to stop use. Participants perceived less harm from ENDS compared to combustible cigarettes, perhaps due to marketing and lack of product regulation, but noted the uncertainty of ingredients in ENDS. Numerous terms were used to describe ENDS, including \"e-cigarette,\" \"e-hookah,\" \"hookah pens,\" \"tanks,\" and \"vapes.\" Although no clear classification system emerged, participants used product characteristics like nicotine content and chargeability to attempt classification. Perceptions differed by product used. E-hookah users were perceived as young and trendy while e-cigarette users were perceived as old and addicted to nicotine.Conclusions: Young adults and adolescents report distinct ENDS sub-types with varying characteristics and social perceptions of users. Although they had more positive than negative perceptions of ENDS, prevention efforts should consider highlighting negative attributes as they may discourage use and product trial among young nonusers.Implications: Our study underscores the need for a standardized measurement system for ENDS sub-types and additional research on how ENDS sub-types are perceived among adolescents and young adults. In addition, our findings highlight negative product attributes reported by participants that may be useful in prevention and regulatory efforts to offset favorable marketing messages.","author":[{"dropping-particle":"","family":"Wagoner","given":"Kimberly G","non-dropping-particle":"","parse-names":false,"suffix":""},{"dropping-particle":"","family":"Cornacchione","given":"Jennifer","non-dropping-particle":"","parse-names":false,"suffix":""},{"dropping-particle":"","family":"Wiseman","given":"Kimberly D","non-dropping-particle":"","parse-names":false,"suffix":""},{"dropping-particle":"","family":"Teal","given":"Randall","non-dropping-particle":"","parse-names":false,"suffix":""},{"dropping-particle":"","family":"Moracco","given":"Kathryn E","non-dropping-particle":"","parse-names":false,"suffix":""},{"dropping-particle":"","family":"Sutfin","given":"Erin L","non-dropping-particle":"","parse-names":false,"suffix":""}],"container-title":"Nicotine &amp; Tobacco Research","id":"ITEM-2","issue":"10","issued":{"date-parts":[["2016","10"]]},"note":"Accession Number: 118033626. Language: English. Entry Date: 20180723. Revision Date: 20180724. Publication Type: journal article. Journal Subset: Biomedical; Europe; UK &amp;amp; Ireland. Grant Information: P30 DK056350/DK/NIDDK NIH HHS/United States. NLM UID: 9815751.","page":"206-212","publisher":"Oxford University Press / USA","publisher-place":"Department of Social Sciences and Health Policy, Wake Forest School of Medicine, Winston-Salem, NC","title":"E-cigarettes, Hookah Pens and Vapes: Adolescent and Young Adult Perceptions of Electronic Nicotine Delivery Systems.","type":"article-journal","volume":"18"},"uris":["http://www.mendeley.com/documents/?uuid=2f273ca6-10d7-42fe-9184-a9c28b26877e"]},{"id":"ITEM-3","itemData":{"DOI":"10.1136/tobaccocontrol-2019-055104","ISSN":"1468-3318","abstract":"Background: Youth e-cigarette use is a major public health concern. Large-scale tobacco prevention campaigns are a proven strategy to prevent tobacco use. There is a gap in understanding what types of e-cigarette prevention messages might be most effective. This study addresses this gap by reporting youth reactions to health messages aimed at preventing e-cigarette use.; Methods: In 2018, twenty-four focus groups, with 159 teens (12-17) at risk for or experimenting with e-cigarettes were conducted in four cities across the USA. During focus groups, youth responded to creative concepts dealing with (1) the addictive nature of e-cigarettes, (2) the fact that e-cigarettes come in flavours, which may encourage youth initiation, and nicotine which may lead to addiction, or (3) that youth who use e-cigarettes are more likely to use cigarettes. Youth also gave feedback to specific facts about harmful and potentially harmful chemicals in e-cigarettes. Transcripts were analysed using thematic analysis.; Results: Messages focusing on addiction alone did not resonate with participants. While youth found the idea that e-cigarettes may contain nicotine and can be addictive believable, with many describing personal experiences of addiction, they questioned how bad this really was, comparing addiction to e-cigarettes to things like being addicted to food. Participants wanted more information about negative consequences of vaping. Concepts paired with strong health effects messages resonated with participants.; Conclusion: These focus groups clarified which e-cigarette prevention messages might be most persuasive to teens. Youth in this study responded favourably to messages stating specific health consequences of e-cigarette use.; © Author(s) (or their employer(s)) 2019. Re-use permitted under CC BY-NC. No commercial re-use. See rights and permissions. Published by BMJ.","author":[{"dropping-particle":"","family":"Roditis","given":"Maria L","non-dropping-particle":"","parse-names":false,"suffix":""},{"dropping-particle":"","family":"Dineva","given":"Atanaska","non-dropping-particle":"","parse-names":false,"suffix":""},{"dropping-particle":"","family":"Smith","given":"Alexandria","non-dropping-particle":"","parse-names":false,"suffix":""},{"dropping-particle":"","family":"Walker","given":"Matthew","non-dropping-particle":"","parse-names":false,"suffix":""},{"dropping-particle":"","family":"Delahanty","given":"Janine","non-dropping-particle":"","parse-names":false,"suffix":""},{"dropping-particle":"","family":"D'lorio","given":"Emily","non-dropping-particle":"","parse-names":false,"suffix":""},{"dropping-particle":"","family":"Holtz","given":"Kristen D","non-dropping-particle":"","parse-names":false,"suffix":""}],"container-title":"Tobacco Control","id":"ITEM-3","issued":{"date-parts":[["2019","9","10"]]},"note":"From Duplicate 2 (Reactions to electronic nicotine delivery system (ENDS) prevention messages: results from qualitative research used to inform FDA's first youth ENDS prevention campaign. - Roditis, Maria L; Dineva, Atanaska; Smith, Alexandria; Walker, Matthew; Delahanty, Janine; D'lorio, Emily; Holtz, Kristen D)\n\nAccession Number: 31506379. Language: English. Date Revised: 20190911. Date Created: 20190912. Update Code: 20190911. Publication Type: Journal Article. Journal ID: 9209612. Publication Model: Print-Electronic. Cited Medium: Internet. NLM ISO Abbr: Tob Control. Linking ISSN: 09644563. Subset: IM; Date of Electronic Publication: 2019 Sep 10. ; Original Imprints: Publication: London : BMJ Pub. Group, c1992-","publisher":"BMJ Pub. Group","publisher-place":"Office of Health Communication and Education, Center for Tobacco Products, US Food and Drug Administration, Silver Spring, Maryland, USA maria.roditis@fda.hhs.gov.","title":"Reactions to electronic nicotine delivery system (ENDS) prevention messages: results from qualitative research used to inform FDA's first youth ENDS prevention campaign.","type":"article-journal"},"uris":["http://www.mendeley.com/documents/?uuid=bcd1be8c-dc0b-4d0b-b106-1736e6f0ecab"]},{"id":"ITEM-4","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4","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5","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5","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6","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6","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uris":["http://www.mendeley.com/documents/?uuid=1edb74d2-6af3-47e6-bbe6-f75e98716528"]},{"id":"ITEM-7","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7","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id":"ITEM-8","itemData":{"ISSN":"14622203","abstract":"&lt;bold&gt;Introduction: &lt;/bold&gt;Research has shown that adults perceive that electronic cigarettes (e-cigarettes) are effective for smoking cessation, yet little is known about adolescents and young adults' perceptions of e-cigarettes for quitting cigarette smoking. This study describes middle, high school, and college students' beliefs about, and experiences with, e-cigarettes for cigarette smoking cessation.&lt;bold&gt;Methods: &lt;/bold&gt;We conducted 18 focus groups (n = 127) with male and female cigarette smokers and nonsmokers in 2 public colleges, 2 high schools, and 1 middle school in Connecticut between November 2012 and April 2013. Participants discussed cigarette smoking cessation in relation to e-cigarettes. Verbatim transcripts were analyzed using thematic analysis.&lt;bold&gt;Results: &lt;/bold&gt;All participants, regardless of age and smoking status, were aware that e-cigarettes could be used for smoking cessation. College and high school participants described different methods of how e-cigarettes could be used for smoking cessation: (a) nicotine reduction followed by cessation; (b) cigarette reduction/dual use; and (c) long-term exclusive e-cigarette use. However, overall, participants did not perceive that e-cigarette use led to successful quitting experiences. Participants described positive attributes (maintenance of smoking actions, \"healthier\" alternative to cigarettes, and parental approval) and negative attributes (persistence of craving, maintenance of addiction) of e-cigarettes for cessation. Some college students expressed distrust of marketing of e-cigarettes for smoking cessation.&lt;bold&gt;Conclusions: &lt;/bold&gt;Adolescent and young adult smokers and nonsmokers perceive that there are several methods of using e-cigarettes for quitting and are aware of both positive and negative aspects of the product. Future research is needed to determine the role of e-cigarettes for smoking cessation in this population. [ABSTRACT FROM AUTHOR]","author":[{"dropping-particle":"","family":"Camenga","given":"Deepa R","non-dropping-particle":"","parse-names":false,"suffix":""},{"dropping-particle":"","family":"Cavallo","given":"Dana A","non-dropping-particle":"","parse-names":false,"suffix":""},{"dropping-particle":"","family":"Kong","given":"Grace","non-dropping-particle":"","parse-names":false,"suffix":""},{"dropping-particle":"","family":"Morean","given":"Meghan E","non-dropping-particle":"","parse-names":false,"suffix":""},{"dropping-particle":"","family":"Connell","given":"Christian M","non-dropping-particle":"","parse-names":false,"suffix":""},{"dropping-particle":"","family":"Simon","given":"Patricia","non-dropping-particle":"","parse-names":false,"suffix":""},{"dropping-particle":"","family":"Bulmer","given":"Sandra M","non-dropping-particle":"","parse-names":false,"suffix":""},{"dropping-particle":"","family":"Krishnan-Sarin","given":"Suchitra","non-dropping-particle":"","parse-names":false,"suffix":""}],"container-title":"Nicotine &amp; Tobacco Research","id":"ITEM-8","issue":"10","issued":{"date-parts":[["2015","10"]]},"note":"Accession Number: 109929924; Camenga, Deepa R. 1 Cavallo, Dana A. 2 Kong, Grace 2 Morean, Meghan E. 2,3 Connell, Christian M. 2 Simon, Patricia 2 Bulmer, Sandra M. 4 Krishnan-Sarin, Suchitra 2; Email Address: suchitra.krishnan-sarin@yale.edu; Affiliation: 1: Department of Pediatrics, Yale School of Medicine, New Haven, CT 2: Department of Psychiatry, Yale School of Medicine, New Haven, CT 3: Department of Psychology, Oberlin College, Oberlin, OH 4: Department of Public Health, Southern Connecticut State University, New Haven, CT; Source Info: Oct2015, Vol. 17 Issue 10, p1235; Number of Pages: 7p; Illustrations: 2 Charts; Document Type: journal article","page":"1235-1241","title":"Adolescents' and Young Adults' Perceptions of Electronic Cigarettes for Smoking Cessation: A Focus Group Study.","type":"article-journal","volume":"17"},"uris":["http://www.mendeley.com/documents/?uuid=6b46c3cc-c79f-4f8d-8767-6b31b38bc844"]}],"mendeley":{"formattedCitation":"(Alexander et al., 2019; Camenga et al., 2015; de Andrade et al., 2016; Hammal &amp; Finegan, 2016; Hilton et al., 2016; Park et al., 2019; Roditis et al., 2019; Wagoner et al., 2016)","plainTextFormattedCitation":"(Alexander et al., 2019; Camenga et al., 2015; de Andrade et al., 2016; Hammal &amp; Finegan, 2016; Hilton et al., 2016; Park et al., 2019; Roditis et al., 2019; Wagoner et al., 2016)","previouslyFormattedCitation":"(Alexander et al., 2019; Camenga et al., 2015; de Andrade et al., 2016; Hammal &amp; Finegan, 2016; Hilton et al., 2016; Park et al., 2019; Roditis et al., 2019; Wagoner et al., 2016)"},"properties":{"noteIndex":0},"schema":"https://github.com/citation-style-language/schema/raw/master/csl-citation.json"}</w:instrText>
      </w:r>
      <w:r w:rsidR="008C0327">
        <w:rPr>
          <w:color w:val="000000"/>
        </w:rPr>
        <w:fldChar w:fldCharType="separate"/>
      </w:r>
      <w:r w:rsidR="008C0327" w:rsidRPr="00FA0F5D">
        <w:rPr>
          <w:noProof/>
          <w:color w:val="000000"/>
        </w:rPr>
        <w:t>(Alexander et al., 2019; Camenga et al., 2015; de Andrade et al., 2016; Hammal &amp; Finegan, 2016; Hilton et al., 2016; Park et al., 2019; Roditis et al., 2019; Wagoner et al., 2016)</w:t>
      </w:r>
      <w:r w:rsidR="008C0327">
        <w:rPr>
          <w:color w:val="000000"/>
        </w:rPr>
        <w:fldChar w:fldCharType="end"/>
      </w:r>
      <w:r w:rsidRPr="00D806B5">
        <w:rPr>
          <w:color w:val="000000"/>
        </w:rPr>
        <w:t xml:space="preserve">, commenting on the different levels of nicotine available in e-liquids and nicotine’s addictiveness: ‘there’s only nicotine, there’s no tar [in e-cigarettes]’ but ‘you can still get addicted’’ </w:t>
      </w:r>
      <w:r w:rsidRPr="00D806B5">
        <w:t xml:space="preserve">(13-16, UK) </w:t>
      </w:r>
      <w:r w:rsidRPr="00D806B5">
        <w:rPr>
          <w:color w:val="000000"/>
        </w:rPr>
        <w:fldChar w:fldCharType="begin" w:fldLock="1"/>
      </w:r>
      <w:r w:rsidR="00BF3EEF">
        <w:rPr>
          <w:color w:val="000000"/>
        </w:rPr>
        <w:instrText>ADDIN CSL_CITATION {"citationItems":[{"id":"ITEM-1","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1","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locator":"291","uris":["http://www.mendeley.com/documents/?uuid=46d4c93a-aefd-4246-abf2-4b4d0b00ac21"]}],"mendeley":{"formattedCitation":"(de Andrade et al., 2016, p. 291)","plainTextFormattedCitation":"(de Andrade et al., 2016, p. 291)","previouslyFormattedCitation":"(de Andrade et al., 2016, p. 291)"},"properties":{"noteIndex":0},"schema":"https://github.com/citation-style-language/schema/raw/master/csl-citation.json"}</w:instrText>
      </w:r>
      <w:r w:rsidRPr="00D806B5">
        <w:rPr>
          <w:color w:val="000000"/>
        </w:rPr>
        <w:fldChar w:fldCharType="separate"/>
      </w:r>
      <w:r w:rsidR="00FA0F5D" w:rsidRPr="00FA0F5D">
        <w:rPr>
          <w:noProof/>
          <w:color w:val="000000"/>
        </w:rPr>
        <w:t>(de Andrade et al., 2016, p. 291)</w:t>
      </w:r>
      <w:r w:rsidRPr="00D806B5">
        <w:rPr>
          <w:color w:val="000000"/>
        </w:rPr>
        <w:fldChar w:fldCharType="end"/>
      </w:r>
      <w:r w:rsidRPr="00D806B5">
        <w:rPr>
          <w:color w:val="000000"/>
        </w:rPr>
        <w:t>. Alongside this, while some participants understood that nicotine is addictive, they were unsure of what addict</w:t>
      </w:r>
      <w:r w:rsidR="00F30443">
        <w:rPr>
          <w:color w:val="000000"/>
        </w:rPr>
        <w:t>ion</w:t>
      </w:r>
      <w:r w:rsidRPr="00D806B5">
        <w:rPr>
          <w:color w:val="000000"/>
        </w:rPr>
        <w:t xml:space="preserve"> meant</w:t>
      </w:r>
      <w:r>
        <w:rPr>
          <w:color w:val="000000"/>
        </w:rPr>
        <w:t>, as noted by an ever-vaper</w:t>
      </w:r>
      <w:r w:rsidRPr="00D806B5">
        <w:rPr>
          <w:color w:val="000000"/>
        </w:rPr>
        <w:t xml:space="preserve">: ‘if you say something's addictive, you also have to say why being addicted to it is bad’ (12-14, US) </w:t>
      </w:r>
      <w:r w:rsidRPr="00D806B5">
        <w:rPr>
          <w:color w:val="000000"/>
        </w:rPr>
        <w:fldChar w:fldCharType="begin" w:fldLock="1"/>
      </w:r>
      <w:r w:rsidR="00EB3ECB">
        <w:rPr>
          <w:color w:val="000000"/>
        </w:rPr>
        <w:instrText>ADDIN CSL_CITATION {"citationItems":[{"id":"ITEM-1","itemData":{"DOI":"10.1136/tobaccocontrol-2019-055104","ISSN":"1468-3318","abstract":"Background: Youth e-cigarette use is a major public health concern. Large-scale tobacco prevention campaigns are a proven strategy to prevent tobacco use. There is a gap in understanding what types of e-cigarette prevention messages might be most effective. This study addresses this gap by reporting youth reactions to health messages aimed at preventing e-cigarette use.; Methods: In 2018, twenty-four focus groups, with 159 teens (12-17) at risk for or experimenting with e-cigarettes were conducted in four cities across the USA. During focus groups, youth responded to creative concepts dealing with (1) the addictive nature of e-cigarettes, (2) the fact that e-cigarettes come in flavours, which may encourage youth initiation, and nicotine which may lead to addiction, or (3) that youth who use e-cigarettes are more likely to use cigarettes. Youth also gave feedback to specific facts about harmful and potentially harmful chemicals in e-cigarettes. Transcripts were analysed using thematic analysis.; Results: Messages focusing on addiction alone did not resonate with participants. While youth found the idea that e-cigarettes may contain nicotine and can be addictive believable, with many describing personal experiences of addiction, they questioned how bad this really was, comparing addiction to e-cigarettes to things like being addicted to food. Participants wanted more information about negative consequences of vaping. Concepts paired with strong health effects messages resonated with participants.; Conclusion: These focus groups clarified which e-cigarette prevention messages might be most persuasive to teens. Youth in this study responded favourably to messages stating specific health consequences of e-cigarette use.; © Author(s) (or their employer(s)) 2019. Re-use permitted under CC BY-NC. No commercial re-use. See rights and permissions. Published by BMJ.","author":[{"dropping-particle":"","family":"Roditis","given":"Maria L","non-dropping-particle":"","parse-names":false,"suffix":""},{"dropping-particle":"","family":"Dineva","given":"Atanaska","non-dropping-particle":"","parse-names":false,"suffix":""},{"dropping-particle":"","family":"Smith","given":"Alexandria","non-dropping-particle":"","parse-names":false,"suffix":""},{"dropping-particle":"","family":"Walker","given":"Matthew","non-dropping-particle":"","parse-names":false,"suffix":""},{"dropping-particle":"","family":"Delahanty","given":"Janine","non-dropping-particle":"","parse-names":false,"suffix":""},{"dropping-particle":"","family":"D'lorio","given":"Emily","non-dropping-particle":"","parse-names":false,"suffix":""},{"dropping-particle":"","family":"Holtz","given":"Kristen D","non-dropping-particle":"","parse-names":false,"suffix":""}],"container-title":"Tobacco Control","id":"ITEM-1","issued":{"date-parts":[["2019","9","10"]]},"note":"From Duplicate 2 (Reactions to electronic nicotine delivery system (ENDS) prevention messages: results from qualitative research used to inform FDA's first youth ENDS prevention campaign. - Roditis, Maria L; Dineva, Atanaska; Smith, Alexandria; Walker, Matthew; Delahanty, Janine; D'lorio, Emily; Holtz, Kristen D)\n\nAccession Number: 31506379. Language: English. Date Revised: 20190911. Date Created: 20190912. Update Code: 20190911. Publication Type: Journal Article. Journal ID: 9209612. Publication Model: Print-Electronic. Cited Medium: Internet. NLM ISO Abbr: Tob Control. Linking ISSN: 09644563. Subset: IM; Date of Electronic Publication: 2019 Sep 10. ; Original Imprints: Publication: London : BMJ Pub. Group, c1992-","publisher":"BMJ Pub. Group","publisher-place":"Office of Health Communication and Education, Center for Tobacco Products, US Food and Drug Administration, Silver Spring, Maryland, USA maria.roditis@fda.hhs.gov.","title":"Reactions to electronic nicotine delivery system (ENDS) prevention messages: results from qualitative research used to inform FDA's first youth ENDS prevention campaign.","type":"article-journal"},"locator":"4","uris":["http://www.mendeley.com/documents/?uuid=bcd1be8c-dc0b-4d0b-b106-1736e6f0ecab"]}],"mendeley":{"formattedCitation":"(Roditis et al., 2019, p. 4)","plainTextFormattedCitation":"(Roditis et al., 2019, p. 4)","previouslyFormattedCitation":"(Roditis et al., 2019, p. 4)"},"properties":{"noteIndex":0},"schema":"https://github.com/citation-style-language/schema/raw/master/csl-citation.json"}</w:instrText>
      </w:r>
      <w:r w:rsidRPr="00D806B5">
        <w:rPr>
          <w:color w:val="000000"/>
        </w:rPr>
        <w:fldChar w:fldCharType="separate"/>
      </w:r>
      <w:r w:rsidR="00FA0F5D" w:rsidRPr="00FA0F5D">
        <w:rPr>
          <w:noProof/>
          <w:color w:val="000000"/>
        </w:rPr>
        <w:t>(Roditis et al., 2019, p. 4)</w:t>
      </w:r>
      <w:r w:rsidRPr="00D806B5">
        <w:rPr>
          <w:color w:val="000000"/>
        </w:rPr>
        <w:fldChar w:fldCharType="end"/>
      </w:r>
      <w:r w:rsidRPr="00D806B5">
        <w:rPr>
          <w:color w:val="000000"/>
        </w:rPr>
        <w:t>. However, others</w:t>
      </w:r>
      <w:r>
        <w:rPr>
          <w:color w:val="000000"/>
        </w:rPr>
        <w:t xml:space="preserve"> with a range of vaping status</w:t>
      </w:r>
      <w:r w:rsidRPr="00D806B5">
        <w:rPr>
          <w:color w:val="000000"/>
        </w:rPr>
        <w:t xml:space="preserve"> perceived e-cigarettes </w:t>
      </w:r>
      <w:r w:rsidR="00F30443">
        <w:rPr>
          <w:color w:val="000000"/>
        </w:rPr>
        <w:t>as</w:t>
      </w:r>
      <w:r w:rsidR="00F30443" w:rsidRPr="00D806B5">
        <w:rPr>
          <w:color w:val="000000"/>
        </w:rPr>
        <w:t xml:space="preserve"> </w:t>
      </w:r>
      <w:r w:rsidRPr="00D806B5">
        <w:rPr>
          <w:color w:val="000000"/>
        </w:rPr>
        <w:t xml:space="preserve">less addictive or not </w:t>
      </w:r>
      <w:r w:rsidRPr="00D806B5">
        <w:rPr>
          <w:color w:val="000000"/>
        </w:rPr>
        <w:lastRenderedPageBreak/>
        <w:t>addictive at all</w:t>
      </w:r>
      <w:r w:rsidR="008C0327">
        <w:rPr>
          <w:color w:val="000000"/>
        </w:rPr>
        <w:t xml:space="preserve"> </w:t>
      </w:r>
      <w:r w:rsidR="008C0327">
        <w:rPr>
          <w:color w:val="000000"/>
        </w:rPr>
        <w:fldChar w:fldCharType="begin" w:fldLock="1"/>
      </w:r>
      <w:r w:rsidR="008C0327">
        <w:rPr>
          <w:color w:val="000000"/>
        </w:rPr>
        <w:instrText>ADDIN CSL_CITATION {"citationItems":[{"id":"ITEM-1","itemData":{"DOI":"10.1080/08870446.2019.1652752","ISSN":"0887-0446","abstract":"Objective: The objective of this study is to explore adolescent non-e-cigarette users’ interpretations of e-cigarette advertising and their engagement with e-cigarette information. Given adolescents’ lack of persuasion knowledge and the association between advertising and behaviour, insights from non-users who are heavily targeted by the industry add evidence to a field that mainly focuses on risk perceptions and reasons for experimentation. Design: Five focus groups were conducted with 39 adolescents (mean = 14.21 years, age range = 12–17, 80% female). Data were analysed using the thematic approach. Results: Three themes were emerged: (1) advertising motivates nonsmokers to use e-cigarettes, (2) there is fascination with the technical and emotional appeals featured in commercials and (3) searching for information about e-cigarettes involves little validation. Adolescents also recalled health and social appeals that are consistent with content analysis of e-cigarette advertising. Further, adolescents used digital platforms and interpersonal sources for information on e-juice ingredients, health effects, accessibility, and price to satisfy their curiosity and justify their use. Very few, however, questioned the trustworthiness of the information. Conclusion: Findings provide support for the implementation of strategies, such as media literacy in public health and media campaigns, and the development of regulations vis-à-vis advertising and access to e-cigarette products to reduce future uptake. (PsycINFO Database Record (c) 2019 APA, all rights reserved)","author":[{"dropping-particle":"","family":"Chen","given":"Yvonnes","non-dropping-particle":"","parse-names":false,"suffix":""},{"dropping-particle":"","family":"Tilden","given":"Chris","non-dropping-particle":"","parse-names":false,"suffix":""},{"dropping-particle":"","family":"Vernberg","given":"Dee Katherine","non-dropping-particle":"","parse-names":false,"suffix":""}],"container-title":"Psychology &amp; Health","id":"ITEM-1","issued":{"date-parts":[["2019","8","13"]]},"note":"Accession Number: 2019-49134-001. PMID: 31418593 Partial author list: First Author &amp;amp; Affiliation: Chen, Yvonnes; William Allen White School of Journalism and Mass Communications, University of Kansas, Lawrence. Release Date: 20190822. Publication Type: Journal (0100), Peer Reviewed Journal (0110). Format Covered: Electronic. Language: English. Major Descriptor: No terms assigned. Classification: Health &amp;amp; Mental Health Treatment &amp;amp; Prevention (3300). Publication History: Accepted Date: Jul 31, 2019; Revised Date: Jul 1, 2019; First Submitted Date: Aug 10, 2018. Copyright Statement: Informa UK Limited, trading as Taylor &amp;amp; Francis Group. 2019.","publisher":"Taylor &amp; Francis","publisher-place":"Chen, Yvonnes","title":"Adolescents’ interpretations of e-cigarette advertising and their engagement with e-cigarette information: Results from five focus groups","type":"article-journal"},"uris":["http://www.mendeley.com/documents/?uuid=9ec79e5a-7318-4f3c-a71a-e890a2beb569"]},{"id":"ITEM-2","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2","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3","itemData":{"DOI":"10.1093/ntr/ntw095","ISSN":"1462-2203","abstract":"Introduction: Most studies have assessed use of \"e-cigarettes\" or \"electronic cigarettes,\" potentially excluding new electronic nicotine delivery systems (ENDS), such as e-hookahs and vape pens. Little is known about how adolescents and young adults perceive ENDS and if their perceptions vary by sub-type. We explored ENDS perceptions among these populations.Methods: Ten focus groups with 77 adolescents and young adults, ages 13-25, were conducted in spring 2014. Participants were users or susceptible nonusers of novel tobacco products. Focus group transcripts were coded for emergent themes.Results: Participants reported positive ENDS attributes, including flavor variety; user control of nicotine content; and smoke trick facilitation. Negative attributes included different feel compared to combustible cigarettes, nicotine addiction potential, and no cue to stop use. Participants perceived less harm from ENDS compared to combustible cigarettes, perhaps due to marketing and lack of product regulation, but noted the uncertainty of ingredients in ENDS. Numerous terms were used to describe ENDS, including \"e-cigarette,\" \"e-hookah,\" \"hookah pens,\" \"tanks,\" and \"vapes.\" Although no clear classification system emerged, participants used product characteristics like nicotine content and chargeability to attempt classification. Perceptions differed by product used. E-hookah users were perceived as young and trendy while e-cigarette users were perceived as old and addicted to nicotine.Conclusions: Young adults and adolescents report distinct ENDS sub-types with varying characteristics and social perceptions of users. Although they had more positive than negative perceptions of ENDS, prevention efforts should consider highlighting negative attributes as they may discourage use and product trial among young nonusers.Implications: Our study underscores the need for a standardized measurement system for ENDS sub-types and additional research on how ENDS sub-types are perceived among adolescents and young adults. In addition, our findings highlight negative product attributes reported by participants that may be useful in prevention and regulatory efforts to offset favorable marketing messages.","author":[{"dropping-particle":"","family":"Wagoner","given":"Kimberly G","non-dropping-particle":"","parse-names":false,"suffix":""},{"dropping-particle":"","family":"Cornacchione","given":"Jennifer","non-dropping-particle":"","parse-names":false,"suffix":""},{"dropping-particle":"","family":"Wiseman","given":"Kimberly D","non-dropping-particle":"","parse-names":false,"suffix":""},{"dropping-particle":"","family":"Teal","given":"Randall","non-dropping-particle":"","parse-names":false,"suffix":""},{"dropping-particle":"","family":"Moracco","given":"Kathryn E","non-dropping-particle":"","parse-names":false,"suffix":""},{"dropping-particle":"","family":"Sutfin","given":"Erin L","non-dropping-particle":"","parse-names":false,"suffix":""}],"container-title":"Nicotine &amp; Tobacco Research","id":"ITEM-3","issue":"10","issued":{"date-parts":[["2016","10"]]},"note":"Accession Number: 118033626. Language: English. Entry Date: 20180723. Revision Date: 20180724. Publication Type: journal article. Journal Subset: Biomedical; Europe; UK &amp;amp; Ireland. Grant Information: P30 DK056350/DK/NIDDK NIH HHS/United States. NLM UID: 9815751.","page":"206-212","publisher":"Oxford University Press / USA","publisher-place":"Department of Social Sciences and Health Policy, Wake Forest School of Medicine, Winston-Salem, NC","title":"E-cigarettes, Hookah Pens and Vapes: Adolescent and Young Adult Perceptions of Electronic Nicotine Delivery Systems.","type":"article-journal","volume":"18"},"uris":["http://www.mendeley.com/documents/?uuid=2f273ca6-10d7-42fe-9184-a9c28b26877e"]},{"id":"ITEM-4","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4","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5","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5","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uris":["http://www.mendeley.com/documents/?uuid=1edb74d2-6af3-47e6-bbe6-f75e98716528"]}],"mendeley":{"formattedCitation":"(Chen et al., 2019; Hammal &amp; Finegan, 2016; Hilton et al., 2016; Park et al., 2019; Wagoner et al., 2016)","plainTextFormattedCitation":"(Chen et al., 2019; Hammal &amp; Finegan, 2016; Hilton et al., 2016; Park et al., 2019; Wagoner et al., 2016)","previouslyFormattedCitation":"(Chen et al., 2019; Hammal &amp; Finegan, 2016; Hilton et al., 2016; Park et al., 2019; Wagoner et al., 2016)"},"properties":{"noteIndex":0},"schema":"https://github.com/citation-style-language/schema/raw/master/csl-citation.json"}</w:instrText>
      </w:r>
      <w:r w:rsidR="008C0327">
        <w:rPr>
          <w:color w:val="000000"/>
        </w:rPr>
        <w:fldChar w:fldCharType="separate"/>
      </w:r>
      <w:r w:rsidR="008C0327" w:rsidRPr="00FA0F5D">
        <w:rPr>
          <w:noProof/>
          <w:color w:val="000000"/>
        </w:rPr>
        <w:t>(Chen et al., 2019; Hammal &amp; Finegan, 2016; Hilton et al., 2016; Park et al., 2019; Wagoner et al., 2016)</w:t>
      </w:r>
      <w:r w:rsidR="008C0327">
        <w:rPr>
          <w:color w:val="000000"/>
        </w:rPr>
        <w:fldChar w:fldCharType="end"/>
      </w:r>
      <w:r w:rsidRPr="00D806B5">
        <w:rPr>
          <w:color w:val="000000"/>
        </w:rPr>
        <w:t>: ‘h</w:t>
      </w:r>
      <w:r w:rsidRPr="00D806B5">
        <w:t>e</w:t>
      </w:r>
      <w:r>
        <w:t xml:space="preserve"> [participant’s brother]</w:t>
      </w:r>
      <w:r w:rsidRPr="00D806B5">
        <w:t xml:space="preserve"> told me that is, that is not as much tobacco in it than a regular cigarette. And it's not, it don</w:t>
      </w:r>
      <w:r>
        <w:t>’</w:t>
      </w:r>
      <w:r w:rsidRPr="00D806B5">
        <w:t xml:space="preserve">t have that much stuff in it that makes it as addicted, I mean, as addictive, as smoking regular cigarettes’ (12, US) </w:t>
      </w:r>
      <w:r w:rsidRPr="00D806B5">
        <w:fldChar w:fldCharType="begin" w:fldLock="1"/>
      </w:r>
      <w:r w:rsidR="00BF3EEF">
        <w:instrText>ADDIN CSL_CITATION {"citationItems":[{"id":"ITEM-1","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1","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locator":"87","uris":["http://www.mendeley.com/documents/?uuid=b9c0002a-9f60-4ceb-bb8a-9e66cd754901"]}],"mendeley":{"formattedCitation":"(Park et al., 2019, p. 87)","plainTextFormattedCitation":"(Park et al., 2019, p. 87)","previouslyFormattedCitation":"(Park et al., 2019, p. 87)"},"properties":{"noteIndex":0},"schema":"https://github.com/citation-style-language/schema/raw/master/csl-citation.json"}</w:instrText>
      </w:r>
      <w:r w:rsidRPr="00D806B5">
        <w:fldChar w:fldCharType="separate"/>
      </w:r>
      <w:r w:rsidR="00FA0F5D" w:rsidRPr="00FA0F5D">
        <w:rPr>
          <w:noProof/>
        </w:rPr>
        <w:t>(Park et al., 2019, p. 87)</w:t>
      </w:r>
      <w:r w:rsidRPr="00D806B5">
        <w:fldChar w:fldCharType="end"/>
      </w:r>
      <w:r w:rsidRPr="00D806B5">
        <w:t>.</w:t>
      </w:r>
      <w:r>
        <w:t xml:space="preserve"> Adolescent discussions of addiction </w:t>
      </w:r>
      <w:r w:rsidR="00F30443">
        <w:t>were weighted towards</w:t>
      </w:r>
      <w:r>
        <w:t xml:space="preserve"> descriptive norm</w:t>
      </w:r>
      <w:r w:rsidR="00F30443">
        <w:t xml:space="preserve">s; </w:t>
      </w:r>
      <w:proofErr w:type="spellStart"/>
      <w:r w:rsidR="00F30443">
        <w:t>i.e</w:t>
      </w:r>
      <w:proofErr w:type="spellEnd"/>
      <w:r w:rsidR="00F30443">
        <w:t>, the sense that</w:t>
      </w:r>
      <w:r>
        <w:t xml:space="preserve"> something was prevalent but not </w:t>
      </w:r>
      <w:r w:rsidR="00F30443">
        <w:t>sufficiently</w:t>
      </w:r>
      <w:r>
        <w:t xml:space="preserve"> connected to an injunctive norm</w:t>
      </w:r>
      <w:r w:rsidR="00F30443">
        <w:t xml:space="preserve"> to</w:t>
      </w:r>
      <w:r>
        <w:t xml:space="preserve"> indicate approval or disapproval. </w:t>
      </w:r>
    </w:p>
    <w:p w14:paraId="3DE3779F" w14:textId="77777777" w:rsidR="004B2BA6" w:rsidRPr="0050402A" w:rsidRDefault="004B2BA6" w:rsidP="004B2BA6">
      <w:pPr>
        <w:pStyle w:val="Heading2"/>
        <w:spacing w:before="120" w:line="480" w:lineRule="auto"/>
        <w:jc w:val="both"/>
        <w:rPr>
          <w:color w:val="auto"/>
          <w:u w:val="single"/>
        </w:rPr>
      </w:pPr>
      <w:r w:rsidRPr="0050402A">
        <w:rPr>
          <w:rFonts w:ascii="Times New Roman" w:hAnsi="Times New Roman"/>
          <w:color w:val="auto"/>
          <w:sz w:val="24"/>
          <w:szCs w:val="24"/>
          <w:u w:val="single"/>
        </w:rPr>
        <w:t xml:space="preserve">Perceptions of harm </w:t>
      </w:r>
      <w:r>
        <w:rPr>
          <w:rFonts w:ascii="Times New Roman" w:hAnsi="Times New Roman"/>
          <w:color w:val="auto"/>
          <w:sz w:val="24"/>
          <w:szCs w:val="24"/>
          <w:u w:val="single"/>
        </w:rPr>
        <w:t>from e-cigarettes</w:t>
      </w:r>
    </w:p>
    <w:p w14:paraId="5A70D51E" w14:textId="61DD0094" w:rsidR="004B2BA6" w:rsidRPr="00D806B5" w:rsidRDefault="004B2BA6" w:rsidP="004B2BA6">
      <w:pPr>
        <w:spacing w:line="480" w:lineRule="auto"/>
        <w:jc w:val="both"/>
      </w:pPr>
      <w:r>
        <w:t>M</w:t>
      </w:r>
      <w:r w:rsidRPr="00D806B5">
        <w:t>any studies reported that participants felt that there were unknown risks and harms associated with e-cigarette</w:t>
      </w:r>
      <w:r>
        <w:t>s</w:t>
      </w:r>
      <w:r w:rsidR="005B485E">
        <w:t xml:space="preserve"> </w:t>
      </w:r>
      <w:r w:rsidR="005B485E">
        <w:fldChar w:fldCharType="begin" w:fldLock="1"/>
      </w:r>
      <w:r w:rsidR="005B485E">
        <w:instrText>ADDIN CSL_CITATION {"citationItems":[{"id":"ITEM-1","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1","issued":{"date-parts":[["2019"]]},"page":"93-97","publisher":"Elsevier","title":"Youth who use e-cigarettes regularly: A qualitative study of behavior, attitudes, and familial norms","type":"article-journal","volume":"13"},"uris":["http://www.mendeley.com/documents/?uuid=f5301d00-aa05-490e-b1fe-afd07eb62617"]},{"id":"ITEM-2","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2","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id":"ITEM-3","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3","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uris":["http://www.mendeley.com/documents/?uuid=1edb74d2-6af3-47e6-bbe6-f75e98716528"]},{"id":"ITEM-4","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4","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5","itemData":{"DOI":"10.1016/j.healthplace.2019.04.005","ISSN":"18732054","abstract":"There is concern that the emergence of e-cigarettes could result in an increase in young people's intake of, and exposure to, nicotine. This UK study used friendship group interviews to elicit the perspectives of young people from socioeconomically contrasting backgrounds regarding e-cigarettes. Young people from both advantaged and disadvantaged backgrounds described similar e-cigarette practices in the home environment, and, for both health and sensory reasons, viewed these as preferable to tobacco smoking. Space-related practices of adult e-cigarette use in the home were revealed to be more malleable than those of tobacco use. Results also highlighted that e-cigarettes offered young people new opportunities for nicotine consumption in the home. Methods of storing e-cigarettes in domestic spaces posed safety risks to younger children and easy access to e-cigarettes for others.","author":[{"dropping-particle":"","family":"Kirkcaldy","given":"Andrew","non-dropping-particle":"","parse-names":false,"suffix":""},{"dropping-particle":"","family":"Fairbrother","given":"Hannah","non-dropping-particle":"","parse-names":false,"suffix":""},{"dropping-particle":"","family":"Weiner","given":"Kate","non-dropping-particle":"","parse-names":false,"suffix":""},{"dropping-particle":"","family":"Curtis","given":"Penny","non-dropping-particle":"","parse-names":false,"suffix":""}],"container-title":"Health and Place","id":"ITEM-5","issued":{"date-parts":[["2019","5","1"]]},"page":"157-164","publisher":"Elsevier Ltd","title":"Young people's perspectives of e-cigarette use in the home","type":"article-journal","volume":"57"},"uris":["http://www.mendeley.com/documents/?uuid=8a5ed6ff-6af4-32b3-91f6-8a4f69cc38c2"]},{"id":"ITEM-6","itemData":{"DOI":"10.1111/1467-9566.12741","ISSN":"14679566","abstract":"E-cigarettes are devices through which a nicotine solution is 'vapourised' and inhaled by the user. Unlike cigarettes, the process involves no tobacco combustion. However, the inhalation and exhalation of vapour is reminiscent of smoking and there is debate about the possible harms and benefits of e-cigarette use, including the 'renormalisation' of smoking. Despite these debates, there has been little exploration into the embodied and semiotic similarities between smoking and vaping. This paper views the practices of vaping and smoking through the lens of performativity that is, the accumulation of meaning associated with the habits over time and space. Through in-depth interviews, we explore how young adults from primarily disadvantaged areas in Scotland, understand the similarity in practices between smoking and vaping. Participants talked about financial barriers to using different types of e-cigarettes, and how their use reflected their views on smoking cessation. They also discussed the embodied similarities between smoking and vaping, with divergent opinions on whether this continuance of habit was beneficial or not, revealing still developing and ambiguous norms around performativity. The norms of vaping were also frequently discussed, with participants' experiences and views reflecting the contested position of vaping in an environment where cigarette smoking is denormalised.","author":[{"dropping-particle":"","family":"Lucherini","given":"Mark","non-dropping-particle":"","parse-names":false,"suffix":""},{"dropping-particle":"","family":"Rooke","given":"Catriona","non-dropping-particle":"","parse-names":false,"suffix":""},{"dropping-particle":"","family":"Amos","given":"Amanda","non-dropping-particle":"","parse-names":false,"suffix":""}],"container-title":"Sociology of Health and Illness","id":"ITEM-6","issue":"6","issued":{"date-parts":[["2018","7","1"]]},"page":"1037-1052","publisher":"Blackwell Publishing Ltd","title":"E-cigarettes, vaping and performativity in the context of tobacco denormalisation","type":"article-journal","volume":"40"},"uris":["http://www.mendeley.com/documents/?uuid=30d2e094-cdbb-3d3d-85b7-aead66c751de"]},{"id":"ITEM-7","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7","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8","itemData":{"DOI":"10.1136/tobaccocontrol-2019-055104","ISSN":"1468-3318","abstract":"Background: Youth e-cigarette use is a major public health concern. Large-scale tobacco prevention campaigns are a proven strategy to prevent tobacco use. There is a gap in understanding what types of e-cigarette prevention messages might be most effective. This study addresses this gap by reporting youth reactions to health messages aimed at preventing e-cigarette use.; Methods: In 2018, twenty-four focus groups, with 159 teens (12-17) at risk for or experimenting with e-cigarettes were conducted in four cities across the USA. During focus groups, youth responded to creative concepts dealing with (1) the addictive nature of e-cigarettes, (2) the fact that e-cigarettes come in flavours, which may encourage youth initiation, and nicotine which may lead to addiction, or (3) that youth who use e-cigarettes are more likely to use cigarettes. Youth also gave feedback to specific facts about harmful and potentially harmful chemicals in e-cigarettes. Transcripts were analysed using thematic analysis.; Results: Messages focusing on addiction alone did not resonate with participants. While youth found the idea that e-cigarettes may contain nicotine and can be addictive believable, with many describing personal experiences of addiction, they questioned how bad this really was, comparing addiction to e-cigarettes to things like being addicted to food. Participants wanted more information about negative consequences of vaping. Concepts paired with strong health effects messages resonated with participants.; Conclusion: These focus groups clarified which e-cigarette prevention messages might be most persuasive to teens. Youth in this study responded favourably to messages stating specific health consequences of e-cigarette use.; © Author(s) (or their employer(s)) 2019. Re-use permitted under CC BY-NC. No commercial re-use. See rights and permissions. Published by BMJ.","author":[{"dropping-particle":"","family":"Roditis","given":"Maria L","non-dropping-particle":"","parse-names":false,"suffix":""},{"dropping-particle":"","family":"Dineva","given":"Atanaska","non-dropping-particle":"","parse-names":false,"suffix":""},{"dropping-particle":"","family":"Smith","given":"Alexandria","non-dropping-particle":"","parse-names":false,"suffix":""},{"dropping-particle":"","family":"Walker","given":"Matthew","non-dropping-particle":"","parse-names":false,"suffix":""},{"dropping-particle":"","family":"Delahanty","given":"Janine","non-dropping-particle":"","parse-names":false,"suffix":""},{"dropping-particle":"","family":"D'lorio","given":"Emily","non-dropping-particle":"","parse-names":false,"suffix":""},{"dropping-particle":"","family":"Holtz","given":"Kristen D","non-dropping-particle":"","parse-names":false,"suffix":""}],"container-title":"Tobacco Control","id":"ITEM-8","issued":{"date-parts":[["2019","9","10"]]},"note":"From Duplicate 2 (Reactions to electronic nicotine delivery system (ENDS) prevention messages: results from qualitative research used to inform FDA's first youth ENDS prevention campaign. - Roditis, Maria L; Dineva, Atanaska; Smith, Alexandria; Walker, Matthew; Delahanty, Janine; D'lorio, Emily; Holtz, Kristen D)\n\nAccession Number: 31506379. Language: English. Date Revised: 20190911. Date Created: 20190912. Update Code: 20190911. Publication Type: Journal Article. Journal ID: 9209612. Publication Model: Print-Electronic. Cited Medium: Internet. NLM ISO Abbr: Tob Control. Linking ISSN: 09644563. Subset: IM; Date of Electronic Publication: 2019 Sep 10. ; Original Imprints: Publication: London : BMJ Pub. Group, c1992-","publisher":"BMJ Pub. Group","publisher-place":"Office of Health Communication and Education, Center for Tobacco Products, US Food and Drug Administration, Silver Spring, Maryland, USA maria.roditis@fda.hhs.gov.","title":"Reactions to electronic nicotine delivery system (ENDS) prevention messages: results from qualitative research used to inform FDA's first youth ENDS prevention campaign.","type":"article-journal"},"uris":["http://www.mendeley.com/documents/?uuid=bcd1be8c-dc0b-4d0b-b106-1736e6f0ecab"]},{"id":"ITEM-9","itemData":{"DOI":"10.1093/ntr/ntw095","ISSN":"1462-2203","abstract":"Introduction: Most studies have assessed use of \"e-cigarettes\" or \"electronic cigarettes,\" potentially excluding new electronic nicotine delivery systems (ENDS), such as e-hookahs and vape pens. Little is known about how adolescents and young adults perceive ENDS and if their perceptions vary by sub-type. We explored ENDS perceptions among these populations.Methods: Ten focus groups with 77 adolescents and young adults, ages 13-25, were conducted in spring 2014. Participants were users or susceptible nonusers of novel tobacco products. Focus group transcripts were coded for emergent themes.Results: Participants reported positive ENDS attributes, including flavor variety; user control of nicotine content; and smoke trick facilitation. Negative attributes included different feel compared to combustible cigarettes, nicotine addiction potential, and no cue to stop use. Participants perceived less harm from ENDS compared to combustible cigarettes, perhaps due to marketing and lack of product regulation, but noted the uncertainty of ingredients in ENDS. Numerous terms were used to describe ENDS, including \"e-cigarette,\" \"e-hookah,\" \"hookah pens,\" \"tanks,\" and \"vapes.\" Although no clear classification system emerged, participants used product characteristics like nicotine content and chargeability to attempt classification. Perceptions differed by product used. E-hookah users were perceived as young and trendy while e-cigarette users were perceived as old and addicted to nicotine.Conclusions: Young adults and adolescents report distinct ENDS sub-types with varying characteristics and social perceptions of users. Although they had more positive than negative perceptions of ENDS, prevention efforts should consider highlighting negative attributes as they may discourage use and product trial among young nonusers.Implications: Our study underscores the need for a standardized measurement system for ENDS sub-types and additional research on how ENDS sub-types are perceived among adolescents and young adults. In addition, our findings highlight negative product attributes reported by participants that may be useful in prevention and regulatory efforts to offset favorable marketing messages.","author":[{"dropping-particle":"","family":"Wagoner","given":"Kimberly G","non-dropping-particle":"","parse-names":false,"suffix":""},{"dropping-particle":"","family":"Cornacchione","given":"Jennifer","non-dropping-particle":"","parse-names":false,"suffix":""},{"dropping-particle":"","family":"Wiseman","given":"Kimberly D","non-dropping-particle":"","parse-names":false,"suffix":""},{"dropping-particle":"","family":"Teal","given":"Randall","non-dropping-particle":"","parse-names":false,"suffix":""},{"dropping-particle":"","family":"Moracco","given":"Kathryn E","non-dropping-particle":"","parse-names":false,"suffix":""},{"dropping-particle":"","family":"Sutfin","given":"Erin L","non-dropping-particle":"","parse-names":false,"suffix":""}],"container-title":"Nicotine &amp; Tobacco Research","id":"ITEM-9","issue":"10","issued":{"date-parts":[["2016","10"]]},"note":"Accession Number: 118033626. Language: English. Entry Date: 20180723. Revision Date: 20180724. Publication Type: journal article. Journal Subset: Biomedical; Europe; UK &amp;amp; Ireland. Grant Information: P30 DK056350/DK/NIDDK NIH HHS/United States. NLM UID: 9815751.","page":"206-212","publisher":"Oxford University Press / USA","publisher-place":"Department of Social Sciences and Health Policy, Wake Forest School of Medicine, Winston-Salem, NC","title":"E-cigarettes, Hookah Pens and Vapes: Adolescent and Young Adult Perceptions of Electronic Nicotine Delivery Systems.","type":"article-journal","volume":"18"},"uris":["http://www.mendeley.com/documents/?uuid=2f273ca6-10d7-42fe-9184-a9c28b26877e"]},{"id":"ITEM-10","itemData":{"DOI":"http://dx.doi.org/10.1111/add.13377","ISSN":"09652140","abstract":"Background and aims Regulation of electronic cigarettes has moved to the top of the addiction policy agenda, as demonstrated by the recent focus across the United Kingdom on introducing age-of-sale restrictions. However, the views of those affected by such regulation remain largely unexplored. This paper presents the first detailed qualitative exploration of adolescents' perceptions of existing, and opinions about potential e-cigarette regulation. Methods Sixteen focus groups, including a total of 83 teenagers between the ages of 14 and 17 years, were conducted in deprived, mixed and affluent urban areas in Scotland and England between November 2014 and February 2015. Transcripts were imported into Nivivo 10, coded thematically and analysed. Results Participants critically considered existing evidence and competing interests in regulatory debates and demonstrated sophisticated understanding of the advantages and disadvantages of regulation. They overwhelmingly supported strong e-cigarette regulation and endorsed restrictions on sales to minors, marketing and e-cigarette use in public places. Concern about potential health harms of e-cigarette use and marketing increasing the acceptability of vaping and smoking led these adolescents to support regulation. Conclusions In focus group discussions, a sample of UK adolescents exposed to particular communications about e-cigarettes supported strict regulation of e-cigarettes, including banning sales to minors and use in indoor public areas.","author":[{"dropping-particle":"","family":"Weishaar","given":"Heide","non-dropping-particle":"","parse-names":false,"suffix":""},{"dropping-particle":"","family":"Trevisan","given":"Filippo","non-dropping-particle":"","parse-names":false,"suffix":""},{"dropping-particle":"","family":"Hilton","given":"Shona","non-dropping-particle":"","parse-names":false,"suffix":""}],"container-title":"Addiction","id":"ITEM-10","issue":"9","issued":{"date-parts":[["2016","9"]]},"language":"English","note":"From Duplicate 1 ('Maybe they should regulate them quite strictly until they know the true dangers': a focus group study exploring UK adolescents' views on e-cigarette regulation: (Alcoholism and Drug Addiction) - Weishaar, Heide; Trevisan, Filippo; Hilton, Shona)\n\nFrom Duplicate 1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2 ('Maybe they should regulate them quite strictly until they know the true dangers': a focus group study exploring UK adolescents' views on e-cigarette regulation. - Weishaar, Heide; Trevisan, Filippo; Hilton, Shona)\n\nFrom Duplicate 1 ('Maybe they should regulate them quite strictly until they know the true dangers': a focus group study exploring UK adolescents' views on e-cigarette regulation - Weishaar, Heide; Trevisan, Filippo; Hilton, Shona)\n\nDate revised - 2016-11-02\n\nLast updated - 2016-11-02\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3 ('Maybe they should regulate themquite strictly until they know the true dangers': a focus group study exploring UK adolescents' views on e-cigarette regulation. - Weishaar, Heide; Trevisan, Filippo; Hilton, Shona)\n\nAccession Number: 118089331. Language: English. Entry Date: 20160920. Revision Date: 20190712. Publication Type: Article; research; tables/charts. Journal Subset: Biomedical; Europe; Peer Reviewed; UK &amp;amp; Ireland. NLM UID: 9304118.\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page":"1637-1645","publisher":"Taylor &amp; Francis Ltd.","publisher-place":"Abingdon","title":"'Maybe they should regulate them quite strictly until they know the true dangers': a focus group study exploring UK adolescents' views on e-cigarette regulation","type":"article-journal","volume":"111"},"uris":["http://www.mendeley.com/documents/?uuid=b25297fa-a7e5-41bf-ba79-f84611cbf860"]}],"mendeley":{"formattedCitation":"(Alexander et al., 2019; de Andrade et al., 2016; Hammal &amp; Finegan, 2016; Hilton et al., 2016; Kirkcaldy et al., 2019; Lucherini et al., 2018; Park et al., 2019; Roditis et al., 2019; Wagoner et al., 2016; Weishaar et al., 2016)","plainTextFormattedCitation":"(Alexander et al., 2019; de Andrade et al., 2016; Hammal &amp; Finegan, 2016; Hilton et al., 2016; Kirkcaldy et al., 2019; Lucherini et al., 2018; Park et al., 2019; Roditis et al., 2019; Wagoner et al., 2016; Weishaar et al., 2016)","previouslyFormattedCitation":"(Alexander et al., 2019; de Andrade et al., 2016; Hammal &amp; Finegan, 2016; Hilton et al., 2016; Kirkcaldy et al., 2019; Lucherini et al., 2018; Park et al., 2019; Roditis et al., 2019; Wagoner et al., 2016; Weishaar et al., 2016)"},"properties":{"noteIndex":0},"schema":"https://github.com/citation-style-language/schema/raw/master/csl-citation.json"}</w:instrText>
      </w:r>
      <w:r w:rsidR="005B485E">
        <w:fldChar w:fldCharType="separate"/>
      </w:r>
      <w:r w:rsidR="005B485E" w:rsidRPr="004A4CE1">
        <w:rPr>
          <w:noProof/>
        </w:rPr>
        <w:t>(Alexander et al., 2019; de Andrade et al., 2016; Hammal &amp; Finegan, 2016; Hilton et al., 2016; Kirkcaldy et al., 2019; Lucherini et al., 2018; Park et al., 2019; Roditis et al., 2019; Wagoner et al., 2016; Weishaar et al., 2016)</w:t>
      </w:r>
      <w:r w:rsidR="005B485E">
        <w:fldChar w:fldCharType="end"/>
      </w:r>
      <w:r w:rsidRPr="00D806B5">
        <w:t xml:space="preserve">. </w:t>
      </w:r>
      <w:r>
        <w:t>P</w:t>
      </w:r>
      <w:r w:rsidRPr="00D806B5">
        <w:t>articipants discussed being cautious of e-cigarettes because of the mixed messages and lack of sustained research over time</w:t>
      </w:r>
      <w:r w:rsidR="008C0327">
        <w:t xml:space="preserve"> </w:t>
      </w:r>
      <w:r w:rsidR="008C0327">
        <w:fldChar w:fldCharType="begin" w:fldLock="1"/>
      </w:r>
      <w:r w:rsidR="008C0327">
        <w:instrText>ADDIN CSL_CITATION {"citationItems":[{"id":"ITEM-1","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1","issued":{"date-parts":[["2019"]]},"page":"93-97","publisher":"Elsevier","title":"Youth who use e-cigarettes regularly: A qualitative study of behavior, attitudes, and familial norms","type":"article-journal","volume":"13"},"uris":["http://www.mendeley.com/documents/?uuid=f5301d00-aa05-490e-b1fe-afd07eb62617"]},{"id":"ITEM-2","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2","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id":"ITEM-3","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3","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uris":["http://www.mendeley.com/documents/?uuid=1edb74d2-6af3-47e6-bbe6-f75e98716528"]},{"id":"ITEM-4","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4","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5","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5","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6","itemData":{"DOI":"10.1136/tobaccocontrol-2019-055104","ISSN":"1468-3318","abstract":"Background: Youth e-cigarette use is a major public health concern. Large-scale tobacco prevention campaigns are a proven strategy to prevent tobacco use. There is a gap in understanding what types of e-cigarette prevention messages might be most effective. This study addresses this gap by reporting youth reactions to health messages aimed at preventing e-cigarette use.; Methods: In 2018, twenty-four focus groups, with 159 teens (12-17) at risk for or experimenting with e-cigarettes were conducted in four cities across the USA. During focus groups, youth responded to creative concepts dealing with (1) the addictive nature of e-cigarettes, (2) the fact that e-cigarettes come in flavours, which may encourage youth initiation, and nicotine which may lead to addiction, or (3) that youth who use e-cigarettes are more likely to use cigarettes. Youth also gave feedback to specific facts about harmful and potentially harmful chemicals in e-cigarettes. Transcripts were analysed using thematic analysis.; Results: Messages focusing on addiction alone did not resonate with participants. While youth found the idea that e-cigarettes may contain nicotine and can be addictive believable, with many describing personal experiences of addiction, they questioned how bad this really was, comparing addiction to e-cigarettes to things like being addicted to food. Participants wanted more information about negative consequences of vaping. Concepts paired with strong health effects messages resonated with participants.; Conclusion: These focus groups clarified which e-cigarette prevention messages might be most persuasive to teens. Youth in this study responded favourably to messages stating specific health consequences of e-cigarette use.; © Author(s) (or their employer(s)) 2019. Re-use permitted under CC BY-NC. No commercial re-use. See rights and permissions. Published by BMJ.","author":[{"dropping-particle":"","family":"Roditis","given":"Maria L","non-dropping-particle":"","parse-names":false,"suffix":""},{"dropping-particle":"","family":"Dineva","given":"Atanaska","non-dropping-particle":"","parse-names":false,"suffix":""},{"dropping-particle":"","family":"Smith","given":"Alexandria","non-dropping-particle":"","parse-names":false,"suffix":""},{"dropping-particle":"","family":"Walker","given":"Matthew","non-dropping-particle":"","parse-names":false,"suffix":""},{"dropping-particle":"","family":"Delahanty","given":"Janine","non-dropping-particle":"","parse-names":false,"suffix":""},{"dropping-particle":"","family":"D'lorio","given":"Emily","non-dropping-particle":"","parse-names":false,"suffix":""},{"dropping-particle":"","family":"Holtz","given":"Kristen D","non-dropping-particle":"","parse-names":false,"suffix":""}],"container-title":"Tobacco Control","id":"ITEM-6","issued":{"date-parts":[["2019","9","10"]]},"note":"From Duplicate 2 (Reactions to electronic nicotine delivery system (ENDS) prevention messages: results from qualitative research used to inform FDA's first youth ENDS prevention campaign. - Roditis, Maria L; Dineva, Atanaska; Smith, Alexandria; Walker, Matthew; Delahanty, Janine; D'lorio, Emily; Holtz, Kristen D)\n\nAccession Number: 31506379. Language: English. Date Revised: 20190911. Date Created: 20190912. Update Code: 20190911. Publication Type: Journal Article. Journal ID: 9209612. Publication Model: Print-Electronic. Cited Medium: Internet. NLM ISO Abbr: Tob Control. Linking ISSN: 09644563. Subset: IM; Date of Electronic Publication: 2019 Sep 10. ; Original Imprints: Publication: London : BMJ Pub. Group, c1992-","publisher":"BMJ Pub. Group","publisher-place":"Office of Health Communication and Education, Center for Tobacco Products, US Food and Drug Administration, Silver Spring, Maryland, USA maria.roditis@fda.hhs.gov.","title":"Reactions to electronic nicotine delivery system (ENDS) prevention messages: results from qualitative research used to inform FDA's first youth ENDS prevention campaign.","type":"article-journal"},"uris":["http://www.mendeley.com/documents/?uuid=bcd1be8c-dc0b-4d0b-b106-1736e6f0ecab"]},{"id":"ITEM-7","itemData":{"DOI":"10.1093/ntr/ntw095","ISSN":"1462-2203","abstract":"Introduction: Most studies have assessed use of \"e-cigarettes\" or \"electronic cigarettes,\" potentially excluding new electronic nicotine delivery systems (ENDS), such as e-hookahs and vape pens. Little is known about how adolescents and young adults perceive ENDS and if their perceptions vary by sub-type. We explored ENDS perceptions among these populations.Methods: Ten focus groups with 77 adolescents and young adults, ages 13-25, were conducted in spring 2014. Participants were users or susceptible nonusers of novel tobacco products. Focus group transcripts were coded for emergent themes.Results: Participants reported positive ENDS attributes, including flavor variety; user control of nicotine content; and smoke trick facilitation. Negative attributes included different feel compared to combustible cigarettes, nicotine addiction potential, and no cue to stop use. Participants perceived less harm from ENDS compared to combustible cigarettes, perhaps due to marketing and lack of product regulation, but noted the uncertainty of ingredients in ENDS. Numerous terms were used to describe ENDS, including \"e-cigarette,\" \"e-hookah,\" \"hookah pens,\" \"tanks,\" and \"vapes.\" Although no clear classification system emerged, participants used product characteristics like nicotine content and chargeability to attempt classification. Perceptions differed by product used. E-hookah users were perceived as young and trendy while e-cigarette users were perceived as old and addicted to nicotine.Conclusions: Young adults and adolescents report distinct ENDS sub-types with varying characteristics and social perceptions of users. Although they had more positive than negative perceptions of ENDS, prevention efforts should consider highlighting negative attributes as they may discourage use and product trial among young nonusers.Implications: Our study underscores the need for a standardized measurement system for ENDS sub-types and additional research on how ENDS sub-types are perceived among adolescents and young adults. In addition, our findings highlight negative product attributes reported by participants that may be useful in prevention and regulatory efforts to offset favorable marketing messages.","author":[{"dropping-particle":"","family":"Wagoner","given":"Kimberly G","non-dropping-particle":"","parse-names":false,"suffix":""},{"dropping-particle":"","family":"Cornacchione","given":"Jennifer","non-dropping-particle":"","parse-names":false,"suffix":""},{"dropping-particle":"","family":"Wiseman","given":"Kimberly D","non-dropping-particle":"","parse-names":false,"suffix":""},{"dropping-particle":"","family":"Teal","given":"Randall","non-dropping-particle":"","parse-names":false,"suffix":""},{"dropping-particle":"","family":"Moracco","given":"Kathryn E","non-dropping-particle":"","parse-names":false,"suffix":""},{"dropping-particle":"","family":"Sutfin","given":"Erin L","non-dropping-particle":"","parse-names":false,"suffix":""}],"container-title":"Nicotine &amp; Tobacco Research","id":"ITEM-7","issue":"10","issued":{"date-parts":[["2016","10"]]},"note":"Accession Number: 118033626. Language: English. Entry Date: 20180723. Revision Date: 20180724. Publication Type: journal article. Journal Subset: Biomedical; Europe; UK &amp;amp; Ireland. Grant Information: P30 DK056350/DK/NIDDK NIH HHS/United States. NLM UID: 9815751.","page":"206-212","publisher":"Oxford University Press / USA","publisher-place":"Department of Social Sciences and Health Policy, Wake Forest School of Medicine, Winston-Salem, NC","title":"E-cigarettes, Hookah Pens and Vapes: Adolescent and Young Adult Perceptions of Electronic Nicotine Delivery Systems.","type":"article-journal","volume":"18"},"uris":["http://www.mendeley.com/documents/?uuid=2f273ca6-10d7-42fe-9184-a9c28b26877e"]},{"id":"ITEM-8","itemData":{"DOI":"http://dx.doi.org/10.1111/add.13377","ISSN":"09652140","abstract":"Background and aims Regulation of electronic cigarettes has moved to the top of the addiction policy agenda, as demonstrated by the recent focus across the United Kingdom on introducing age-of-sale restrictions. However, the views of those affected by such regulation remain largely unexplored. This paper presents the first detailed qualitative exploration of adolescents' perceptions of existing, and opinions about potential e-cigarette regulation. Methods Sixteen focus groups, including a total of 83 teenagers between the ages of 14 and 17 years, were conducted in deprived, mixed and affluent urban areas in Scotland and England between November 2014 and February 2015. Transcripts were imported into Nivivo 10, coded thematically and analysed. Results Participants critically considered existing evidence and competing interests in regulatory debates and demonstrated sophisticated understanding of the advantages and disadvantages of regulation. They overwhelmingly supported strong e-cigarette regulation and endorsed restrictions on sales to minors, marketing and e-cigarette use in public places. Concern about potential health harms of e-cigarette use and marketing increasing the acceptability of vaping and smoking led these adolescents to support regulation. Conclusions In focus group discussions, a sample of UK adolescents exposed to particular communications about e-cigarettes supported strict regulation of e-cigarettes, including banning sales to minors and use in indoor public areas.","author":[{"dropping-particle":"","family":"Weishaar","given":"Heide","non-dropping-particle":"","parse-names":false,"suffix":""},{"dropping-particle":"","family":"Trevisan","given":"Filippo","non-dropping-particle":"","parse-names":false,"suffix":""},{"dropping-particle":"","family":"Hilton","given":"Shona","non-dropping-particle":"","parse-names":false,"suffix":""}],"container-title":"Addiction","id":"ITEM-8","issue":"9","issued":{"date-parts":[["2016","9"]]},"language":"English","note":"From Duplicate 1 ('Maybe they should regulate them quite strictly until they know the true dangers': a focus group study exploring UK adolescents' views on e-cigarette regulation: (Alcoholism and Drug Addiction) - Weishaar, Heide; Trevisan, Filippo; Hilton, Shona)\n\nFrom Duplicate 1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2 ('Maybe they should regulate them quite strictly until they know the true dangers': a focus group study exploring UK adolescents' views on e-cigarette regulation. - Weishaar, Heide; Trevisan, Filippo; Hilton, Shona)\n\nFrom Duplicate 1 ('Maybe they should regulate them quite strictly until they know the true dangers': a focus group study exploring UK adolescents' views on e-cigarette regulation - Weishaar, Heide; Trevisan, Filippo; Hilton, Shona)\n\nDate revised - 2016-11-02\n\nLast updated - 2016-11-02\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3 ('Maybe they should regulate themquite strictly until they know the true dangers': a focus group study exploring UK adolescents' views on e-cigarette regulation. - Weishaar, Heide; Trevisan, Filippo; Hilton, Shona)\n\nAccession Number: 118089331. Language: English. Entry Date: 20160920. Revision Date: 20190712. Publication Type: Article; research; tables/charts. Journal Subset: Biomedical; Europe; Peer Reviewed; UK &amp;amp; Ireland. NLM UID: 9304118.\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page":"1637-1645","publisher":"Taylor &amp; Francis Ltd.","publisher-place":"Abingdon","title":"'Maybe they should regulate them quite strictly until they know the true dangers': a focus group study exploring UK adolescents' views on e-cigarette regulation","type":"article-journal","volume":"111"},"uris":["http://www.mendeley.com/documents/?uuid=b25297fa-a7e5-41bf-ba79-f84611cbf860"]}],"mendeley":{"formattedCitation":"(Alexander et al., 2019; de Andrade et al., 2016; Hammal &amp; Finegan, 2016; Hilton et al., 2016; Park et al., 2019; Roditis et al., 2019; Wagoner et al., 2016; Weishaar et al., 2016)","plainTextFormattedCitation":"(Alexander et al., 2019; de Andrade et al., 2016; Hammal &amp; Finegan, 2016; Hilton et al., 2016; Park et al., 2019; Roditis et al., 2019; Wagoner et al., 2016; Weishaar et al., 2016)","previouslyFormattedCitation":"(Alexander et al., 2019; de Andrade et al., 2016; Hammal &amp; Finegan, 2016; Hilton et al., 2016; Park et al., 2019; Roditis et al., 2019; Wagoner et al., 2016; Weishaar et al., 2016)"},"properties":{"noteIndex":0},"schema":"https://github.com/citation-style-language/schema/raw/master/csl-citation.json"}</w:instrText>
      </w:r>
      <w:r w:rsidR="008C0327">
        <w:fldChar w:fldCharType="separate"/>
      </w:r>
      <w:r w:rsidR="008C0327" w:rsidRPr="00FA0F5D">
        <w:rPr>
          <w:noProof/>
        </w:rPr>
        <w:t>(Alexander et al., 2019; de Andrade et al., 2016; Hammal &amp; Finegan, 2016; Hilton et al., 2016; Park et al., 2019; Roditis et al., 2019; Wagoner et al., 2016; Weishaar et al., 2016)</w:t>
      </w:r>
      <w:r w:rsidR="008C0327">
        <w:fldChar w:fldCharType="end"/>
      </w:r>
      <w:r w:rsidRPr="00D806B5">
        <w:t xml:space="preserve">: </w:t>
      </w:r>
    </w:p>
    <w:p w14:paraId="35ACCF3E" w14:textId="2DA65338" w:rsidR="004B2BA6" w:rsidRPr="00D806B5" w:rsidRDefault="004B2BA6" w:rsidP="004B2BA6">
      <w:pPr>
        <w:spacing w:line="480" w:lineRule="auto"/>
        <w:ind w:left="1418"/>
        <w:jc w:val="both"/>
      </w:pPr>
      <w:r w:rsidRPr="00D806B5">
        <w:t xml:space="preserve">I don’t think they’re safe, there’s not really any study showing what the vapour like and what’s in it. What kind of chemicals…you never know what you’re </w:t>
      </w:r>
      <w:proofErr w:type="gramStart"/>
      <w:r w:rsidRPr="00D806B5">
        <w:t>smoking.</w:t>
      </w:r>
      <w:proofErr w:type="gramEnd"/>
      <w:r w:rsidRPr="00D806B5">
        <w:t xml:space="preserve"> It’d be just water vapour but it could have something (17, Canada) </w:t>
      </w:r>
      <w:r w:rsidRPr="00D806B5">
        <w:fldChar w:fldCharType="begin" w:fldLock="1"/>
      </w:r>
      <w:r w:rsidR="00BF3EEF">
        <w:instrText>ADDIN CSL_CITATION {"citationItems":[{"id":"ITEM-1","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1","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locator":"964","uris":["http://www.mendeley.com/documents/?uuid=1edb74d2-6af3-47e6-bbe6-f75e98716528"]}],"mendeley":{"formattedCitation":"(Hammal &amp; Finegan, 2016, p. 964)","plainTextFormattedCitation":"(Hammal &amp; Finegan, 2016, p. 964)","previouslyFormattedCitation":"(Hammal &amp; Finegan, 2016, p. 964)"},"properties":{"noteIndex":0},"schema":"https://github.com/citation-style-language/schema/raw/master/csl-citation.json"}</w:instrText>
      </w:r>
      <w:r w:rsidRPr="00D806B5">
        <w:fldChar w:fldCharType="separate"/>
      </w:r>
      <w:r w:rsidR="00FA0F5D" w:rsidRPr="00FA0F5D">
        <w:rPr>
          <w:noProof/>
        </w:rPr>
        <w:t>(Hammal &amp; Finegan, 2016, p. 964)</w:t>
      </w:r>
      <w:r w:rsidRPr="00D806B5">
        <w:fldChar w:fldCharType="end"/>
      </w:r>
      <w:r w:rsidRPr="00D806B5">
        <w:t xml:space="preserve">. </w:t>
      </w:r>
    </w:p>
    <w:p w14:paraId="41975437" w14:textId="395785F1" w:rsidR="004B2BA6" w:rsidRPr="00D806B5" w:rsidRDefault="004B2BA6" w:rsidP="004B2BA6">
      <w:pPr>
        <w:spacing w:line="480" w:lineRule="auto"/>
        <w:jc w:val="both"/>
      </w:pPr>
      <w:r w:rsidRPr="00D806B5">
        <w:t>Relatedly, some participants expressed concerns about second-hand vapour and the potential harms to children</w:t>
      </w:r>
      <w:r w:rsidR="009E7D01">
        <w:t xml:space="preserve"> </w:t>
      </w:r>
      <w:r w:rsidR="009E7D01">
        <w:fldChar w:fldCharType="begin" w:fldLock="1"/>
      </w:r>
      <w:r w:rsidR="009E7D01">
        <w:instrText>ADDIN CSL_CITATION {"citationItems":[{"id":"ITEM-1","itemData":{"DOI":"10.1016/j.healthplace.2019.04.005","ISSN":"18732054","abstract":"There is concern that the emergence of e-cigarettes could result in an increase in young people's intake of, and exposure to, nicotine. This UK study used friendship group interviews to elicit the perspectives of young people from socioeconomically contrasting backgrounds regarding e-cigarettes. Young people from both advantaged and disadvantaged backgrounds described similar e-cigarette practices in the home environment, and, for both health and sensory reasons, viewed these as preferable to tobacco smoking. Space-related practices of adult e-cigarette use in the home were revealed to be more malleable than those of tobacco use. Results also highlighted that e-cigarettes offered young people new opportunities for nicotine consumption in the home. Methods of storing e-cigarettes in domestic spaces posed safety risks to younger children and easy access to e-cigarettes for others.","author":[{"dropping-particle":"","family":"Kirkcaldy","given":"Andrew","non-dropping-particle":"","parse-names":false,"suffix":""},{"dropping-particle":"","family":"Fairbrother","given":"Hannah","non-dropping-particle":"","parse-names":false,"suffix":""},{"dropping-particle":"","family":"Weiner","given":"Kate","non-dropping-particle":"","parse-names":false,"suffix":""},{"dropping-particle":"","family":"Curtis","given":"Penny","non-dropping-particle":"","parse-names":false,"suffix":""}],"container-title":"Health and Place","id":"ITEM-1","issued":{"date-parts":[["2019","5","1"]]},"page":"157-164","publisher":"Elsevier Ltd","title":"Young people's perspectives of e-cigarette use in the home","type":"article-journal","volume":"57"},"uris":["http://www.mendeley.com/documents/?uuid=8a5ed6ff-6af4-32b3-91f6-8a4f69cc38c2"]},{"id":"ITEM-2","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2","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3","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3","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uris":["http://www.mendeley.com/documents/?uuid=1edb74d2-6af3-47e6-bbe6-f75e98716528"]},{"id":"ITEM-4","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4","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5","itemData":{"DOI":"10.1111/1467-9566.12741","ISSN":"14679566","abstract":"E-cigarettes are devices through which a nicotine solution is 'vapourised' and inhaled by the user. Unlike cigarettes, the process involves no tobacco combustion. However, the inhalation and exhalation of vapour is reminiscent of smoking and there is debate about the possible harms and benefits of e-cigarette use, including the 'renormalisation' of smoking. Despite these debates, there has been little exploration into the embodied and semiotic similarities between smoking and vaping. This paper views the practices of vaping and smoking through the lens of performativity that is, the accumulation of meaning associated with the habits over time and space. Through in-depth interviews, we explore how young adults from primarily disadvantaged areas in Scotland, understand the similarity in practices between smoking and vaping. Participants talked about financial barriers to using different types of e-cigarettes, and how their use reflected their views on smoking cessation. They also discussed the embodied similarities between smoking and vaping, with divergent opinions on whether this continuance of habit was beneficial or not, revealing still developing and ambiguous norms around performativity. The norms of vaping were also frequently discussed, with participants' experiences and views reflecting the contested position of vaping in an environment where cigarette smoking is denormalised.","author":[{"dropping-particle":"","family":"Lucherini","given":"Mark","non-dropping-particle":"","parse-names":false,"suffix":""},{"dropping-particle":"","family":"Rooke","given":"Catriona","non-dropping-particle":"","parse-names":false,"suffix":""},{"dropping-particle":"","family":"Amos","given":"Amanda","non-dropping-particle":"","parse-names":false,"suffix":""}],"container-title":"Sociology of Health and Illness","id":"ITEM-5","issue":"6","issued":{"date-parts":[["2018","7","1"]]},"page":"1037-1052","publisher":"Blackwell Publishing Ltd","title":"E-cigarettes, vaping and performativity in the context of tobacco denormalisation","type":"article-journal","volume":"40"},"uris":["http://www.mendeley.com/documents/?uuid=30d2e094-cdbb-3d3d-85b7-aead66c751de"]},{"id":"ITEM-6","itemData":{"DOI":"http://dx.doi.org/10.1111/add.13377","ISSN":"09652140","abstract":"Background and aims Regulation of electronic cigarettes has moved to the top of the addiction policy agenda, as demonstrated by the recent focus across the United Kingdom on introducing age-of-sale restrictions. However, the views of those affected by such regulation remain largely unexplored. This paper presents the first detailed qualitative exploration of adolescents' perceptions of existing, and opinions about potential e-cigarette regulation. Methods Sixteen focus groups, including a total of 83 teenagers between the ages of 14 and 17 years, were conducted in deprived, mixed and affluent urban areas in Scotland and England between November 2014 and February 2015. Transcripts were imported into Nivivo 10, coded thematically and analysed. Results Participants critically considered existing evidence and competing interests in regulatory debates and demonstrated sophisticated understanding of the advantages and disadvantages of regulation. They overwhelmingly supported strong e-cigarette regulation and endorsed restrictions on sales to minors, marketing and e-cigarette use in public places. Concern about potential health harms of e-cigarette use and marketing increasing the acceptability of vaping and smoking led these adolescents to support regulation. Conclusions In focus group discussions, a sample of UK adolescents exposed to particular communications about e-cigarettes supported strict regulation of e-cigarettes, including banning sales to minors and use in indoor public areas.","author":[{"dropping-particle":"","family":"Weishaar","given":"Heide","non-dropping-particle":"","parse-names":false,"suffix":""},{"dropping-particle":"","family":"Trevisan","given":"Filippo","non-dropping-particle":"","parse-names":false,"suffix":""},{"dropping-particle":"","family":"Hilton","given":"Shona","non-dropping-particle":"","parse-names":false,"suffix":""}],"container-title":"Addiction","id":"ITEM-6","issue":"9","issued":{"date-parts":[["2016","9"]]},"language":"English","note":"From Duplicate 1 ('Maybe they should regulate them quite strictly until they know the true dangers': a focus group study exploring UK adolescents' views on e-cigarette regulation: (Alcoholism and Drug Addiction) - Weishaar, Heide; Trevisan, Filippo; Hilton, Shona)\n\nFrom Duplicate 1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2 ('Maybe they should regulate them quite strictly until they know the true dangers': a focus group study exploring UK adolescents' views on e-cigarette regulation. - Weishaar, Heide; Trevisan, Filippo; Hilton, Shona)\n\nFrom Duplicate 1 ('Maybe they should regulate them quite strictly until they know the true dangers': a focus group study exploring UK adolescents' views on e-cigarette regulation - Weishaar, Heide; Trevisan, Filippo; Hilton, Shona)\n\nDate revised - 2016-11-02\n\nLast updated - 2016-11-02\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3 ('Maybe they should regulate themquite strictly until they know the true dangers': a focus group study exploring UK adolescents' views on e-cigarette regulation. - Weishaar, Heide; Trevisan, Filippo; Hilton, Shona)\n\nAccession Number: 118089331. Language: English. Entry Date: 20160920. Revision Date: 20190712. Publication Type: Article; research; tables/charts. Journal Subset: Biomedical; Europe; Peer Reviewed; UK &amp;amp; Ireland. NLM UID: 9304118.\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page":"1637-1645","publisher":"Taylor &amp; Francis Ltd.","publisher-place":"Abingdon","title":"'Maybe they should regulate them quite strictly until they know the true dangers': a focus group study exploring UK adolescents' views on e-cigarette regulation","type":"article-journal","volume":"111"},"uris":["http://www.mendeley.com/documents/?uuid=b25297fa-a7e5-41bf-ba79-f84611cbf860"]}],"mendeley":{"formattedCitation":"(Hammal &amp; Finegan, 2016; Hilton et al., 2016; Kirkcaldy et al., 2019; Lucherini et al., 2018; Park et al., 2019; Weishaar et al., 2016)","plainTextFormattedCitation":"(Hammal &amp; Finegan, 2016; Hilton et al., 2016; Kirkcaldy et al., 2019; Lucherini et al., 2018; Park et al., 2019; Weishaar et al., 2016)","previouslyFormattedCitation":"(Hammal &amp; Finegan, 2016; Hilton et al., 2016; Kirkcaldy et al., 2019; Lucherini et al., 2018; Park et al., 2019; Weishaar et al., 2016)"},"properties":{"noteIndex":0},"schema":"https://github.com/citation-style-language/schema/raw/master/csl-citation.json"}</w:instrText>
      </w:r>
      <w:r w:rsidR="009E7D01">
        <w:fldChar w:fldCharType="separate"/>
      </w:r>
      <w:r w:rsidR="009E7D01" w:rsidRPr="004A4CE1">
        <w:rPr>
          <w:noProof/>
        </w:rPr>
        <w:t>(Hammal &amp; Finegan, 2016; Hilton et al., 2016; Kirkcaldy et al., 2019; Lucherini et al., 2018; Park et al., 2019; Weishaar et al., 2016)</w:t>
      </w:r>
      <w:r w:rsidR="009E7D01">
        <w:fldChar w:fldCharType="end"/>
      </w:r>
      <w:r w:rsidRPr="00D806B5">
        <w:t xml:space="preserve">: </w:t>
      </w:r>
    </w:p>
    <w:p w14:paraId="6586A1E3" w14:textId="022D648D" w:rsidR="004B2BA6" w:rsidRPr="00D806B5" w:rsidRDefault="004B2BA6" w:rsidP="004B2BA6">
      <w:pPr>
        <w:spacing w:before="120" w:line="480" w:lineRule="auto"/>
        <w:ind w:left="1418"/>
        <w:jc w:val="both"/>
      </w:pPr>
      <w:r w:rsidRPr="00D806B5">
        <w:t xml:space="preserve">I think it is still unknown so I don’t think it’s good for people to smoke [vape] these e-cigarettes around like other people who will inhale it (17, UK) </w:t>
      </w:r>
      <w:r w:rsidRPr="00D806B5">
        <w:fldChar w:fldCharType="begin" w:fldLock="1"/>
      </w:r>
      <w:r w:rsidR="00BF3EEF">
        <w:instrText>ADDIN CSL_CITATION {"citationItems":[{"id":"ITEM-1","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1","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locator":"4","uris":["http://www.mendeley.com/documents/?uuid=04fc1a60-b936-4a55-915e-9d610aa273f8"]}],"mendeley":{"formattedCitation":"(Hilton et al., 2016, p. 4)","plainTextFormattedCitation":"(Hilton et al., 2016, p. 4)","previouslyFormattedCitation":"(Hilton et al., 2016, p. 4)"},"properties":{"noteIndex":0},"schema":"https://github.com/citation-style-language/schema/raw/master/csl-citation.json"}</w:instrText>
      </w:r>
      <w:r w:rsidRPr="00D806B5">
        <w:fldChar w:fldCharType="separate"/>
      </w:r>
      <w:r w:rsidR="00FA0F5D" w:rsidRPr="00FA0F5D">
        <w:rPr>
          <w:noProof/>
        </w:rPr>
        <w:t>(Hilton et al., 2016, p. 4)</w:t>
      </w:r>
      <w:r w:rsidRPr="00D806B5">
        <w:fldChar w:fldCharType="end"/>
      </w:r>
      <w:r w:rsidRPr="00D806B5">
        <w:t xml:space="preserve">. </w:t>
      </w:r>
    </w:p>
    <w:p w14:paraId="78FD6E7B" w14:textId="754DEE0B" w:rsidR="004B2BA6" w:rsidRPr="00D806B5" w:rsidRDefault="004B2BA6" w:rsidP="004B2BA6">
      <w:pPr>
        <w:spacing w:before="120" w:line="480" w:lineRule="auto"/>
        <w:ind w:left="1418"/>
        <w:jc w:val="both"/>
      </w:pPr>
      <w:r w:rsidRPr="00D806B5">
        <w:lastRenderedPageBreak/>
        <w:t xml:space="preserve">I think it's good if people are using these but it's not good for children to see them doing it. </w:t>
      </w:r>
      <w:proofErr w:type="spellStart"/>
      <w:r w:rsidRPr="00D806B5">
        <w:t>‘Cause</w:t>
      </w:r>
      <w:proofErr w:type="spellEnd"/>
      <w:r w:rsidRPr="00D806B5">
        <w:t xml:space="preserve"> it's still a bad habit, even if it's not as bad as smoking (16-17, UK) </w:t>
      </w:r>
      <w:r w:rsidRPr="00D806B5">
        <w:fldChar w:fldCharType="begin" w:fldLock="1"/>
      </w:r>
      <w:r w:rsidR="004A4CE1">
        <w:instrText>ADDIN CSL_CITATION {"citationItems":[{"id":"ITEM-1","itemData":{"DOI":"10.1016/j.healthplace.2019.04.005","ISSN":"18732054","abstract":"There is concern that the emergence of e-cigarettes could result in an increase in young people's intake of, and exposure to, nicotine. This UK study used friendship group interviews to elicit the perspectives of young people from socioeconomically contrasting backgrounds regarding e-cigarettes. Young people from both advantaged and disadvantaged backgrounds described similar e-cigarette practices in the home environment, and, for both health and sensory reasons, viewed these as preferable to tobacco smoking. Space-related practices of adult e-cigarette use in the home were revealed to be more malleable than those of tobacco use. Results also highlighted that e-cigarettes offered young people new opportunities for nicotine consumption in the home. Methods of storing e-cigarettes in domestic spaces posed safety risks to younger children and easy access to e-cigarettes for others.","author":[{"dropping-particle":"","family":"Kirkcaldy","given":"Andrew","non-dropping-particle":"","parse-names":false,"suffix":""},{"dropping-particle":"","family":"Fairbrother","given":"Hannah","non-dropping-particle":"","parse-names":false,"suffix":""},{"dropping-particle":"","family":"Weiner","given":"Kate","non-dropping-particle":"","parse-names":false,"suffix":""},{"dropping-particle":"","family":"Curtis","given":"Penny","non-dropping-particle":"","parse-names":false,"suffix":""}],"container-title":"Health and Place","id":"ITEM-1","issued":{"date-parts":[["2019","5","1"]]},"page":"157-164","publisher":"Elsevier Ltd","title":"Young people's perspectives of e-cigarette use in the home","type":"article-journal","volume":"57"},"locator":"161","uris":["http://www.mendeley.com/documents/?uuid=9dc07ad9-3c1c-310a-8a2a-447cfa460543"]}],"mendeley":{"formattedCitation":"(Kirkcaldy et al., 2019, p. 161)","plainTextFormattedCitation":"(Kirkcaldy et al., 2019, p. 161)","previouslyFormattedCitation":"(Kirkcaldy et al., 2019, p. 161)"},"properties":{"noteIndex":0},"schema":"https://github.com/citation-style-language/schema/raw/master/csl-citation.json"}</w:instrText>
      </w:r>
      <w:r w:rsidRPr="00D806B5">
        <w:fldChar w:fldCharType="separate"/>
      </w:r>
      <w:r w:rsidR="004A4CE1" w:rsidRPr="004A4CE1">
        <w:rPr>
          <w:noProof/>
        </w:rPr>
        <w:t>(Kirkcaldy et al., 2019, p. 161)</w:t>
      </w:r>
      <w:r w:rsidRPr="00D806B5">
        <w:fldChar w:fldCharType="end"/>
      </w:r>
      <w:r w:rsidRPr="00D806B5">
        <w:t xml:space="preserve">.  </w:t>
      </w:r>
    </w:p>
    <w:p w14:paraId="0AB43F54" w14:textId="3B7A6008" w:rsidR="00DB254A" w:rsidRDefault="004B2BA6" w:rsidP="004B2BA6">
      <w:pPr>
        <w:spacing w:line="480" w:lineRule="auto"/>
        <w:jc w:val="both"/>
      </w:pPr>
      <w:r>
        <w:t>P</w:t>
      </w:r>
      <w:r w:rsidRPr="00D806B5">
        <w:t>articipants discussed wanting, and searching for, credible factual information about the harms and risks of e-cigarettes on the internet</w:t>
      </w:r>
      <w:r w:rsidR="008C0327">
        <w:t xml:space="preserve"> </w:t>
      </w:r>
      <w:r w:rsidR="008C0327">
        <w:fldChar w:fldCharType="begin" w:fldLock="1"/>
      </w:r>
      <w:r w:rsidR="008C0327">
        <w:instrText>ADDIN CSL_CITATION {"citationItems":[{"id":"ITEM-1","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1","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2","itemData":{"DOI":"10.1080/08870446.2019.1652752","ISSN":"0887-0446","abstract":"Objective: The objective of this study is to explore adolescent non-e-cigarette users’ interpretations of e-cigarette advertising and their engagement with e-cigarette information. Given adolescents’ lack of persuasion knowledge and the association between advertising and behaviour, insights from non-users who are heavily targeted by the industry add evidence to a field that mainly focuses on risk perceptions and reasons for experimentation. Design: Five focus groups were conducted with 39 adolescents (mean = 14.21 years, age range = 12–17, 80% female). Data were analysed using the thematic approach. Results: Three themes were emerged: (1) advertising motivates nonsmokers to use e-cigarettes, (2) there is fascination with the technical and emotional appeals featured in commercials and (3) searching for information about e-cigarettes involves little validation. Adolescents also recalled health and social appeals that are consistent with content analysis of e-cigarette advertising. Further, adolescents used digital platforms and interpersonal sources for information on e-juice ingredients, health effects, accessibility, and price to satisfy their curiosity and justify their use. Very few, however, questioned the trustworthiness of the information. Conclusion: Findings provide support for the implementation of strategies, such as media literacy in public health and media campaigns, and the development of regulations vis-à-vis advertising and access to e-cigarette products to reduce future uptake. (PsycINFO Database Record (c) 2019 APA, all rights reserved)","author":[{"dropping-particle":"","family":"Chen","given":"Yvonnes","non-dropping-particle":"","parse-names":false,"suffix":""},{"dropping-particle":"","family":"Tilden","given":"Chris","non-dropping-particle":"","parse-names":false,"suffix":""},{"dropping-particle":"","family":"Vernberg","given":"Dee Katherine","non-dropping-particle":"","parse-names":false,"suffix":""}],"container-title":"Psychology &amp; Health","id":"ITEM-2","issued":{"date-parts":[["2019","8","13"]]},"note":"Accession Number: 2019-49134-001. PMID: 31418593 Partial author list: First Author &amp;amp; Affiliation: Chen, Yvonnes; William Allen White School of Journalism and Mass Communications, University of Kansas, Lawrence. Release Date: 20190822. Publication Type: Journal (0100), Peer Reviewed Journal (0110). Format Covered: Electronic. Language: English. Major Descriptor: No terms assigned. Classification: Health &amp;amp; Mental Health Treatment &amp;amp; Prevention (3300). Publication History: Accepted Date: Jul 31, 2019; Revised Date: Jul 1, 2019; First Submitted Date: Aug 10, 2018. Copyright Statement: Informa UK Limited, trading as Taylor &amp;amp; Francis Group. 2019.","publisher":"Taylor &amp; Francis","publisher-place":"Chen, Yvonnes","title":"Adolescents’ interpretations of e-cigarette advertising and their engagement with e-cigarette information: Results from five focus groups","type":"article-journal"},"uris":["http://www.mendeley.com/documents/?uuid=9ec79e5a-7318-4f3c-a71a-e890a2beb569"]},{"id":"ITEM-3","itemData":{"DOI":"10.1136/tobaccocontrol-2019-055104","ISSN":"1468-3318","abstract":"Background: Youth e-cigarette use is a major public health concern. Large-scale tobacco prevention campaigns are a proven strategy to prevent tobacco use. There is a gap in understanding what types of e-cigarette prevention messages might be most effective. This study addresses this gap by reporting youth reactions to health messages aimed at preventing e-cigarette use.; Methods: In 2018, twenty-four focus groups, with 159 teens (12-17) at risk for or experimenting with e-cigarettes were conducted in four cities across the USA. During focus groups, youth responded to creative concepts dealing with (1) the addictive nature of e-cigarettes, (2) the fact that e-cigarettes come in flavours, which may encourage youth initiation, and nicotine which may lead to addiction, or (3) that youth who use e-cigarettes are more likely to use cigarettes. Youth also gave feedback to specific facts about harmful and potentially harmful chemicals in e-cigarettes. Transcripts were analysed using thematic analysis.; Results: Messages focusing on addiction alone did not resonate with participants. While youth found the idea that e-cigarettes may contain nicotine and can be addictive believable, with many describing personal experiences of addiction, they questioned how bad this really was, comparing addiction to e-cigarettes to things like being addicted to food. Participants wanted more information about negative consequences of vaping. Concepts paired with strong health effects messages resonated with participants.; Conclusion: These focus groups clarified which e-cigarette prevention messages might be most persuasive to teens. Youth in this study responded favourably to messages stating specific health consequences of e-cigarette use.; © Author(s) (or their employer(s)) 2019. Re-use permitted under CC BY-NC. No commercial re-use. See rights and permissions. Published by BMJ.","author":[{"dropping-particle":"","family":"Roditis","given":"Maria L","non-dropping-particle":"","parse-names":false,"suffix":""},{"dropping-particle":"","family":"Dineva","given":"Atanaska","non-dropping-particle":"","parse-names":false,"suffix":""},{"dropping-particle":"","family":"Smith","given":"Alexandria","non-dropping-particle":"","parse-names":false,"suffix":""},{"dropping-particle":"","family":"Walker","given":"Matthew","non-dropping-particle":"","parse-names":false,"suffix":""},{"dropping-particle":"","family":"Delahanty","given":"Janine","non-dropping-particle":"","parse-names":false,"suffix":""},{"dropping-particle":"","family":"D'lorio","given":"Emily","non-dropping-particle":"","parse-names":false,"suffix":""},{"dropping-particle":"","family":"Holtz","given":"Kristen D","non-dropping-particle":"","parse-names":false,"suffix":""}],"container-title":"Tobacco Control","id":"ITEM-3","issued":{"date-parts":[["2019","9","10"]]},"note":"From Duplicate 2 (Reactions to electronic nicotine delivery system (ENDS) prevention messages: results from qualitative research used to inform FDA's first youth ENDS prevention campaign. - Roditis, Maria L; Dineva, Atanaska; Smith, Alexandria; Walker, Matthew; Delahanty, Janine; D'lorio, Emily; Holtz, Kristen D)\n\nAccession Number: 31506379. Language: English. Date Revised: 20190911. Date Created: 20190912. Update Code: 20190911. Publication Type: Journal Article. Journal ID: 9209612. Publication Model: Print-Electronic. Cited Medium: Internet. NLM ISO Abbr: Tob Control. Linking ISSN: 09644563. Subset: IM; Date of Electronic Publication: 2019 Sep 10. ; Original Imprints: Publication: London : BMJ Pub. Group, c1992-","publisher":"BMJ Pub. Group","publisher-place":"Office of Health Communication and Education, Center for Tobacco Products, US Food and Drug Administration, Silver Spring, Maryland, USA maria.roditis@fda.hhs.gov.","title":"Reactions to electronic nicotine delivery system (ENDS) prevention messages: results from qualitative research used to inform FDA's first youth ENDS prevention campaign.","type":"article-journal"},"uris":["http://www.mendeley.com/documents/?uuid=bcd1be8c-dc0b-4d0b-b106-1736e6f0ecab"]}],"mendeley":{"formattedCitation":"(Chen et al., 2019; Park et al., 2019; Roditis et al., 2019)","plainTextFormattedCitation":"(Chen et al., 2019; Park et al., 2019; Roditis et al., 2019)","previouslyFormattedCitation":"(Chen et al., 2019; Park et al., 2019; Roditis et al., 2019)"},"properties":{"noteIndex":0},"schema":"https://github.com/citation-style-language/schema/raw/master/csl-citation.json"}</w:instrText>
      </w:r>
      <w:r w:rsidR="008C0327">
        <w:fldChar w:fldCharType="separate"/>
      </w:r>
      <w:r w:rsidR="008C0327" w:rsidRPr="00FA0F5D">
        <w:rPr>
          <w:noProof/>
        </w:rPr>
        <w:t>(Chen et al., 2019; Park et al., 2019; Roditis et al., 2019)</w:t>
      </w:r>
      <w:r w:rsidR="008C0327">
        <w:fldChar w:fldCharType="end"/>
      </w:r>
      <w:r w:rsidRPr="00D806B5">
        <w:t xml:space="preserve">: ‘I actually tried researching websites. And everything was different. I was being told it was worse. I was being told it was better. I'm like - so I just don't know what to believe anymore’ (15, US) </w:t>
      </w:r>
      <w:r w:rsidRPr="00D806B5">
        <w:fldChar w:fldCharType="begin" w:fldLock="1"/>
      </w:r>
      <w:r w:rsidR="00BF3EEF">
        <w:instrText>ADDIN CSL_CITATION {"citationItems":[{"id":"ITEM-1","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1","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locator":"88","uris":["http://www.mendeley.com/documents/?uuid=b9c0002a-9f60-4ceb-bb8a-9e66cd754901"]}],"mendeley":{"formattedCitation":"(Park et al., 2019, p. 88)","plainTextFormattedCitation":"(Park et al., 2019, p. 88)","previouslyFormattedCitation":"(Park et al., 2019, p. 88)"},"properties":{"noteIndex":0},"schema":"https://github.com/citation-style-language/schema/raw/master/csl-citation.json"}</w:instrText>
      </w:r>
      <w:r w:rsidRPr="00D806B5">
        <w:fldChar w:fldCharType="separate"/>
      </w:r>
      <w:r w:rsidR="00FA0F5D" w:rsidRPr="00FA0F5D">
        <w:rPr>
          <w:noProof/>
        </w:rPr>
        <w:t>(Park et al., 2019, p. 88)</w:t>
      </w:r>
      <w:r w:rsidRPr="00D806B5">
        <w:fldChar w:fldCharType="end"/>
      </w:r>
      <w:r w:rsidRPr="00D806B5">
        <w:t xml:space="preserve">. Therefore, </w:t>
      </w:r>
      <w:r>
        <w:t xml:space="preserve">many participants across studies reported on </w:t>
      </w:r>
      <w:r w:rsidRPr="00D806B5">
        <w:t xml:space="preserve">the unknown and potential risks and harms associated with e-cigarette use. </w:t>
      </w:r>
      <w:r>
        <w:t>However, this did not seem to be an overarching indication of explicit approval or disapproval</w:t>
      </w:r>
      <w:r w:rsidR="007728DC">
        <w:t>.</w:t>
      </w:r>
      <w:r>
        <w:t xml:space="preserve"> </w:t>
      </w:r>
      <w:r w:rsidR="007728DC">
        <w:t>I</w:t>
      </w:r>
      <w:r>
        <w:t>nstead</w:t>
      </w:r>
      <w:r w:rsidR="007728DC">
        <w:t>,</w:t>
      </w:r>
      <w:r>
        <w:t xml:space="preserve"> </w:t>
      </w:r>
      <w:r w:rsidRPr="00827CF9">
        <w:t xml:space="preserve">approval and disapproval for e-cigarette use </w:t>
      </w:r>
      <w:r>
        <w:t xml:space="preserve">was discussed more clearly in the context of harm in comparison to conventional cigarettes. </w:t>
      </w:r>
    </w:p>
    <w:p w14:paraId="4CC5B746" w14:textId="19141310" w:rsidR="004B2BA6" w:rsidRPr="00D806B5" w:rsidRDefault="004B2BA6" w:rsidP="004B2BA6">
      <w:pPr>
        <w:spacing w:before="120" w:line="480" w:lineRule="auto"/>
        <w:jc w:val="both"/>
      </w:pPr>
      <w:r w:rsidRPr="00D806B5">
        <w:t xml:space="preserve">The perception that e-cigarettes were less harmful than cigarettes was evident in </w:t>
      </w:r>
      <w:r>
        <w:t>most</w:t>
      </w:r>
      <w:r w:rsidRPr="00D806B5">
        <w:t xml:space="preserve"> studie</w:t>
      </w:r>
      <w:r>
        <w:t>s</w:t>
      </w:r>
      <w:r w:rsidR="00A01FA6">
        <w:t xml:space="preserve"> </w:t>
      </w:r>
      <w:r w:rsidR="00A01FA6">
        <w:fldChar w:fldCharType="begin" w:fldLock="1"/>
      </w:r>
      <w:r w:rsidR="00A01FA6">
        <w:instrText>ADDIN CSL_CITATION {"citationItems":[{"id":"ITEM-1","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1","issued":{"date-parts":[["2019"]]},"page":"93-97","publisher":"Elsevier","title":"Youth who use e-cigarettes regularly: A qualitative study of behavior, attitudes, and familial norms","type":"article-journal","volume":"13"},"uris":["http://www.mendeley.com/documents/?uuid=f5301d00-aa05-490e-b1fe-afd07eb62617"]},{"id":"ITEM-2","itemData":{"ISSN":"14622203","abstract":"&lt;bold&gt;Introduction: &lt;/bold&gt;Research has shown that adults perceive that electronic cigarettes (e-cigarettes) are effective for smoking cessation, yet little is known about adolescents and young adults' perceptions of e-cigarettes for quitting cigarette smoking. This study describes middle, high school, and college students' beliefs about, and experiences with, e-cigarettes for cigarette smoking cessation.&lt;bold&gt;Methods: &lt;/bold&gt;We conducted 18 focus groups (n = 127) with male and female cigarette smokers and nonsmokers in 2 public colleges, 2 high schools, and 1 middle school in Connecticut between November 2012 and April 2013. Participants discussed cigarette smoking cessation in relation to e-cigarettes. Verbatim transcripts were analyzed using thematic analysis.&lt;bold&gt;Results: &lt;/bold&gt;All participants, regardless of age and smoking status, were aware that e-cigarettes could be used for smoking cessation. College and high school participants described different methods of how e-cigarettes could be used for smoking cessation: (a) nicotine reduction followed by cessation; (b) cigarette reduction/dual use; and (c) long-term exclusive e-cigarette use. However, overall, participants did not perceive that e-cigarette use led to successful quitting experiences. Participants described positive attributes (maintenance of smoking actions, \"healthier\" alternative to cigarettes, and parental approval) and negative attributes (persistence of craving, maintenance of addiction) of e-cigarettes for cessation. Some college students expressed distrust of marketing of e-cigarettes for smoking cessation.&lt;bold&gt;Conclusions: &lt;/bold&gt;Adolescent and young adult smokers and nonsmokers perceive that there are several methods of using e-cigarettes for quitting and are aware of both positive and negative aspects of the product. Future research is needed to determine the role of e-cigarettes for smoking cessation in this population. [ABSTRACT FROM AUTHOR]","author":[{"dropping-particle":"","family":"Camenga","given":"Deepa R","non-dropping-particle":"","parse-names":false,"suffix":""},{"dropping-particle":"","family":"Cavallo","given":"Dana A","non-dropping-particle":"","parse-names":false,"suffix":""},{"dropping-particle":"","family":"Kong","given":"Grace","non-dropping-particle":"","parse-names":false,"suffix":""},{"dropping-particle":"","family":"Morean","given":"Meghan E","non-dropping-particle":"","parse-names":false,"suffix":""},{"dropping-particle":"","family":"Connell","given":"Christian M","non-dropping-particle":"","parse-names":false,"suffix":""},{"dropping-particle":"","family":"Simon","given":"Patricia","non-dropping-particle":"","parse-names":false,"suffix":""},{"dropping-particle":"","family":"Bulmer","given":"Sandra M","non-dropping-particle":"","parse-names":false,"suffix":""},{"dropping-particle":"","family":"Krishnan-Sarin","given":"Suchitra","non-dropping-particle":"","parse-names":false,"suffix":""}],"container-title":"Nicotine &amp; Tobacco Research","id":"ITEM-2","issue":"10","issued":{"date-parts":[["2015","10"]]},"note":"Accession Number: 109929924; Camenga, Deepa R. 1 Cavallo, Dana A. 2 Kong, Grace 2 Morean, Meghan E. 2,3 Connell, Christian M. 2 Simon, Patricia 2 Bulmer, Sandra M. 4 Krishnan-Sarin, Suchitra 2; Email Address: suchitra.krishnan-sarin@yale.edu; Affiliation: 1: Department of Pediatrics, Yale School of Medicine, New Haven, CT 2: Department of Psychiatry, Yale School of Medicine, New Haven, CT 3: Department of Psychology, Oberlin College, Oberlin, OH 4: Department of Public Health, Southern Connecticut State University, New Haven, CT; Source Info: Oct2015, Vol. 17 Issue 10, p1235; Number of Pages: 7p; Illustrations: 2 Charts; Document Type: journal article","page":"1235-1241","title":"Adolescents' and Young Adults' Perceptions of Electronic Cigarettes for Smoking Cessation: A Focus Group Study.","type":"article-journal","volume":"17"},"uris":["http://www.mendeley.com/documents/?uuid=6b46c3cc-c79f-4f8d-8767-6b31b38bc844"]},{"id":"ITEM-3","itemData":{"DOI":"10.1016/j.addbeh.2018.03.021","ISSN":"0306-4603","abstract":"Introduction: Flavored tobacco products have been shown to appeal to youth, however tobacco control strategies have traditionally not focused on these products. To inform the adaptation of an existing videogame to focus on the prevention of flavored tobacco product use, this study explored adolescents' perceptions, beliefs, and social norms surrounding these products, including flavored e-cigarettes. Methods: We conducted and analyzed transcripts from seven focus groups with 11–17-year-old adolescents (n = 33) from after-school programs in CT and CA in 2016. Participants discussed flavored tobacco product beliefs and experiences, and how these compared to traditional cigarettes. Results: Thematic analysis of transcripts revealed that participants could name flavors in tobacco products, even though few discussed first-hand experience with the products. Most groups perceived that flavored tobacco product and flavored e-cigarette use facilitated peer approval and acceptance. All groups discussed how youth could easily access flavored tobacco products, including e-cigarettes. Flavoring was a salient aspect of e-cigarette advertisements; however the groups did not recall exposure to other types of flavored tobacco product counter-marketing. Conclusions: These data can help inform the development of tobacco control strategies, novel interventions (such as videogames), and future FDA efforts to prevent adolescent tobacco product use through education and risk communication. (PsycINFO Database Record (c) 2019 APA, all rights reserved)","author":[{"dropping-particle":"","family":"Camenga","given":"Deepa R","non-dropping-particle":"","parse-names":false,"suffix":""},{"dropping-particle":"","family":"Fiellin","given":"L E","non-dropping-particle":"","parse-names":false,"suffix":""},{"dropping-particle":"","family":"Pendergrass","given":"T","non-dropping-particle":"","parse-names":false,"suffix":""},{"dropping-particle":"","family":"Miller","given":"Erica","non-dropping-particle":"","parse-names":false,"suffix":""},{"dropping-particle":"","family":"Pentz","given":"M A","non-dropping-particle":"","parse-names":false,"suffix":""},{"dropping-particle":"","family":"Hieftje","given":"K","non-dropping-particle":"","parse-names":false,"suffix":""}],"container-title":"Addictive Behaviors","id":"ITEM-3","issued":{"date-parts":[["2018","7"]]},"note":"Accession Number: 2018-12423-001. PMID: 29573891 Partial author list: First Author &amp;amp; Affiliation: Camenga, D. R.; Department of Emergency Medicine, Yale University School of Medicine, New Haven, CT, US. Release Date: 20180326. Correction Date: 20190211. Publication Type: Journal (0100), Peer Reviewed Journal (0110). Format Covered: Electronic. Document Type: Journal Article. Language: English. Major Descriptor: Prevention; Electronic Cigarettes; Adolescent Health. Minor Descriptor: Adolescent Attitudes; Adolescent Development; Smoking Cessation. Classification: Promotion &amp;amp; Maintenance of Health &amp;amp; Wellness (3365). Population: Human (10); Male (30); Female (40). Location: US. Age Group: Childhood (birth-12 yrs) (100); School Age (6-12 yrs) (180); Adolescence (13-17 yrs) (200). Methodology: Empirical Study; Interview; Focus Group; Qualitative Study. Page Count: 6. Issue Publication Date: Jul, 2018. Publication History: First Posted Date: Mar 13, 2018; Accepted Date: Mar 12, 2018; Revised Date: Mar 8, 2018; First Submitted Date: Oct 1, 2017. Copyright Statement: Elsevier Ltd. 2018.","page":"189-194","publisher":"Elsevier Science","publisher-place":"Camenga, D. R., Department of Emergency Medicine, Yale University School of Medicine, 464 Congress Avenue, Suite 260, New Haven, CT, US, 06519","title":"Adolescents' perceptions of flavored tobacco products, including E-cigarettes: A qualitative study to inform FDA tobacco education efforts through videogames","type":"article-journal","volume":"82"},"uris":["http://www.mendeley.com/documents/?uuid=5bf43c9a-6f4c-4347-8e23-2c852909b8b1"]},{"id":"ITEM-4","itemData":{"DOI":"10.1080/08870446.2019.1652752","ISSN":"0887-0446","abstract":"Objective: The objective of this study is to explore adolescent non-e-cigarette users’ interpretations of e-cigarette advertising and their engagement with e-cigarette information. Given adolescents’ lack of persuasion knowledge and the association between advertising and behaviour, insights from non-users who are heavily targeted by the industry add evidence to a field that mainly focuses on risk perceptions and reasons for experimentation. Design: Five focus groups were conducted with 39 adolescents (mean = 14.21 years, age range = 12–17, 80% female). Data were analysed using the thematic approach. Results: Three themes were emerged: (1) advertising motivates nonsmokers to use e-cigarettes, (2) there is fascination with the technical and emotional appeals featured in commercials and (3) searching for information about e-cigarettes involves little validation. Adolescents also recalled health and social appeals that are consistent with content analysis of e-cigarette advertising. Further, adolescents used digital platforms and interpersonal sources for information on e-juice ingredients, health effects, accessibility, and price to satisfy their curiosity and justify their use. Very few, however, questioned the trustworthiness of the information. Conclusion: Findings provide support for the implementation of strategies, such as media literacy in public health and media campaigns, and the development of regulations vis-à-vis advertising and access to e-cigarette products to reduce future uptake. (PsycINFO Database Record (c) 2019 APA, all rights reserved)","author":[{"dropping-particle":"","family":"Chen","given":"Yvonnes","non-dropping-particle":"","parse-names":false,"suffix":""},{"dropping-particle":"","family":"Tilden","given":"Chris","non-dropping-particle":"","parse-names":false,"suffix":""},{"dropping-particle":"","family":"Vernberg","given":"Dee Katherine","non-dropping-particle":"","parse-names":false,"suffix":""}],"container-title":"Psychology &amp; Health","id":"ITEM-4","issued":{"date-parts":[["2019","8","13"]]},"note":"Accession Number: 2019-49134-001. PMID: 31418593 Partial author list: First Author &amp;amp; Affiliation: Chen, Yvonnes; William Allen White School of Journalism and Mass Communications, University of Kansas, Lawrence. Release Date: 20190822. Publication Type: Journal (0100), Peer Reviewed Journal (0110). Format Covered: Electronic. Language: English. Major Descriptor: No terms assigned. Classification: Health &amp;amp; Mental Health Treatment &amp;amp; Prevention (3300). Publication History: Accepted Date: Jul 31, 2019; Revised Date: Jul 1, 2019; First Submitted Date: Aug 10, 2018. Copyright Statement: Informa UK Limited, trading as Taylor &amp;amp; Francis Group. 2019.","publisher":"Taylor &amp; Francis","publisher-place":"Chen, Yvonnes","title":"Adolescents’ interpretations of e-cigarette advertising and their engagement with e-cigarette information: Results from five focus groups","type":"article-journal"},"uris":["http://www.mendeley.com/documents/?uuid=9ec79e5a-7318-4f3c-a71a-e890a2beb569"]},{"id":"ITEM-5","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5","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id":"ITEM-6","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6","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uris":["http://www.mendeley.com/documents/?uuid=1edb74d2-6af3-47e6-bbe6-f75e98716528"]},{"id":"ITEM-7","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7","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8","itemData":{"DOI":"10.1016/j.healthplace.2019.04.005","ISSN":"18732054","abstract":"There is concern that the emergence of e-cigarettes could result in an increase in young people's intake of, and exposure to, nicotine. This UK study used friendship group interviews to elicit the perspectives of young people from socioeconomically contrasting backgrounds regarding e-cigarettes. Young people from both advantaged and disadvantaged backgrounds described similar e-cigarette practices in the home environment, and, for both health and sensory reasons, viewed these as preferable to tobacco smoking. Space-related practices of adult e-cigarette use in the home were revealed to be more malleable than those of tobacco use. Results also highlighted that e-cigarettes offered young people new opportunities for nicotine consumption in the home. Methods of storing e-cigarettes in domestic spaces posed safety risks to younger children and easy access to e-cigarettes for others.","author":[{"dropping-particle":"","family":"Kirkcaldy","given":"Andrew","non-dropping-particle":"","parse-names":false,"suffix":""},{"dropping-particle":"","family":"Fairbrother","given":"Hannah","non-dropping-particle":"","parse-names":false,"suffix":""},{"dropping-particle":"","family":"Weiner","given":"Kate","non-dropping-particle":"","parse-names":false,"suffix":""},{"dropping-particle":"","family":"Curtis","given":"Penny","non-dropping-particle":"","parse-names":false,"suffix":""}],"container-title":"Health and Place","id":"ITEM-8","issued":{"date-parts":[["2019","5","1"]]},"page":"157-164","publisher":"Elsevier Ltd","title":"Young people's perspectives of e-cigarette use in the home","type":"article-journal","volume":"57"},"uris":["http://www.mendeley.com/documents/?uuid=8a5ed6ff-6af4-32b3-91f6-8a4f69cc38c2"]},{"id":"ITEM-9","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9","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10","itemData":{"ISSN":"15332640","abstract":"Electronic cigarettes (e-cigarettes) are novel, battery-operated inhalation devices that provide warm, vaporized nicotine, and often propylene glycol, to users without the inclusion of tobacco smoke. Because men, in general, are more likely to use cigarettes and illicit drugs than women, a qualitative study was undertaken to investigate the beliefs and perceived social norms regarding this issue among 47 teenage boys who self-identified themselves as current e-cigarette smokers. The majority of respondents reported that they used e-cigarettes because of expeditious consumption and concealment. Furthermore, the most common places respondents self-reported using e-cigarettes were everywhere, in school bathrooms, at home, and in school staircases. Interestingly, respondents stated that e-cigarettes are popular because they are accessible, healthier than tobacco cigarettes, and more aesthetically pleasing. Because of the growing popularity and uncertainty regarding the social and physical consequences of e-cigarettes, this study shows a need for additional research discovery. [ABSTRACT FROM AUTHOR]","author":[{"dropping-particle":"","family":"Peters","given":"RonaldJ.","non-dropping-particle":"","parse-names":false,"suffix":""},{"dropping-particle":"","family":"Meshack","given":"Angela","non-dropping-particle":"","parse-names":false,"suffix":""},{"dropping-particle":"","family":"Lin","given":"Mi-Ting","non-dropping-particle":"","parse-names":false,"suffix":""},{"dropping-particle":"","family":"Hill","given":"Mandy","non-dropping-particle":"","parse-names":false,"suffix":""},{"dropping-particle":"","family":"Abughosh","given":"Susan","non-dropping-particle":"","parse-names":false,"suffix":""}],"container-title":"Journal of Ethnicity in Substance Abuse","id":"ITEM-10","issue":"4","issued":{"date-parts":[["2013","10"]]},"note":"Accession Number: 91949561; Peters, RonaldJ. 1; Email Address: Ronald.J.Peters@uth.tmc.edu Meshack, Angela 2 Lin, Mi-Ting 3 Hill, Mandy 3 Abughosh, Susan 4; Affiliation: 1: The University of Texas Health Science Center at Houston, School of Public Health, Houston, Texas 2: Texas Southern University, Houston, Texas 3: The University of Texas Health Science Center at Houston, Houston, Texas 4: University of Houston School of Pharmacy, Houston, Texas; Source Info: Oct-Dec2013, Vol. 12 Issue 4, p300; Subject Term: BLACKS; Subject Term: ELECTRONICS; Subject Term: FOCUS groups; Subject Term: ATTITUDES toward health; Subject Term: HISPANIC Americans; Subject Term: NICOTINE; Subject Term: SAFETY; Subject Term: SMOKING; Subject Term: SOCIAL skills; Subject Term: QUALITATIVE research; Subject Term: MEDICAL coding; Author-Supplied Keyword: drug use; Author-Supplied Keyword: E-cigarette; Author-Supplied Keyword: electronic cigarette; Author-Supplied Keyword: teenage; NAICS/Industry Codes: 811219 Other Electronic and Precision Equipment Repair and Maintenance; NAICS/Industry Codes: 325411 Medicinal and Botanical Manufacturing; Number of Pages: 8p; Illustrations: 2 Charts; Document Type: Article","page":"300-307","title":"The Social Norms and Beliefs of Teenage Male Electronic Cigarette Use.","type":"article-journal","volume":"12"},"uris":["http://www.mendeley.com/documents/?uuid=3ad1e5ec-ea3e-4ad1-b17c-dae011bfd7d4"]},{"id":"ITEM-11","itemData":{"DOI":"10.1136/tobaccocontrol-2019-055104","ISSN":"1468-3318","abstract":"Background: Youth e-cigarette use is a major public health concern. Large-scale tobacco prevention campaigns are a proven strategy to prevent tobacco use. There is a gap in understanding what types of e-cigarette prevention messages might be most effective. This study addresses this gap by reporting youth reactions to health messages aimed at preventing e-cigarette use.; Methods: In 2018, twenty-four focus groups, with 159 teens (12-17) at risk for or experimenting with e-cigarettes were conducted in four cities across the USA. During focus groups, youth responded to creative concepts dealing with (1) the addictive nature of e-cigarettes, (2) the fact that e-cigarettes come in flavours, which may encourage youth initiation, and nicotine which may lead to addiction, or (3) that youth who use e-cigarettes are more likely to use cigarettes. Youth also gave feedback to specific facts about harmful and potentially harmful chemicals in e-cigarettes. Transcripts were analysed using thematic analysis.; Results: Messages focusing on addiction alone did not resonate with participants. While youth found the idea that e-cigarettes may contain nicotine and can be addictive believable, with many describing personal experiences of addiction, they questioned how bad this really was, comparing addiction to e-cigarettes to things like being addicted to food. Participants wanted more information about negative consequences of vaping. Concepts paired with strong health effects messages resonated with participants.; Conclusion: These focus groups clarified which e-cigarette prevention messages might be most persuasive to teens. Youth in this study responded favourably to messages stating specific health consequences of e-cigarette use.; © Author(s) (or their employer(s)) 2019. Re-use permitted under CC BY-NC. No commercial re-use. See rights and permissions. Published by BMJ.","author":[{"dropping-particle":"","family":"Roditis","given":"Maria L","non-dropping-particle":"","parse-names":false,"suffix":""},{"dropping-particle":"","family":"Dineva","given":"Atanaska","non-dropping-particle":"","parse-names":false,"suffix":""},{"dropping-particle":"","family":"Smith","given":"Alexandria","non-dropping-particle":"","parse-names":false,"suffix":""},{"dropping-particle":"","family":"Walker","given":"Matthew","non-dropping-particle":"","parse-names":false,"suffix":""},{"dropping-particle":"","family":"Delahanty","given":"Janine","non-dropping-particle":"","parse-names":false,"suffix":""},{"dropping-particle":"","family":"D'lorio","given":"Emily","non-dropping-particle":"","parse-names":false,"suffix":""},{"dropping-particle":"","family":"Holtz","given":"Kristen D","non-dropping-particle":"","parse-names":false,"suffix":""}],"container-title":"Tobacco Control","id":"ITEM-11","issued":{"date-parts":[["2019","9","10"]]},"note":"From Duplicate 2 (Reactions to electronic nicotine delivery system (ENDS) prevention messages: results from qualitative research used to inform FDA's first youth ENDS prevention campaign. - Roditis, Maria L; Dineva, Atanaska; Smith, Alexandria; Walker, Matthew; Delahanty, Janine; D'lorio, Emily; Holtz, Kristen D)\n\nAccession Number: 31506379. Language: English. Date Revised: 20190911. Date Created: 20190912. Update Code: 20190911. Publication Type: Journal Article. Journal ID: 9209612. Publication Model: Print-Electronic. Cited Medium: Internet. NLM ISO Abbr: Tob Control. Linking ISSN: 09644563. Subset: IM; Date of Electronic Publication: 2019 Sep 10. ; Original Imprints: Publication: London : BMJ Pub. Group, c1992-","publisher":"BMJ Pub. Group","publisher-place":"Office of Health Communication and Education, Center for Tobacco Products, US Food and Drug Administration, Silver Spring, Maryland, USA maria.roditis@fda.hhs.gov.","title":"Reactions to electronic nicotine delivery system (ENDS) prevention messages: results from qualitative research used to inform FDA's first youth ENDS prevention campaign.","type":"article-journal"},"uris":["http://www.mendeley.com/documents/?uuid=bcd1be8c-dc0b-4d0b-b106-1736e6f0ecab"]},{"id":"ITEM-12","itemData":{"DOI":"10.1093/ntr/ntw095","ISSN":"1462-2203","abstract":"Introduction: Most studies have assessed use of \"e-cigarettes\" or \"electronic cigarettes,\" potentially excluding new electronic nicotine delivery systems (ENDS), such as e-hookahs and vape pens. Little is known about how adolescents and young adults perceive ENDS and if their perceptions vary by sub-type. We explored ENDS perceptions among these populations.Methods: Ten focus groups with 77 adolescents and young adults, ages 13-25, were conducted in spring 2014. Participants were users or susceptible nonusers of novel tobacco products. Focus group transcripts were coded for emergent themes.Results: Participants reported positive ENDS attributes, including flavor variety; user control of nicotine content; and smoke trick facilitation. Negative attributes included different feel compared to combustible cigarettes, nicotine addiction potential, and no cue to stop use. Participants perceived less harm from ENDS compared to combustible cigarettes, perhaps due to marketing and lack of product regulation, but noted the uncertainty of ingredients in ENDS. Numerous terms were used to describe ENDS, including \"e-cigarette,\" \"e-hookah,\" \"hookah pens,\" \"tanks,\" and \"vapes.\" Although no clear classification system emerged, participants used product characteristics like nicotine content and chargeability to attempt classification. Perceptions differed by product used. E-hookah users were perceived as young and trendy while e-cigarette users were perceived as old and addicted to nicotine.Conclusions: Young adults and adolescents report distinct ENDS sub-types with varying characteristics and social perceptions of users. Although they had more positive than negative perceptions of ENDS, prevention efforts should consider highlighting negative attributes as they may discourage use and product trial among young nonusers.Implications: Our study underscores the need for a standardized measurement system for ENDS sub-types and additional research on how ENDS sub-types are perceived among adolescents and young adults. In addition, our findings highlight negative product attributes reported by participants that may be useful in prevention and regulatory efforts to offset favorable marketing messages.","author":[{"dropping-particle":"","family":"Wagoner","given":"Kimberly G","non-dropping-particle":"","parse-names":false,"suffix":""},{"dropping-particle":"","family":"Cornacchione","given":"Jennifer","non-dropping-particle":"","parse-names":false,"suffix":""},{"dropping-particle":"","family":"Wiseman","given":"Kimberly D","non-dropping-particle":"","parse-names":false,"suffix":""},{"dropping-particle":"","family":"Teal","given":"Randall","non-dropping-particle":"","parse-names":false,"suffix":""},{"dropping-particle":"","family":"Moracco","given":"Kathryn E","non-dropping-particle":"","parse-names":false,"suffix":""},{"dropping-particle":"","family":"Sutfin","given":"Erin L","non-dropping-particle":"","parse-names":false,"suffix":""}],"container-title":"Nicotine &amp; Tobacco Research","id":"ITEM-12","issue":"10","issued":{"date-parts":[["2016","10"]]},"note":"Accession Number: 118033626. Language: English. Entry Date: 20180723. Revision Date: 20180724. Publication Type: journal article. Journal Subset: Biomedical; Europe; UK &amp;amp; Ireland. Grant Information: P30 DK056350/DK/NIDDK NIH HHS/United States. NLM UID: 9815751.","page":"206-212","publisher":"Oxford University Press / USA","publisher-place":"Department of Social Sciences and Health Policy, Wake Forest School of Medicine, Winston-Salem, NC","title":"E-cigarettes, Hookah Pens and Vapes: Adolescent and Young Adult Perceptions of Electronic Nicotine Delivery Systems.","type":"article-journal","volume":"18"},"uris":["http://www.mendeley.com/documents/?uuid=2f273ca6-10d7-42fe-9184-a9c28b26877e"]},{"id":"ITEM-13","itemData":{"DOI":"http://dx.doi.org/10.1111/add.13377","ISSN":"09652140","abstract":"Background and aims Regulation of electronic cigarettes has moved to the top of the addiction policy agenda, as demonstrated by the recent focus across the United Kingdom on introducing age-of-sale restrictions. However, the views of those affected by such regulation remain largely unexplored. This paper presents the first detailed qualitative exploration of adolescents' perceptions of existing, and opinions about potential e-cigarette regulation. Methods Sixteen focus groups, including a total of 83 teenagers between the ages of 14 and 17 years, were conducted in deprived, mixed and affluent urban areas in Scotland and England between November 2014 and February 2015. Transcripts were imported into Nivivo 10, coded thematically and analysed. Results Participants critically considered existing evidence and competing interests in regulatory debates and demonstrated sophisticated understanding of the advantages and disadvantages of regulation. They overwhelmingly supported strong e-cigarette regulation and endorsed restrictions on sales to minors, marketing and e-cigarette use in public places. Concern about potential health harms of e-cigarette use and marketing increasing the acceptability of vaping and smoking led these adolescents to support regulation. Conclusions In focus group discussions, a sample of UK adolescents exposed to particular communications about e-cigarettes supported strict regulation of e-cigarettes, including banning sales to minors and use in indoor public areas.","author":[{"dropping-particle":"","family":"Weishaar","given":"Heide","non-dropping-particle":"","parse-names":false,"suffix":""},{"dropping-particle":"","family":"Trevisan","given":"Filippo","non-dropping-particle":"","parse-names":false,"suffix":""},{"dropping-particle":"","family":"Hilton","given":"Shona","non-dropping-particle":"","parse-names":false,"suffix":""}],"container-title":"Addiction","id":"ITEM-13","issue":"9","issued":{"date-parts":[["2016","9"]]},"language":"English","note":"From Duplicate 1 ('Maybe they should regulate them quite strictly until they know the true dangers': a focus group study exploring UK adolescents' views on e-cigarette regulation: (Alcoholism and Drug Addiction) - Weishaar, Heide; Trevisan, Filippo; Hilton, Shona)\n\nFrom Duplicate 1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2 ('Maybe they should regulate them quite strictly until they know the true dangers': a focus group study exploring UK adolescents' views on e-cigarette regulation. - Weishaar, Heide; Trevisan, Filippo; Hilton, Shona)\n\nFrom Duplicate 1 ('Maybe they should regulate them quite strictly until they know the true dangers': a focus group study exploring UK adolescents' views on e-cigarette regulation - Weishaar, Heide; Trevisan, Filippo; Hilton, Shona)\n\nDate revised - 2016-11-02\n\nLast updated - 2016-11-02\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3 ('Maybe they should regulate themquite strictly until they know the true dangers': a focus group study exploring UK adolescents' views on e-cigarette regulation. - Weishaar, Heide; Trevisan, Filippo; Hilton, Shona)\n\nAccession Number: 118089331. Language: English. Entry Date: 20160920. Revision Date: 20190712. Publication Type: Article; research; tables/charts. Journal Subset: Biomedical; Europe; Peer Reviewed; UK &amp;amp; Ireland. NLM UID: 9304118.\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page":"1637-1645","publisher":"Taylor &amp; Francis Ltd.","publisher-place":"Abingdon","title":"'Maybe they should regulate them quite strictly until they know the true dangers': a focus group study exploring UK adolescents' views on e-cigarette regulation","type":"article-journal","volume":"111"},"uris":["http://www.mendeley.com/documents/?uuid=b25297fa-a7e5-41bf-ba79-f84611cbf860"]}],"mendeley":{"formattedCitation":"(Alexander et al., 2019; Camenga et al., 2015, 2018; Chen et al., 2019; de Andrade et al., 2016; Hammal &amp; Finegan, 2016; Hilton et al., 2016; Kirkcaldy et al., 2019; Park et al., 2019; Peters et al., 2013; Roditis et al., 2019; Wagoner et al., 2016; Weishaar et al., 2016)","plainTextFormattedCitation":"(Alexander et al., 2019; Camenga et al., 2015, 2018; Chen et al., 2019; de Andrade et al., 2016; Hammal &amp; Finegan, 2016; Hilton et al., 2016; Kirkcaldy et al., 2019; Park et al., 2019; Peters et al., 2013; Roditis et al., 2019; Wagoner et al., 2016; Weishaar et al., 2016)","previouslyFormattedCitation":"(Alexander et al., 2019; Camenga et al., 2015, 2018; Chen et al., 2019; de Andrade et al., 2016; Hammal &amp; Finegan, 2016; Hilton et al., 2016; Kirkcaldy et al., 2019; Park et al., 2019; Peters et al., 2013; Roditis et al., 2019; Wagoner et al., 2016; Weishaar et al., 2016)"},"properties":{"noteIndex":0},"schema":"https://github.com/citation-style-language/schema/raw/master/csl-citation.json"}</w:instrText>
      </w:r>
      <w:r w:rsidR="00A01FA6">
        <w:fldChar w:fldCharType="separate"/>
      </w:r>
      <w:r w:rsidR="00A01FA6" w:rsidRPr="004A4CE1">
        <w:rPr>
          <w:noProof/>
        </w:rPr>
        <w:t>(Alexander et al., 2019; Camenga et al., 2015, 2018; Chen et al., 2019; de Andrade et al., 2016; Hammal &amp; Finegan, 2016; Hilton et al., 2016; Kirkcaldy et al., 2019; Park et al., 2019; Peters et al., 2013; Roditis et al., 2019; Wagoner et al., 2016; Weishaar et al., 2016)</w:t>
      </w:r>
      <w:r w:rsidR="00A01FA6">
        <w:fldChar w:fldCharType="end"/>
      </w:r>
      <w:r w:rsidR="00BF3EEF" w:rsidRPr="00D806B5">
        <w:t>.</w:t>
      </w:r>
      <w:r w:rsidR="001B20B6">
        <w:t xml:space="preserve"> </w:t>
      </w:r>
      <w:r w:rsidRPr="00D806B5">
        <w:t>Participants often discussed ‘water vapour’ being less harmful than second-hand cigarette smoke and e-cigarettes containing less chemicals</w:t>
      </w:r>
      <w:r w:rsidR="00FD7CD8">
        <w:t xml:space="preserve"> </w:t>
      </w:r>
      <w:r w:rsidR="00FD7CD8">
        <w:fldChar w:fldCharType="begin" w:fldLock="1"/>
      </w:r>
      <w:r w:rsidR="00FD7CD8">
        <w:instrText>ADDIN CSL_CITATION {"citationItems":[{"id":"ITEM-1","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1","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id":"ITEM-2","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2","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uris":["http://www.mendeley.com/documents/?uuid=1edb74d2-6af3-47e6-bbe6-f75e98716528"]},{"id":"ITEM-3","itemData":{"ISSN":"15332640","abstract":"Electronic cigarettes (e-cigarettes) are novel, battery-operated inhalation devices that provide warm, vaporized nicotine, and often propylene glycol, to users without the inclusion of tobacco smoke. Because men, in general, are more likely to use cigarettes and illicit drugs than women, a qualitative study was undertaken to investigate the beliefs and perceived social norms regarding this issue among 47 teenage boys who self-identified themselves as current e-cigarette smokers. The majority of respondents reported that they used e-cigarettes because of expeditious consumption and concealment. Furthermore, the most common places respondents self-reported using e-cigarettes were everywhere, in school bathrooms, at home, and in school staircases. Interestingly, respondents stated that e-cigarettes are popular because they are accessible, healthier than tobacco cigarettes, and more aesthetically pleasing. Because of the growing popularity and uncertainty regarding the social and physical consequences of e-cigarettes, this study shows a need for additional research discovery. [ABSTRACT FROM AUTHOR]","author":[{"dropping-particle":"","family":"Peters","given":"RonaldJ.","non-dropping-particle":"","parse-names":false,"suffix":""},{"dropping-particle":"","family":"Meshack","given":"Angela","non-dropping-particle":"","parse-names":false,"suffix":""},{"dropping-particle":"","family":"Lin","given":"Mi-Ting","non-dropping-particle":"","parse-names":false,"suffix":""},{"dropping-particle":"","family":"Hill","given":"Mandy","non-dropping-particle":"","parse-names":false,"suffix":""},{"dropping-particle":"","family":"Abughosh","given":"Susan","non-dropping-particle":"","parse-names":false,"suffix":""}],"container-title":"Journal of Ethnicity in Substance Abuse","id":"ITEM-3","issue":"4","issued":{"date-parts":[["2013","10"]]},"note":"Accession Number: 91949561; Peters, RonaldJ. 1; Email Address: Ronald.J.Peters@uth.tmc.edu Meshack, Angela 2 Lin, Mi-Ting 3 Hill, Mandy 3 Abughosh, Susan 4; Affiliation: 1: The University of Texas Health Science Center at Houston, School of Public Health, Houston, Texas 2: Texas Southern University, Houston, Texas 3: The University of Texas Health Science Center at Houston, Houston, Texas 4: University of Houston School of Pharmacy, Houston, Texas; Source Info: Oct-Dec2013, Vol. 12 Issue 4, p300; Subject Term: BLACKS; Subject Term: ELECTRONICS; Subject Term: FOCUS groups; Subject Term: ATTITUDES toward health; Subject Term: HISPANIC Americans; Subject Term: NICOTINE; Subject Term: SAFETY; Subject Term: SMOKING; Subject Term: SOCIAL skills; Subject Term: QUALITATIVE research; Subject Term: MEDICAL coding; Author-Supplied Keyword: drug use; Author-Supplied Keyword: E-cigarette; Author-Supplied Keyword: electronic cigarette; Author-Supplied Keyword: teenage; NAICS/Industry Codes: 811219 Other Electronic and Precision Equipment Repair and Maintenance; NAICS/Industry Codes: 325411 Medicinal and Botanical Manufacturing; Number of Pages: 8p; Illustrations: 2 Charts; Document Type: Article","page":"300-307","title":"The Social Norms and Beliefs of Teenage Male Electronic Cigarette Use.","type":"article-journal","volume":"12"},"uris":["http://www.mendeley.com/documents/?uuid=3ad1e5ec-ea3e-4ad1-b17c-dae011bfd7d4"]},{"id":"ITEM-4","itemData":{"DOI":"10.1080/08870446.2019.1652752","ISSN":"0887-0446","abstract":"Objective: The objective of this study is to explore adolescent non-e-cigarette users’ interpretations of e-cigarette advertising and their engagement with e-cigarette information. Given adolescents’ lack of persuasion knowledge and the association between advertising and behaviour, insights from non-users who are heavily targeted by the industry add evidence to a field that mainly focuses on risk perceptions and reasons for experimentation. Design: Five focus groups were conducted with 39 adolescents (mean = 14.21 years, age range = 12–17, 80% female). Data were analysed using the thematic approach. Results: Three themes were emerged: (1) advertising motivates nonsmokers to use e-cigarettes, (2) there is fascination with the technical and emotional appeals featured in commercials and (3) searching for information about e-cigarettes involves little validation. Adolescents also recalled health and social appeals that are consistent with content analysis of e-cigarette advertising. Further, adolescents used digital platforms and interpersonal sources for information on e-juice ingredients, health effects, accessibility, and price to satisfy their curiosity and justify their use. Very few, however, questioned the trustworthiness of the information. Conclusion: Findings provide support for the implementation of strategies, such as media literacy in public health and media campaigns, and the development of regulations vis-à-vis advertising and access to e-cigarette products to reduce future uptake. (PsycINFO Database Record (c) 2019 APA, all rights reserved)","author":[{"dropping-particle":"","family":"Chen","given":"Yvonnes","non-dropping-particle":"","parse-names":false,"suffix":""},{"dropping-particle":"","family":"Tilden","given":"Chris","non-dropping-particle":"","parse-names":false,"suffix":""},{"dropping-particle":"","family":"Vernberg","given":"Dee Katherine","non-dropping-particle":"","parse-names":false,"suffix":""}],"container-title":"Psychology &amp; Health","id":"ITEM-4","issued":{"date-parts":[["2019","8","13"]]},"note":"Accession Number: 2019-49134-001. PMID: 31418593 Partial author list: First Author &amp;amp; Affiliation: Chen, Yvonnes; William Allen White School of Journalism and Mass Communications, University of Kansas, Lawrence. Release Date: 20190822. Publication Type: Journal (0100), Peer Reviewed Journal (0110). Format Covered: Electronic. Language: English. Major Descriptor: No terms assigned. Classification: Health &amp;amp; Mental Health Treatment &amp;amp; Prevention (3300). Publication History: Accepted Date: Jul 31, 2019; Revised Date: Jul 1, 2019; First Submitted Date: Aug 10, 2018. Copyright Statement: Informa UK Limited, trading as Taylor &amp;amp; Francis Group. 2019.","publisher":"Taylor &amp; Francis","publisher-place":"Chen, Yvonnes","title":"Adolescents’ interpretations of e-cigarette advertising and their engagement with e-cigarette information: Results from five focus groups","type":"article-journal"},"uris":["http://www.mendeley.com/documents/?uuid=9ec79e5a-7318-4f3c-a71a-e890a2beb569"]},{"id":"ITEM-5","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5","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6","itemData":{"DOI":"10.1016/j.healthplace.2019.04.005","ISSN":"18732054","abstract":"There is concern that the emergence of e-cigarettes could result in an increase in young people's intake of, and exposure to, nicotine. This UK study used friendship group interviews to elicit the perspectives of young people from socioeconomically contrasting backgrounds regarding e-cigarettes. Young people from both advantaged and disadvantaged backgrounds described similar e-cigarette practices in the home environment, and, for both health and sensory reasons, viewed these as preferable to tobacco smoking. Space-related practices of adult e-cigarette use in the home were revealed to be more malleable than those of tobacco use. Results also highlighted that e-cigarettes offered young people new opportunities for nicotine consumption in the home. Methods of storing e-cigarettes in domestic spaces posed safety risks to younger children and easy access to e-cigarettes for others.","author":[{"dropping-particle":"","family":"Kirkcaldy","given":"Andrew","non-dropping-particle":"","parse-names":false,"suffix":""},{"dropping-particle":"","family":"Fairbrother","given":"Hannah","non-dropping-particle":"","parse-names":false,"suffix":""},{"dropping-particle":"","family":"Weiner","given":"Kate","non-dropping-particle":"","parse-names":false,"suffix":""},{"dropping-particle":"","family":"Curtis","given":"Penny","non-dropping-particle":"","parse-names":false,"suffix":""}],"container-title":"Health and Place","id":"ITEM-6","issued":{"date-parts":[["2019","5","1"]]},"page":"157-164","publisher":"Elsevier Ltd","title":"Young people's perspectives of e-cigarette use in the home","type":"article-journal","volume":"57"},"uris":["http://www.mendeley.com/documents/?uuid=8a5ed6ff-6af4-32b3-91f6-8a4f69cc38c2"]},{"id":"ITEM-7","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7","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8","itemData":{"DOI":"10.1093/ntr/ntw095","ISSN":"1462-2203","abstract":"Introduction: Most studies have assessed use of \"e-cigarettes\" or \"electronic cigarettes,\" potentially excluding new electronic nicotine delivery systems (ENDS), such as e-hookahs and vape pens. Little is known about how adolescents and young adults perceive ENDS and if their perceptions vary by sub-type. We explored ENDS perceptions among these populations.Methods: Ten focus groups with 77 adolescents and young adults, ages 13-25, were conducted in spring 2014. Participants were users or susceptible nonusers of novel tobacco products. Focus group transcripts were coded for emergent themes.Results: Participants reported positive ENDS attributes, including flavor variety; user control of nicotine content; and smoke trick facilitation. Negative attributes included different feel compared to combustible cigarettes, nicotine addiction potential, and no cue to stop use. Participants perceived less harm from ENDS compared to combustible cigarettes, perhaps due to marketing and lack of product regulation, but noted the uncertainty of ingredients in ENDS. Numerous terms were used to describe ENDS, including \"e-cigarette,\" \"e-hookah,\" \"hookah pens,\" \"tanks,\" and \"vapes.\" Although no clear classification system emerged, participants used product characteristics like nicotine content and chargeability to attempt classification. Perceptions differed by product used. E-hookah users were perceived as young and trendy while e-cigarette users were perceived as old and addicted to nicotine.Conclusions: Young adults and adolescents report distinct ENDS sub-types with varying characteristics and social perceptions of users. Although they had more positive than negative perceptions of ENDS, prevention efforts should consider highlighting negative attributes as they may discourage use and product trial among young nonusers.Implications: Our study underscores the need for a standardized measurement system for ENDS sub-types and additional research on how ENDS sub-types are perceived among adolescents and young adults. In addition, our findings highlight negative product attributes reported by participants that may be useful in prevention and regulatory efforts to offset favorable marketing messages.","author":[{"dropping-particle":"","family":"Wagoner","given":"Kimberly G","non-dropping-particle":"","parse-names":false,"suffix":""},{"dropping-particle":"","family":"Cornacchione","given":"Jennifer","non-dropping-particle":"","parse-names":false,"suffix":""},{"dropping-particle":"","family":"Wiseman","given":"Kimberly D","non-dropping-particle":"","parse-names":false,"suffix":""},{"dropping-particle":"","family":"Teal","given":"Randall","non-dropping-particle":"","parse-names":false,"suffix":""},{"dropping-particle":"","family":"Moracco","given":"Kathryn E","non-dropping-particle":"","parse-names":false,"suffix":""},{"dropping-particle":"","family":"Sutfin","given":"Erin L","non-dropping-particle":"","parse-names":false,"suffix":""}],"container-title":"Nicotine &amp; Tobacco Research","id":"ITEM-8","issue":"10","issued":{"date-parts":[["2016","10"]]},"note":"Accession Number: 118033626. Language: English. Entry Date: 20180723. Revision Date: 20180724. Publication Type: journal article. Journal Subset: Biomedical; Europe; UK &amp;amp; Ireland. Grant Information: P30 DK056350/DK/NIDDK NIH HHS/United States. NLM UID: 9815751.","page":"206-212","publisher":"Oxford University Press / USA","publisher-place":"Department of Social Sciences and Health Policy, Wake Forest School of Medicine, Winston-Salem, NC","title":"E-cigarettes, Hookah Pens and Vapes: Adolescent and Young Adult Perceptions of Electronic Nicotine Delivery Systems.","type":"article-journal","volume":"18"},"uris":["http://www.mendeley.com/documents/?uuid=2f273ca6-10d7-42fe-9184-a9c28b26877e"]}],"mendeley":{"formattedCitation":"(Chen et al., 2019; de Andrade et al., 2016; Hammal &amp; Finegan, 2016; Hilton et al., 2016; Kirkcaldy et al., 2019; Park et al., 2019; Peters et al., 2013; Wagoner et al., 2016)","plainTextFormattedCitation":"(Chen et al., 2019; de Andrade et al., 2016; Hammal &amp; Finegan, 2016; Hilton et al., 2016; Kirkcaldy et al., 2019; Park et al., 2019; Peters et al., 2013; Wagoner et al., 2016)","previouslyFormattedCitation":"(Chen et al., 2019; de Andrade et al., 2016; Hammal &amp; Finegan, 2016; Hilton et al., 2016; Kirkcaldy et al., 2019; Park et al., 2019; Peters et al., 2013; Wagoner et al., 2016)"},"properties":{"noteIndex":0},"schema":"https://github.com/citation-style-language/schema/raw/master/csl-citation.json"}</w:instrText>
      </w:r>
      <w:r w:rsidR="00FD7CD8">
        <w:fldChar w:fldCharType="separate"/>
      </w:r>
      <w:r w:rsidR="00FD7CD8" w:rsidRPr="004A4CE1">
        <w:rPr>
          <w:noProof/>
        </w:rPr>
        <w:t>(Chen et al., 2019; de Andrade et al., 2016; Hammal &amp; Finegan, 2016; Hilton et al., 2016; Kirkcaldy et al., 2019; Park et al., 2019; Peters et al., 2013; Wagoner et al., 2016)</w:t>
      </w:r>
      <w:r w:rsidR="00FD7CD8">
        <w:fldChar w:fldCharType="end"/>
      </w:r>
      <w:r w:rsidRPr="00D806B5">
        <w:t xml:space="preserve">: </w:t>
      </w:r>
    </w:p>
    <w:p w14:paraId="5814E7C6" w14:textId="3508452C" w:rsidR="004B2BA6" w:rsidRPr="00D806B5" w:rsidRDefault="004B2BA6" w:rsidP="004B2BA6">
      <w:pPr>
        <w:spacing w:line="480" w:lineRule="auto"/>
        <w:ind w:left="1418"/>
        <w:jc w:val="both"/>
      </w:pPr>
      <w:r w:rsidRPr="00D806B5">
        <w:t xml:space="preserve">I don’t see any risk; I heard that they’ve said it is water, so there’s no risk to it (17, Canada) </w:t>
      </w:r>
      <w:r w:rsidRPr="00D806B5">
        <w:fldChar w:fldCharType="begin" w:fldLock="1"/>
      </w:r>
      <w:r w:rsidR="00BF3EEF">
        <w:instrText>ADDIN CSL_CITATION {"citationItems":[{"id":"ITEM-1","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1","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locator":"965","uris":["http://www.mendeley.com/documents/?uuid=1edb74d2-6af3-47e6-bbe6-f75e98716528"]}],"mendeley":{"formattedCitation":"(Hammal &amp; Finegan, 2016, p. 965)","plainTextFormattedCitation":"(Hammal &amp; Finegan, 2016, p. 965)","previouslyFormattedCitation":"(Hammal &amp; Finegan, 2016, p. 965)"},"properties":{"noteIndex":0},"schema":"https://github.com/citation-style-language/schema/raw/master/csl-citation.json"}</w:instrText>
      </w:r>
      <w:r w:rsidRPr="00D806B5">
        <w:fldChar w:fldCharType="separate"/>
      </w:r>
      <w:r w:rsidR="00FA0F5D" w:rsidRPr="00FA0F5D">
        <w:rPr>
          <w:noProof/>
        </w:rPr>
        <w:t>(Hammal &amp; Finegan, 2016, p. 965)</w:t>
      </w:r>
      <w:r w:rsidRPr="00D806B5">
        <w:fldChar w:fldCharType="end"/>
      </w:r>
      <w:r w:rsidRPr="00D806B5">
        <w:t xml:space="preserve">. </w:t>
      </w:r>
    </w:p>
    <w:p w14:paraId="350C6D9F" w14:textId="5D89D488" w:rsidR="004B2BA6" w:rsidRPr="00D806B5" w:rsidRDefault="004B2BA6" w:rsidP="004B2BA6">
      <w:pPr>
        <w:spacing w:before="120" w:line="480" w:lineRule="auto"/>
        <w:ind w:left="1418"/>
        <w:jc w:val="both"/>
      </w:pPr>
      <w:r w:rsidRPr="00D806B5">
        <w:t xml:space="preserve">It is healthier than smoking a cigarette because cigarettes </w:t>
      </w:r>
      <w:proofErr w:type="spellStart"/>
      <w:r w:rsidRPr="00D806B5">
        <w:t>gots</w:t>
      </w:r>
      <w:proofErr w:type="spellEnd"/>
      <w:r w:rsidRPr="00D806B5">
        <w:t xml:space="preserve"> all those chemicals in the </w:t>
      </w:r>
      <w:proofErr w:type="spellStart"/>
      <w:r w:rsidRPr="00D806B5">
        <w:t>sh</w:t>
      </w:r>
      <w:proofErr w:type="spellEnd"/>
      <w:r w:rsidRPr="00D806B5">
        <w:t xml:space="preserve">— (16-17, US) </w:t>
      </w:r>
      <w:r w:rsidRPr="00D806B5">
        <w:fldChar w:fldCharType="begin" w:fldLock="1"/>
      </w:r>
      <w:r w:rsidR="00BF3EEF">
        <w:instrText>ADDIN CSL_CITATION {"citationItems":[{"id":"ITEM-1","itemData":{"ISSN":"15332640","abstract":"Electronic cigarettes (e-cigarettes) are novel, battery-operated inhalation devices that provide warm, vaporized nicotine, and often propylene glycol, to users without the inclusion of tobacco smoke. Because men, in general, are more likely to use cigarettes and illicit drugs than women, a qualitative study was undertaken to investigate the beliefs and perceived social norms regarding this issue among 47 teenage boys who self-identified themselves as current e-cigarette smokers. The majority of respondents reported that they used e-cigarettes because of expeditious consumption and concealment. Furthermore, the most common places respondents self-reported using e-cigarettes were everywhere, in school bathrooms, at home, and in school staircases. Interestingly, respondents stated that e-cigarettes are popular because they are accessible, healthier than tobacco cigarettes, and more aesthetically pleasing. Because of the growing popularity and uncertainty regarding the social and physical consequences of e-cigarettes, this study shows a need for additional research discovery. [ABSTRACT FROM AUTHOR]","author":[{"dropping-particle":"","family":"Peters","given":"RonaldJ.","non-dropping-particle":"","parse-names":false,"suffix":""},{"dropping-particle":"","family":"Meshack","given":"Angela","non-dropping-particle":"","parse-names":false,"suffix":""},{"dropping-particle":"","family":"Lin","given":"Mi-Ting","non-dropping-particle":"","parse-names":false,"suffix":""},{"dropping-particle":"","family":"Hill","given":"Mandy","non-dropping-particle":"","parse-names":false,"suffix":""},{"dropping-particle":"","family":"Abughosh","given":"Susan","non-dropping-particle":"","parse-names":false,"suffix":""}],"container-title":"Journal of Ethnicity in Substance Abuse","id":"ITEM-1","issue":"4","issued":{"date-parts":[["2013","10"]]},"note":"Accession Number: 91949561; Peters, RonaldJ. 1; Email Address: Ronald.J.Peters@uth.tmc.edu Meshack, Angela 2 Lin, Mi-Ting 3 Hill, Mandy 3 Abughosh, Susan 4; Affiliation: 1: The University of Texas Health Science Center at Houston, School of Public Health, Houston, Texas 2: Texas Southern University, Houston, Texas 3: The University of Texas Health Science Center at Houston, Houston, Texas 4: University of Houston School of Pharmacy, Houston, Texas; Source Info: Oct-Dec2013, Vol. 12 Issue 4, p300; Subject Term: BLACKS; Subject Term: ELECTRONICS; Subject Term: FOCUS groups; Subject Term: ATTITUDES toward health; Subject Term: HISPANIC Americans; Subject Term: NICOTINE; Subject Term: SAFETY; Subject Term: SMOKING; Subject Term: SOCIAL skills; Subject Term: QUALITATIVE research; Subject Term: MEDICAL coding; Author-Supplied Keyword: drug use; Author-Supplied Keyword: E-cigarette; Author-Supplied Keyword: electronic cigarette; Author-Supplied Keyword: teenage; NAICS/Industry Codes: 811219 Other Electronic and Precision Equipment Repair and Maintenance; NAICS/Industry Codes: 325411 Medicinal and Botanical Manufacturing; Number of Pages: 8p; Illustrations: 2 Charts; Document Type: Article","page":"300-307","title":"The Social Norms and Beliefs of Teenage Male Electronic Cigarette Use.","type":"article-journal","volume":"12"},"locator":"303","uris":["http://www.mendeley.com/documents/?uuid=3ad1e5ec-ea3e-4ad1-b17c-dae011bfd7d4"]}],"mendeley":{"formattedCitation":"(Peters et al., 2013, p. 303)","plainTextFormattedCitation":"(Peters et al., 2013, p. 303)","previouslyFormattedCitation":"(Peters et al., 2013, p. 303)"},"properties":{"noteIndex":0},"schema":"https://github.com/citation-style-language/schema/raw/master/csl-citation.json"}</w:instrText>
      </w:r>
      <w:r w:rsidRPr="00D806B5">
        <w:fldChar w:fldCharType="separate"/>
      </w:r>
      <w:r w:rsidR="00FA0F5D" w:rsidRPr="00FA0F5D">
        <w:rPr>
          <w:noProof/>
        </w:rPr>
        <w:t>(Peters et al., 2013, p. 303)</w:t>
      </w:r>
      <w:r w:rsidRPr="00D806B5">
        <w:fldChar w:fldCharType="end"/>
      </w:r>
      <w:r w:rsidRPr="00D806B5">
        <w:t>.</w:t>
      </w:r>
    </w:p>
    <w:p w14:paraId="38D64CAC" w14:textId="106273F8" w:rsidR="004B2BA6" w:rsidRPr="00D806B5" w:rsidRDefault="004B2BA6" w:rsidP="004B2BA6">
      <w:pPr>
        <w:spacing w:before="120" w:line="480" w:lineRule="auto"/>
        <w:ind w:left="1418"/>
        <w:jc w:val="both"/>
      </w:pPr>
      <w:r w:rsidRPr="00D806B5">
        <w:lastRenderedPageBreak/>
        <w:t xml:space="preserve">…you can walk past them and it won’t harm you as much as the real cigarette will (13-16, UK) </w:t>
      </w:r>
      <w:r w:rsidRPr="00D806B5">
        <w:fldChar w:fldCharType="begin" w:fldLock="1"/>
      </w:r>
      <w:r w:rsidR="00BF3EEF">
        <w:instrText>ADDIN CSL_CITATION {"citationItems":[{"id":"ITEM-1","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1","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locator":"292","uris":["http://www.mendeley.com/documents/?uuid=46d4c93a-aefd-4246-abf2-4b4d0b00ac21"]}],"mendeley":{"formattedCitation":"(de Andrade et al., 2016, p. 292)","plainTextFormattedCitation":"(de Andrade et al., 2016, p. 292)","previouslyFormattedCitation":"(de Andrade et al., 2016, p. 292)"},"properties":{"noteIndex":0},"schema":"https://github.com/citation-style-language/schema/raw/master/csl-citation.json"}</w:instrText>
      </w:r>
      <w:r w:rsidRPr="00D806B5">
        <w:fldChar w:fldCharType="separate"/>
      </w:r>
      <w:r w:rsidR="00FA0F5D" w:rsidRPr="00FA0F5D">
        <w:rPr>
          <w:noProof/>
        </w:rPr>
        <w:t>(de Andrade et al., 2016, p. 292)</w:t>
      </w:r>
      <w:r w:rsidRPr="00D806B5">
        <w:fldChar w:fldCharType="end"/>
      </w:r>
      <w:r w:rsidRPr="00D806B5">
        <w:t>.</w:t>
      </w:r>
    </w:p>
    <w:p w14:paraId="721AD8AD" w14:textId="7F56D425" w:rsidR="004F1C86" w:rsidRPr="00D806B5" w:rsidRDefault="004B2BA6" w:rsidP="004B2BA6">
      <w:pPr>
        <w:spacing w:before="120" w:line="480" w:lineRule="auto"/>
        <w:jc w:val="both"/>
      </w:pPr>
      <w:r w:rsidRPr="00D806B5">
        <w:t>The above quotes demonstrate that adolescents</w:t>
      </w:r>
      <w:r>
        <w:t>, irrespective of their smoking or vaping status,</w:t>
      </w:r>
      <w:r w:rsidRPr="00D806B5">
        <w:t xml:space="preserve"> were aware of the harms of tobacco cigarettes, but perceived e-cigarettes as something less harmful or even harmless. Similarly, some participants also discussed e-cigarette use in the context of ‘feeling less guilty’ </w:t>
      </w:r>
      <w:r w:rsidRPr="00D806B5">
        <w:fldChar w:fldCharType="begin" w:fldLock="1"/>
      </w:r>
      <w:r w:rsidR="00BF3EEF">
        <w:instrText>ADDIN CSL_CITATION {"citationItems":[{"id":"ITEM-1","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1","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locator":"964","uris":["http://www.mendeley.com/documents/?uuid=1edb74d2-6af3-47e6-bbe6-f75e98716528"]}],"mendeley":{"formattedCitation":"(Hammal &amp; Finegan, 2016, p. 964)","plainTextFormattedCitation":"(Hammal &amp; Finegan, 2016, p. 964)","previouslyFormattedCitation":"(Hammal &amp; Finegan, 2016, p. 964)"},"properties":{"noteIndex":0},"schema":"https://github.com/citation-style-language/schema/raw/master/csl-citation.json"}</w:instrText>
      </w:r>
      <w:r w:rsidRPr="00D806B5">
        <w:fldChar w:fldCharType="separate"/>
      </w:r>
      <w:r w:rsidR="00FA0F5D" w:rsidRPr="00FA0F5D">
        <w:rPr>
          <w:noProof/>
        </w:rPr>
        <w:t>(Hammal &amp; Finegan, 2016, p. 964)</w:t>
      </w:r>
      <w:r w:rsidRPr="00D806B5">
        <w:fldChar w:fldCharType="end"/>
      </w:r>
      <w:r w:rsidRPr="00D806B5">
        <w:t xml:space="preserve"> or doing something that is better for you than smoking. </w:t>
      </w:r>
      <w:r w:rsidR="004F1C86">
        <w:t>While t</w:t>
      </w:r>
      <w:r w:rsidR="004F1C86" w:rsidRPr="00D806B5">
        <w:t xml:space="preserve">he perception that e-cigarettes were less harmful than cigarettes was evident in </w:t>
      </w:r>
      <w:r w:rsidR="004F1C86">
        <w:t>most</w:t>
      </w:r>
      <w:r w:rsidR="004F1C86" w:rsidRPr="00D806B5">
        <w:t xml:space="preserve"> studie</w:t>
      </w:r>
      <w:r w:rsidR="004F1C86">
        <w:t>s, some participants noted that they would stop using or would not use e-cigarettes if they found out they were h</w:t>
      </w:r>
      <w:r w:rsidR="009073AC">
        <w:t>armful</w:t>
      </w:r>
      <w:r w:rsidR="0085522A">
        <w:t xml:space="preserve"> </w:t>
      </w:r>
      <w:r w:rsidR="0085522A">
        <w:fldChar w:fldCharType="begin" w:fldLock="1"/>
      </w:r>
      <w:r w:rsidR="0085522A">
        <w:instrText>ADDIN CSL_CITATION {"citationItems":[{"id":"ITEM-1","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1","issued":{"date-parts":[["2019"]]},"page":"93-97","publisher":"Elsevier","title":"Youth who use e-cigarettes regularly: A qualitative study of behavior, attitudes, and familial norms","type":"article-journal","volume":"13"},"uris":["http://www.mendeley.com/documents/?uuid=f5301d00-aa05-490e-b1fe-afd07eb62617"]},{"id":"ITEM-2","itemData":{"DOI":"10.1136/tobaccocontrol-2019-055104","ISSN":"1468-3318","abstract":"Background: Youth e-cigarette use is a major public health concern. Large-scale tobacco prevention campaigns are a proven strategy to prevent tobacco use. There is a gap in understanding what types of e-cigarette prevention messages might be most effective. This study addresses this gap by reporting youth reactions to health messages aimed at preventing e-cigarette use.; Methods: In 2018, twenty-four focus groups, with 159 teens (12-17) at risk for or experimenting with e-cigarettes were conducted in four cities across the USA. During focus groups, youth responded to creative concepts dealing with (1) the addictive nature of e-cigarettes, (2) the fact that e-cigarettes come in flavours, which may encourage youth initiation, and nicotine which may lead to addiction, or (3) that youth who use e-cigarettes are more likely to use cigarettes. Youth also gave feedback to specific facts about harmful and potentially harmful chemicals in e-cigarettes. Transcripts were analysed using thematic analysis.; Results: Messages focusing on addiction alone did not resonate with participants. While youth found the idea that e-cigarettes may contain nicotine and can be addictive believable, with many describing personal experiences of addiction, they questioned how bad this really was, comparing addiction to e-cigarettes to things like being addicted to food. Participants wanted more information about negative consequences of vaping. Concepts paired with strong health effects messages resonated with participants.; Conclusion: These focus groups clarified which e-cigarette prevention messages might be most persuasive to teens. Youth in this study responded favourably to messages stating specific health consequences of e-cigarette use.; © Author(s) (or their employer(s)) 2019. Re-use permitted under CC BY-NC. No commercial re-use. See rights and permissions. Published by BMJ.","author":[{"dropping-particle":"","family":"Roditis","given":"Maria L","non-dropping-particle":"","parse-names":false,"suffix":""},{"dropping-particle":"","family":"Dineva","given":"Atanaska","non-dropping-particle":"","parse-names":false,"suffix":""},{"dropping-particle":"","family":"Smith","given":"Alexandria","non-dropping-particle":"","parse-names":false,"suffix":""},{"dropping-particle":"","family":"Walker","given":"Matthew","non-dropping-particle":"","parse-names":false,"suffix":""},{"dropping-particle":"","family":"Delahanty","given":"Janine","non-dropping-particle":"","parse-names":false,"suffix":""},{"dropping-particle":"","family":"D'lorio","given":"Emily","non-dropping-particle":"","parse-names":false,"suffix":""},{"dropping-particle":"","family":"Holtz","given":"Kristen D","non-dropping-particle":"","parse-names":false,"suffix":""}],"container-title":"Tobacco Control","id":"ITEM-2","issued":{"date-parts":[["2019","9","10"]]},"note":"From Duplicate 2 (Reactions to electronic nicotine delivery system (ENDS) prevention messages: results from qualitative research used to inform FDA's first youth ENDS prevention campaign. - Roditis, Maria L; Dineva, Atanaska; Smith, Alexandria; Walker, Matthew; Delahanty, Janine; D'lorio, Emily; Holtz, Kristen D)\n\nAccession Number: 31506379. Language: English. Date Revised: 20190911. Date Created: 20190912. Update Code: 20190911. Publication Type: Journal Article. Journal ID: 9209612. Publication Model: Print-Electronic. Cited Medium: Internet. NLM ISO Abbr: Tob Control. Linking ISSN: 09644563. Subset: IM; Date of Electronic Publication: 2019 Sep 10. ; Original Imprints: Publication: London : BMJ Pub. Group, c1992-","publisher":"BMJ Pub. Group","publisher-place":"Office of Health Communication and Education, Center for Tobacco Products, US Food and Drug Administration, Silver Spring, Maryland, USA maria.roditis@fda.hhs.gov.","title":"Reactions to electronic nicotine delivery system (ENDS) prevention messages: results from qualitative research used to inform FDA's first youth ENDS prevention campaign.","type":"article-journal"},"uris":["http://www.mendeley.com/documents/?uuid=bcd1be8c-dc0b-4d0b-b106-1736e6f0ecab"]},{"id":"ITEM-3","itemData":{"DOI":"10.1093/ntr/ntw095","ISSN":"1462-2203","abstract":"Introduction: Most studies have assessed use of \"e-cigarettes\" or \"electronic cigarettes,\" potentially excluding new electronic nicotine delivery systems (ENDS), such as e-hookahs and vape pens. Little is known about how adolescents and young adults perceive ENDS and if their perceptions vary by sub-type. We explored ENDS perceptions among these populations.Methods: Ten focus groups with 77 adolescents and young adults, ages 13-25, were conducted in spring 2014. Participants were users or susceptible nonusers of novel tobacco products. Focus group transcripts were coded for emergent themes.Results: Participants reported positive ENDS attributes, including flavor variety; user control of nicotine content; and smoke trick facilitation. Negative attributes included different feel compared to combustible cigarettes, nicotine addiction potential, and no cue to stop use. Participants perceived less harm from ENDS compared to combustible cigarettes, perhaps due to marketing and lack of product regulation, but noted the uncertainty of ingredients in ENDS. Numerous terms were used to describe ENDS, including \"e-cigarette,\" \"e-hookah,\" \"hookah pens,\" \"tanks,\" and \"vapes.\" Although no clear classification system emerged, participants used product characteristics like nicotine content and chargeability to attempt classification. Perceptions differed by product used. E-hookah users were perceived as young and trendy while e-cigarette users were perceived as old and addicted to nicotine.Conclusions: Young adults and adolescents report distinct ENDS sub-types with varying characteristics and social perceptions of users. Although they had more positive than negative perceptions of ENDS, prevention efforts should consider highlighting negative attributes as they may discourage use and product trial among young nonusers.Implications: Our study underscores the need for a standardized measurement system for ENDS sub-types and additional research on how ENDS sub-types are perceived among adolescents and young adults. In addition, our findings highlight negative product attributes reported by participants that may be useful in prevention and regulatory efforts to offset favorable marketing messages.","author":[{"dropping-particle":"","family":"Wagoner","given":"Kimberly G","non-dropping-particle":"","parse-names":false,"suffix":""},{"dropping-particle":"","family":"Cornacchione","given":"Jennifer","non-dropping-particle":"","parse-names":false,"suffix":""},{"dropping-particle":"","family":"Wiseman","given":"Kimberly D","non-dropping-particle":"","parse-names":false,"suffix":""},{"dropping-particle":"","family":"Teal","given":"Randall","non-dropping-particle":"","parse-names":false,"suffix":""},{"dropping-particle":"","family":"Moracco","given":"Kathryn E","non-dropping-particle":"","parse-names":false,"suffix":""},{"dropping-particle":"","family":"Sutfin","given":"Erin L","non-dropping-particle":"","parse-names":false,"suffix":""}],"container-title":"Nicotine &amp; Tobacco Research","id":"ITEM-3","issue":"10","issued":{"date-parts":[["2016","10"]]},"note":"Accession Number: 118033626. Language: English. Entry Date: 20180723. Revision Date: 20180724. Publication Type: journal article. Journal Subset: Biomedical; Europe; UK &amp;amp; Ireland. Grant Information: P30 DK056350/DK/NIDDK NIH HHS/United States. NLM UID: 9815751.","page":"206-212","publisher":"Oxford University Press / USA","publisher-place":"Department of Social Sciences and Health Policy, Wake Forest School of Medicine, Winston-Salem, NC","title":"E-cigarettes, Hookah Pens and Vapes: Adolescent and Young Adult Perceptions of Electronic Nicotine Delivery Systems.","type":"article-journal","volume":"18"},"uris":["http://www.mendeley.com/documents/?uuid=2f273ca6-10d7-42fe-9184-a9c28b26877e"]}],"mendeley":{"formattedCitation":"(Alexander et al., 2019; Roditis et al., 2019; Wagoner et al., 2016)","plainTextFormattedCitation":"(Alexander et al., 2019; Roditis et al., 2019; Wagoner et al., 2016)","previouslyFormattedCitation":"(Alexander et al., 2019; Roditis et al., 2019; Wagoner et al., 2016)"},"properties":{"noteIndex":0},"schema":"https://github.com/citation-style-language/schema/raw/master/csl-citation.json"}</w:instrText>
      </w:r>
      <w:r w:rsidR="0085522A">
        <w:fldChar w:fldCharType="separate"/>
      </w:r>
      <w:r w:rsidR="0085522A" w:rsidRPr="009073AC">
        <w:rPr>
          <w:noProof/>
        </w:rPr>
        <w:t>(Alexander et al., 2019; Roditis et al., 2019; Wagoner et al., 2016)</w:t>
      </w:r>
      <w:r w:rsidR="0085522A">
        <w:fldChar w:fldCharType="end"/>
      </w:r>
      <w:r w:rsidR="009073AC">
        <w:t>, highlighting the fluid nature of these perceptions</w:t>
      </w:r>
      <w:r w:rsidR="000A63EF">
        <w:t xml:space="preserve"> and their potential to evolve.</w:t>
      </w:r>
    </w:p>
    <w:p w14:paraId="3B5F2EEF" w14:textId="59E6F6E6" w:rsidR="004B2BA6" w:rsidRPr="00D806B5" w:rsidRDefault="004B2BA6" w:rsidP="004B2BA6">
      <w:pPr>
        <w:spacing w:before="120" w:line="480" w:lineRule="auto"/>
        <w:jc w:val="both"/>
      </w:pPr>
      <w:r w:rsidRPr="00D806B5">
        <w:t xml:space="preserve">The studies suggested that marketing may have been </w:t>
      </w:r>
      <w:r>
        <w:t>contributing to</w:t>
      </w:r>
      <w:r w:rsidRPr="00D806B5">
        <w:t xml:space="preserve"> this </w:t>
      </w:r>
      <w:r>
        <w:t xml:space="preserve">perception </w:t>
      </w:r>
      <w:r w:rsidRPr="00D806B5">
        <w:t xml:space="preserve">of e-cigarettes. </w:t>
      </w:r>
      <w:bookmarkStart w:id="0" w:name="OLE_LINK1"/>
      <w:bookmarkStart w:id="1" w:name="OLE_LINK2"/>
      <w:r w:rsidRPr="00D806B5">
        <w:t>While some participants in studies were critical of the motives behind the positive messages conveyed in marketing</w:t>
      </w:r>
      <w:r w:rsidR="008C0327">
        <w:t xml:space="preserve"> </w:t>
      </w:r>
      <w:r w:rsidR="008C0327">
        <w:fldChar w:fldCharType="begin" w:fldLock="1"/>
      </w:r>
      <w:r w:rsidR="008C0327">
        <w:instrText>ADDIN CSL_CITATION {"citationItems":[{"id":"ITEM-1","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1","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2","itemData":{"DOI":"10.1093/ntr/ntw095","ISSN":"1462-2203","abstract":"Introduction: Most studies have assessed use of \"e-cigarettes\" or \"electronic cigarettes,\" potentially excluding new electronic nicotine delivery systems (ENDS), such as e-hookahs and vape pens. Little is known about how adolescents and young adults perceive ENDS and if their perceptions vary by sub-type. We explored ENDS perceptions among these populations.Methods: Ten focus groups with 77 adolescents and young adults, ages 13-25, were conducted in spring 2014. Participants were users or susceptible nonusers of novel tobacco products. Focus group transcripts were coded for emergent themes.Results: Participants reported positive ENDS attributes, including flavor variety; user control of nicotine content; and smoke trick facilitation. Negative attributes included different feel compared to combustible cigarettes, nicotine addiction potential, and no cue to stop use. Participants perceived less harm from ENDS compared to combustible cigarettes, perhaps due to marketing and lack of product regulation, but noted the uncertainty of ingredients in ENDS. Numerous terms were used to describe ENDS, including \"e-cigarette,\" \"e-hookah,\" \"hookah pens,\" \"tanks,\" and \"vapes.\" Although no clear classification system emerged, participants used product characteristics like nicotine content and chargeability to attempt classification. Perceptions differed by product used. E-hookah users were perceived as young and trendy while e-cigarette users were perceived as old and addicted to nicotine.Conclusions: Young adults and adolescents report distinct ENDS sub-types with varying characteristics and social perceptions of users. Although they had more positive than negative perceptions of ENDS, prevention efforts should consider highlighting negative attributes as they may discourage use and product trial among young nonusers.Implications: Our study underscores the need for a standardized measurement system for ENDS sub-types and additional research on how ENDS sub-types are perceived among adolescents and young adults. In addition, our findings highlight negative product attributes reported by participants that may be useful in prevention and regulatory efforts to offset favorable marketing messages.","author":[{"dropping-particle":"","family":"Wagoner","given":"Kimberly G","non-dropping-particle":"","parse-names":false,"suffix":""},{"dropping-particle":"","family":"Cornacchione","given":"Jennifer","non-dropping-particle":"","parse-names":false,"suffix":""},{"dropping-particle":"","family":"Wiseman","given":"Kimberly D","non-dropping-particle":"","parse-names":false,"suffix":""},{"dropping-particle":"","family":"Teal","given":"Randall","non-dropping-particle":"","parse-names":false,"suffix":""},{"dropping-particle":"","family":"Moracco","given":"Kathryn E","non-dropping-particle":"","parse-names":false,"suffix":""},{"dropping-particle":"","family":"Sutfin","given":"Erin L","non-dropping-particle":"","parse-names":false,"suffix":""}],"container-title":"Nicotine &amp; Tobacco Research","id":"ITEM-2","issue":"10","issued":{"date-parts":[["2016","10"]]},"note":"Accession Number: 118033626. Language: English. Entry Date: 20180723. Revision Date: 20180724. Publication Type: journal article. Journal Subset: Biomedical; Europe; UK &amp;amp; Ireland. Grant Information: P30 DK056350/DK/NIDDK NIH HHS/United States. NLM UID: 9815751.","page":"206-212","publisher":"Oxford University Press / USA","publisher-place":"Department of Social Sciences and Health Policy, Wake Forest School of Medicine, Winston-Salem, NC","title":"E-cigarettes, Hookah Pens and Vapes: Adolescent and Young Adult Perceptions of Electronic Nicotine Delivery Systems.","type":"article-journal","volume":"18"},"uris":["http://www.mendeley.com/documents/?uuid=2f273ca6-10d7-42fe-9184-a9c28b26877e"]}],"mendeley":{"formattedCitation":"(Park et al., 2019; Wagoner et al., 2016)","plainTextFormattedCitation":"(Park et al., 2019; Wagoner et al., 2016)","previouslyFormattedCitation":"(Park et al., 2019; Wagoner et al., 2016)"},"properties":{"noteIndex":0},"schema":"https://github.com/citation-style-language/schema/raw/master/csl-citation.json"}</w:instrText>
      </w:r>
      <w:r w:rsidR="008C0327">
        <w:fldChar w:fldCharType="separate"/>
      </w:r>
      <w:r w:rsidR="008C0327" w:rsidRPr="00FA0F5D">
        <w:rPr>
          <w:noProof/>
        </w:rPr>
        <w:t>(Park et al., 2019; Wagoner et al., 2016)</w:t>
      </w:r>
      <w:r w:rsidR="008C0327">
        <w:fldChar w:fldCharType="end"/>
      </w:r>
      <w:r w:rsidRPr="00D806B5">
        <w:t>, authors of papers often noted that participant</w:t>
      </w:r>
      <w:r>
        <w:t>s</w:t>
      </w:r>
      <w:r w:rsidRPr="00D806B5">
        <w:t xml:space="preserve"> rarely disputed the credibility of sources</w:t>
      </w:r>
      <w:r w:rsidR="008C0327">
        <w:t xml:space="preserve"> </w:t>
      </w:r>
      <w:r w:rsidR="008C0327">
        <w:fldChar w:fldCharType="begin" w:fldLock="1"/>
      </w:r>
      <w:r w:rsidR="008C0327">
        <w:instrText>ADDIN CSL_CITATION {"citationItems":[{"id":"ITEM-1","itemData":{"DOI":"10.1080/08870446.2019.1652752","ISSN":"0887-0446","abstract":"Objective: The objective of this study is to explore adolescent non-e-cigarette users’ interpretations of e-cigarette advertising and their engagement with e-cigarette information. Given adolescents’ lack of persuasion knowledge and the association between advertising and behaviour, insights from non-users who are heavily targeted by the industry add evidence to a field that mainly focuses on risk perceptions and reasons for experimentation. Design: Five focus groups were conducted with 39 adolescents (mean = 14.21 years, age range = 12–17, 80% female). Data were analysed using the thematic approach. Results: Three themes were emerged: (1) advertising motivates nonsmokers to use e-cigarettes, (2) there is fascination with the technical and emotional appeals featured in commercials and (3) searching for information about e-cigarettes involves little validation. Adolescents also recalled health and social appeals that are consistent with content analysis of e-cigarette advertising. Further, adolescents used digital platforms and interpersonal sources for information on e-juice ingredients, health effects, accessibility, and price to satisfy their curiosity and justify their use. Very few, however, questioned the trustworthiness of the information. Conclusion: Findings provide support for the implementation of strategies, such as media literacy in public health and media campaigns, and the development of regulations vis-à-vis advertising and access to e-cigarette products to reduce future uptake. (PsycINFO Database Record (c) 2019 APA, all rights reserved)","author":[{"dropping-particle":"","family":"Chen","given":"Yvonnes","non-dropping-particle":"","parse-names":false,"suffix":""},{"dropping-particle":"","family":"Tilden","given":"Chris","non-dropping-particle":"","parse-names":false,"suffix":""},{"dropping-particle":"","family":"Vernberg","given":"Dee Katherine","non-dropping-particle":"","parse-names":false,"suffix":""}],"container-title":"Psychology &amp; Health","id":"ITEM-1","issued":{"date-parts":[["2019","8","13"]]},"note":"Accession Number: 2019-49134-001. PMID: 31418593 Partial author list: First Author &amp;amp; Affiliation: Chen, Yvonnes; William Allen White School of Journalism and Mass Communications, University of Kansas, Lawrence. Release Date: 20190822. Publication Type: Journal (0100), Peer Reviewed Journal (0110). Format Covered: Electronic. Language: English. Major Descriptor: No terms assigned. Classification: Health &amp;amp; Mental Health Treatment &amp;amp; Prevention (3300). Publication History: Accepted Date: Jul 31, 2019; Revised Date: Jul 1, 2019; First Submitted Date: Aug 10, 2018. Copyright Statement: Informa UK Limited, trading as Taylor &amp;amp; Francis Group. 2019.","publisher":"Taylor &amp; Francis","publisher-place":"Chen, Yvonnes","title":"Adolescents’ interpretations of e-cigarette advertising and their engagement with e-cigarette information: Results from five focus groups","type":"article-journal"},"uris":["http://www.mendeley.com/documents/?uuid=9ec79e5a-7318-4f3c-a71a-e890a2beb569"]},{"id":"ITEM-2","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2","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id":"ITEM-3","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3","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mendeley":{"formattedCitation":"(Chen et al., 2019; de Andrade et al., 2016; Hilton et al., 2016)","plainTextFormattedCitation":"(Chen et al., 2019; de Andrade et al., 2016; Hilton et al., 2016)","previouslyFormattedCitation":"(Chen et al., 2019; de Andrade et al., 2016; Hilton et al., 2016)"},"properties":{"noteIndex":0},"schema":"https://github.com/citation-style-language/schema/raw/master/csl-citation.json"}</w:instrText>
      </w:r>
      <w:r w:rsidR="008C0327">
        <w:fldChar w:fldCharType="separate"/>
      </w:r>
      <w:r w:rsidR="008C0327" w:rsidRPr="00FA0F5D">
        <w:rPr>
          <w:noProof/>
        </w:rPr>
        <w:t>(Chen et al., 2019; de Andrade et al., 2016; Hilton et al., 2016)</w:t>
      </w:r>
      <w:r w:rsidR="008C0327">
        <w:fldChar w:fldCharType="end"/>
      </w:r>
      <w:r w:rsidRPr="00D806B5">
        <w:t xml:space="preserve">. </w:t>
      </w:r>
      <w:bookmarkEnd w:id="0"/>
      <w:bookmarkEnd w:id="1"/>
      <w:r w:rsidRPr="00D806B5">
        <w:t>For example, several participants cited social media, marketing and advertisements of e-cigarettes as their source of information about the harms of e-cigarettes</w:t>
      </w:r>
      <w:r w:rsidR="008C0327">
        <w:t xml:space="preserve"> </w:t>
      </w:r>
      <w:r w:rsidR="008C0327">
        <w:fldChar w:fldCharType="begin" w:fldLock="1"/>
      </w:r>
      <w:r w:rsidR="008C0327">
        <w:instrText>ADDIN CSL_CITATION {"citationItems":[{"id":"ITEM-1","itemData":{"DOI":"10.1080/08870446.2019.1652752","ISSN":"0887-0446","abstract":"Objective: The objective of this study is to explore adolescent non-e-cigarette users’ interpretations of e-cigarette advertising and their engagement with e-cigarette information. Given adolescents’ lack of persuasion knowledge and the association between advertising and behaviour, insights from non-users who are heavily targeted by the industry add evidence to a field that mainly focuses on risk perceptions and reasons for experimentation. Design: Five focus groups were conducted with 39 adolescents (mean = 14.21 years, age range = 12–17, 80% female). Data were analysed using the thematic approach. Results: Three themes were emerged: (1) advertising motivates nonsmokers to use e-cigarettes, (2) there is fascination with the technical and emotional appeals featured in commercials and (3) searching for information about e-cigarettes involves little validation. Adolescents also recalled health and social appeals that are consistent with content analysis of e-cigarette advertising. Further, adolescents used digital platforms and interpersonal sources for information on e-juice ingredients, health effects, accessibility, and price to satisfy their curiosity and justify their use. Very few, however, questioned the trustworthiness of the information. Conclusion: Findings provide support for the implementation of strategies, such as media literacy in public health and media campaigns, and the development of regulations vis-à-vis advertising and access to e-cigarette products to reduce future uptake. (PsycINFO Database Record (c) 2019 APA, all rights reserved)","author":[{"dropping-particle":"","family":"Chen","given":"Yvonnes","non-dropping-particle":"","parse-names":false,"suffix":""},{"dropping-particle":"","family":"Tilden","given":"Chris","non-dropping-particle":"","parse-names":false,"suffix":""},{"dropping-particle":"","family":"Vernberg","given":"Dee Katherine","non-dropping-particle":"","parse-names":false,"suffix":""}],"container-title":"Psychology &amp; Health","id":"ITEM-1","issued":{"date-parts":[["2019","8","13"]]},"note":"Accession Number: 2019-49134-001. PMID: 31418593 Partial author list: First Author &amp;amp; Affiliation: Chen, Yvonnes; William Allen White School of Journalism and Mass Communications, University of Kansas, Lawrence. Release Date: 20190822. Publication Type: Journal (0100), Peer Reviewed Journal (0110). Format Covered: Electronic. Language: English. Major Descriptor: No terms assigned. Classification: Health &amp;amp; Mental Health Treatment &amp;amp; Prevention (3300). Publication History: Accepted Date: Jul 31, 2019; Revised Date: Jul 1, 2019; First Submitted Date: Aug 10, 2018. Copyright Statement: Informa UK Limited, trading as Taylor &amp;amp; Francis Group. 2019.","publisher":"Taylor &amp; Francis","publisher-place":"Chen, Yvonnes","title":"Adolescents’ interpretations of e-cigarette advertising and their engagement with e-cigarette information: Results from five focus groups","type":"article-journal"},"uris":["http://www.mendeley.com/documents/?uuid=9ec79e5a-7318-4f3c-a71a-e890a2beb569"]},{"id":"ITEM-2","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2","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3","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3","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id":"ITEM-4","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4","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5","itemData":{"DOI":"10.1093/ntr/ntw095","ISSN":"1462-2203","abstract":"Introduction: Most studies have assessed use of \"e-cigarettes\" or \"electronic cigarettes,\" potentially excluding new electronic nicotine delivery systems (ENDS), such as e-hookahs and vape pens. Little is known about how adolescents and young adults perceive ENDS and if their perceptions vary by sub-type. We explored ENDS perceptions among these populations.Methods: Ten focus groups with 77 adolescents and young adults, ages 13-25, were conducted in spring 2014. Participants were users or susceptible nonusers of novel tobacco products. Focus group transcripts were coded for emergent themes.Results: Participants reported positive ENDS attributes, including flavor variety; user control of nicotine content; and smoke trick facilitation. Negative attributes included different feel compared to combustible cigarettes, nicotine addiction potential, and no cue to stop use. Participants perceived less harm from ENDS compared to combustible cigarettes, perhaps due to marketing and lack of product regulation, but noted the uncertainty of ingredients in ENDS. Numerous terms were used to describe ENDS, including \"e-cigarette,\" \"e-hookah,\" \"hookah pens,\" \"tanks,\" and \"vapes.\" Although no clear classification system emerged, participants used product characteristics like nicotine content and chargeability to attempt classification. Perceptions differed by product used. E-hookah users were perceived as young and trendy while e-cigarette users were perceived as old and addicted to nicotine.Conclusions: Young adults and adolescents report distinct ENDS sub-types with varying characteristics and social perceptions of users. Although they had more positive than negative perceptions of ENDS, prevention efforts should consider highlighting negative attributes as they may discourage use and product trial among young nonusers.Implications: Our study underscores the need for a standardized measurement system for ENDS sub-types and additional research on how ENDS sub-types are perceived among adolescents and young adults. In addition, our findings highlight negative product attributes reported by participants that may be useful in prevention and regulatory efforts to offset favorable marketing messages.","author":[{"dropping-particle":"","family":"Wagoner","given":"Kimberly G","non-dropping-particle":"","parse-names":false,"suffix":""},{"dropping-particle":"","family":"Cornacchione","given":"Jennifer","non-dropping-particle":"","parse-names":false,"suffix":""},{"dropping-particle":"","family":"Wiseman","given":"Kimberly D","non-dropping-particle":"","parse-names":false,"suffix":""},{"dropping-particle":"","family":"Teal","given":"Randall","non-dropping-particle":"","parse-names":false,"suffix":""},{"dropping-particle":"","family":"Moracco","given":"Kathryn E","non-dropping-particle":"","parse-names":false,"suffix":""},{"dropping-particle":"","family":"Sutfin","given":"Erin L","non-dropping-particle":"","parse-names":false,"suffix":""}],"container-title":"Nicotine &amp; Tobacco Research","id":"ITEM-5","issue":"10","issued":{"date-parts":[["2016","10"]]},"note":"Accession Number: 118033626. Language: English. Entry Date: 20180723. Revision Date: 20180724. Publication Type: journal article. Journal Subset: Biomedical; Europe; UK &amp;amp; Ireland. Grant Information: P30 DK056350/DK/NIDDK NIH HHS/United States. NLM UID: 9815751.","page":"206-212","publisher":"Oxford University Press / USA","publisher-place":"Department of Social Sciences and Health Policy, Wake Forest School of Medicine, Winston-Salem, NC","title":"E-cigarettes, Hookah Pens and Vapes: Adolescent and Young Adult Perceptions of Electronic Nicotine Delivery Systems.","type":"article-journal","volume":"18"},"uris":["http://www.mendeley.com/documents/?uuid=2f273ca6-10d7-42fe-9184-a9c28b26877e"]}],"mendeley":{"formattedCitation":"(Chen et al., 2019; de Andrade et al., 2016; Hilton et al., 2016; Park et al., 2019; Wagoner et al., 2016)","plainTextFormattedCitation":"(Chen et al., 2019; de Andrade et al., 2016; Hilton et al., 2016; Park et al., 2019; Wagoner et al., 2016)","previouslyFormattedCitation":"(Chen et al., 2019; de Andrade et al., 2016; Hilton et al., 2016; Park et al., 2019; Wagoner et al., 2016)"},"properties":{"noteIndex":0},"schema":"https://github.com/citation-style-language/schema/raw/master/csl-citation.json"}</w:instrText>
      </w:r>
      <w:r w:rsidR="008C0327">
        <w:fldChar w:fldCharType="separate"/>
      </w:r>
      <w:r w:rsidR="008C0327" w:rsidRPr="00FA0F5D">
        <w:rPr>
          <w:noProof/>
        </w:rPr>
        <w:t>(Chen et al., 2019; de Andrade et al., 2016; Hilton et al., 2016; Park et al., 2019; Wagoner et al., 2016)</w:t>
      </w:r>
      <w:r w:rsidR="008C0327">
        <w:fldChar w:fldCharType="end"/>
      </w:r>
      <w:r w:rsidRPr="00D806B5">
        <w:t xml:space="preserve">: </w:t>
      </w:r>
    </w:p>
    <w:p w14:paraId="4D984D08" w14:textId="24B56EF8" w:rsidR="004B2BA6" w:rsidRPr="00D806B5" w:rsidRDefault="004B2BA6" w:rsidP="004B2BA6">
      <w:pPr>
        <w:spacing w:line="480" w:lineRule="auto"/>
        <w:ind w:left="1418"/>
        <w:jc w:val="both"/>
      </w:pPr>
      <w:r w:rsidRPr="00D806B5">
        <w:t>I’ve seen one TV ad. It was talking about how and when you smoke regular cigarettes and how bad the second-hand smoke [is]. But since it is just vapor, you don’t have to worry about that</w:t>
      </w:r>
      <w:r>
        <w:t xml:space="preserve"> </w:t>
      </w:r>
      <w:r w:rsidRPr="00D806B5">
        <w:t xml:space="preserve">(12-17, US) </w:t>
      </w:r>
      <w:r w:rsidR="008867EB">
        <w:fldChar w:fldCharType="begin" w:fldLock="1"/>
      </w:r>
      <w:r w:rsidR="00BD2632">
        <w:instrText>ADDIN CSL_CITATION {"citationItems":[{"id":"ITEM-1","itemData":{"DOI":"10.1080/08870446.2019.1652752","ISSN":"0887-0446","abstract":"Objective: The objective of this study is to explore adolescent non-e-cigarette users’ interpretations of e-cigarette advertising and their engagement with e-cigarette information. Given adolescents’ lack of persuasion knowledge and the association between advertising and behaviour, insights from non-users who are heavily targeted by the industry add evidence to a field that mainly focuses on risk perceptions and reasons for experimentation. Design: Five focus groups were conducted with 39 adolescents (mean = 14.21 years, age range = 12–17, 80% female). Data were analysed using the thematic approach. Results: Three themes were emerged: (1) advertising motivates nonsmokers to use e-cigarettes, (2) there is fascination with the technical and emotional appeals featured in commercials and (3) searching for information about e-cigarettes involves little validation. Adolescents also recalled health and social appeals that are consistent with content analysis of e-cigarette advertising. Further, adolescents used digital platforms and interpersonal sources for information on e-juice ingredients, health effects, accessibility, and price to satisfy their curiosity and justify their use. Very few, however, questioned the trustworthiness of the information. Conclusion: Findings provide support for the implementation of strategies, such as media literacy in public health and media campaigns, and the development of regulations vis-à-vis advertising and access to e-cigarette products to reduce future uptake. (PsycINFO Database Record (c) 2019 APA, all rights reserved)","author":[{"dropping-particle":"","family":"Chen","given":"Yvonnes","non-dropping-particle":"","parse-names":false,"suffix":""},{"dropping-particle":"","family":"Tilden","given":"Chris","non-dropping-particle":"","parse-names":false,"suffix":""},{"dropping-particle":"","family":"Vernberg","given":"Dee Katherine","non-dropping-particle":"","parse-names":false,"suffix":""}],"container-title":"Psychology &amp; Health","id":"ITEM-1","issued":{"date-parts":[["2019","8","13"]]},"note":"Accession Number: 2019-49134-001. PMID: 31418593 Partial author list: First Author &amp;amp; Affiliation: Chen, Yvonnes; William Allen White School of Journalism and Mass Communications, University of Kansas, Lawrence. Release Date: 20190822. Publication Type: Journal (0100), Peer Reviewed Journal (0110). Format Covered: Electronic. Language: English. Major Descriptor: No terms assigned. Classification: Health &amp;amp; Mental Health Treatment &amp;amp; Prevention (3300). Publication History: Accepted Date: Jul 31, 2019; Revised Date: Jul 1, 2019; First Submitted Date: Aug 10, 2018. Copyright Statement: Informa UK Limited, trading as Taylor &amp;amp; Francis Group. 2019.","publisher":"Taylor &amp; Francis","publisher-place":"Chen, Yvonnes","title":"Adolescents’ interpretations of e-cigarette advertising and their engagement with e-cigarette information: Results from five focus groups","type":"article-journal"},"locator":"8","uris":["http://www.mendeley.com/documents/?uuid=9ec79e5a-7318-4f3c-a71a-e890a2beb569"]}],"mendeley":{"formattedCitation":"(Chen et al., 2019, p. 8)","plainTextFormattedCitation":"(Chen et al., 2019, p. 8)","previouslyFormattedCitation":"(Chen et al., 2019, p. 8)"},"properties":{"noteIndex":0},"schema":"https://github.com/citation-style-language/schema/raw/master/csl-citation.json"}</w:instrText>
      </w:r>
      <w:r w:rsidR="008867EB">
        <w:fldChar w:fldCharType="separate"/>
      </w:r>
      <w:r w:rsidR="008867EB" w:rsidRPr="008867EB">
        <w:rPr>
          <w:noProof/>
        </w:rPr>
        <w:t>(Chen et al., 2019, p. 8)</w:t>
      </w:r>
      <w:r w:rsidR="008867EB">
        <w:fldChar w:fldCharType="end"/>
      </w:r>
      <w:r w:rsidRPr="00D806B5">
        <w:t>.</w:t>
      </w:r>
    </w:p>
    <w:p w14:paraId="74DBD984" w14:textId="0D0187F1" w:rsidR="00DB254A" w:rsidRPr="00D806B5" w:rsidRDefault="004B2BA6" w:rsidP="004B2BA6">
      <w:pPr>
        <w:spacing w:line="480" w:lineRule="auto"/>
        <w:jc w:val="both"/>
      </w:pPr>
      <w:r w:rsidRPr="00D806B5">
        <w:t>De Andrade</w:t>
      </w:r>
      <w:r w:rsidR="003E729E">
        <w:t xml:space="preserve"> et al</w:t>
      </w:r>
      <w:r w:rsidR="00D27B64">
        <w:t>.</w:t>
      </w:r>
      <w:r w:rsidRPr="00D806B5">
        <w:t xml:space="preserve"> </w:t>
      </w:r>
      <w:r w:rsidRPr="00D806B5">
        <w:fldChar w:fldCharType="begin" w:fldLock="1"/>
      </w:r>
      <w:r w:rsidR="00BF3EEF">
        <w:instrText>ADDIN CSL_CITATION {"citationItems":[{"id":"ITEM-1","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1","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locator":"293","suppress-author":1,"uris":["http://www.mendeley.com/documents/?uuid=46d4c93a-aefd-4246-abf2-4b4d0b00ac21"]}],"mendeley":{"formattedCitation":"(2016, p. 293)","plainTextFormattedCitation":"(2016, p. 293)","previouslyFormattedCitation":"(2016, p. 293)"},"properties":{"noteIndex":0},"schema":"https://github.com/citation-style-language/schema/raw/master/csl-citation.json"}</w:instrText>
      </w:r>
      <w:r w:rsidRPr="00D806B5">
        <w:fldChar w:fldCharType="separate"/>
      </w:r>
      <w:r w:rsidR="00FA0F5D" w:rsidRPr="00FA0F5D">
        <w:rPr>
          <w:noProof/>
        </w:rPr>
        <w:t>(2016, p. 293)</w:t>
      </w:r>
      <w:r w:rsidRPr="00D806B5">
        <w:fldChar w:fldCharType="end"/>
      </w:r>
      <w:r w:rsidRPr="00D806B5">
        <w:t xml:space="preserve"> also note that participants in their study (13-16, UK) seemed to accept messages portrayed in e-cigarette marketing which had a ‘limited relationship to an increasingly contradictory evidence base and media reports’. Therefore, for some adolescents, </w:t>
      </w:r>
      <w:r w:rsidRPr="00D806B5">
        <w:lastRenderedPageBreak/>
        <w:t xml:space="preserve">perceptions of vaping </w:t>
      </w:r>
      <w:r>
        <w:t>as less harmful we</w:t>
      </w:r>
      <w:r w:rsidRPr="00D806B5">
        <w:t xml:space="preserve">re being formed through social media, marketing and advertising. </w:t>
      </w:r>
      <w:r>
        <w:t>The evidence suggests that perce</w:t>
      </w:r>
      <w:r w:rsidR="003E729E">
        <w:t>ived</w:t>
      </w:r>
      <w:r>
        <w:t xml:space="preserve"> harm from e-cigarette use, especially in comparison to conventional cigarettes, was </w:t>
      </w:r>
      <w:proofErr w:type="gramStart"/>
      <w:r>
        <w:t>more clear</w:t>
      </w:r>
      <w:proofErr w:type="gramEnd"/>
      <w:r>
        <w:t xml:space="preserve"> to adolescents than perce</w:t>
      </w:r>
      <w:r w:rsidR="003E729E">
        <w:t>ived</w:t>
      </w:r>
      <w:r>
        <w:t xml:space="preserve"> addiction, when it came to forming decisions on approval and disapproval. However, the weight of evidence for </w:t>
      </w:r>
      <w:r w:rsidR="003E729E">
        <w:t xml:space="preserve">perceived </w:t>
      </w:r>
      <w:r>
        <w:t xml:space="preserve">approval or disapproval was </w:t>
      </w:r>
      <w:r w:rsidR="003E729E">
        <w:t xml:space="preserve">fairly evenly </w:t>
      </w:r>
      <w:r>
        <w:t>split, and we did not identify a common consensus</w:t>
      </w:r>
      <w:r w:rsidR="005518B2">
        <w:t xml:space="preserve"> that suggested a</w:t>
      </w:r>
      <w:r w:rsidR="003E729E">
        <w:t xml:space="preserve"> clear</w:t>
      </w:r>
      <w:r w:rsidR="005518B2">
        <w:t xml:space="preserve"> injunctive norm</w:t>
      </w:r>
      <w:r>
        <w:t>.</w:t>
      </w:r>
      <w:r w:rsidR="00694FA8">
        <w:t xml:space="preserve"> </w:t>
      </w:r>
      <w:r w:rsidR="008658CF">
        <w:t>The findings</w:t>
      </w:r>
      <w:r w:rsidR="00F42EA1">
        <w:t xml:space="preserve"> in this section</w:t>
      </w:r>
      <w:r w:rsidR="008658CF">
        <w:t xml:space="preserve"> </w:t>
      </w:r>
      <w:r w:rsidR="000A63EF">
        <w:t xml:space="preserve">potentially </w:t>
      </w:r>
      <w:r w:rsidR="008658CF">
        <w:t>reflect</w:t>
      </w:r>
      <w:r w:rsidR="000A63EF">
        <w:t xml:space="preserve"> a </w:t>
      </w:r>
      <w:r w:rsidR="000C08FE">
        <w:t xml:space="preserve">confusion </w:t>
      </w:r>
      <w:r w:rsidR="00F13862">
        <w:t xml:space="preserve">that exists </w:t>
      </w:r>
      <w:r w:rsidR="000C08FE">
        <w:t xml:space="preserve">among </w:t>
      </w:r>
      <w:r w:rsidR="00045E57">
        <w:t>adolescents</w:t>
      </w:r>
      <w:r w:rsidR="000C08FE">
        <w:t xml:space="preserve"> as a consequence of the mixed communication on the harms and risks of vaping</w:t>
      </w:r>
      <w:r w:rsidR="002F3793">
        <w:t xml:space="preserve"> </w:t>
      </w:r>
      <w:r w:rsidR="00886C61">
        <w:fldChar w:fldCharType="begin" w:fldLock="1"/>
      </w:r>
      <w:r w:rsidR="007941A4">
        <w:instrText>ADDIN CSL_CITATION {"citationItems":[{"id":"ITEM-1","itemData":{"DOI":"10.1080/16066359.2019.1596259","ISSN":"14767392","abstract":"Background: As the use of e-cigarettes has increased globally, so has the debate about their safety and how they should be regulated. A primary source of information available to the public about the health effects of vaping are media articles, but it is unknown how the public might interpret and use media messaging to form or justify their positions on the regulation of vaping. This study analysed public comments on online media articles to investigate how contested claims about the health effects of e-cigarettes might influence the way people conceptualise the risks and benefits of vaping products, and their opinions on how they should be regulated. Methods: Thematic analysis of 424 online comments on two New York Times articles about vaping. Results: When responding to media articles about the health effects of e-cigarettes, there was significant public debate about what constituted “adequate” evidence on harms. Concerns about the health risks of vaping often centred on pre-existing beliefs about the addictiveness and toxicity of nicotine and “chemicals”, as opposed to scientific information presented in the media article. Claims about conflicts of interests among stakeholders referenced in the media articles were very common. Conclusions: Mixed messages in health communications about e-cigarettes are reflected in public debates. Consistent and accurate messaging about the health effects of nicotine, and the continuum of harm of nicotine products, is needed for people to make informed choices about nicotine products.","author":[{"dropping-particle":"","family":"Morphett","given":"Kylie","non-dropping-particle":"","parse-names":false,"suffix":""},{"dropping-particle":"","family":"Herron","given":"Lisa","non-dropping-particle":"","parse-names":false,"suffix":""},{"dropping-particle":"","family":"Gartner","given":"Coral","non-dropping-particle":"","parse-names":false,"suffix":""}],"container-title":"Addiction Research and Theory","id":"ITEM-1","issue":"2","issued":{"date-parts":[["2020","3","3"]]},"page":"95-102","publisher":"Taylor and Francis Ltd","title":"Protectors or puritans? Responses to media articles about the health effects of e-cigarettes","type":"article-journal","volume":"28"},"uris":["http://www.mendeley.com/documents/?uuid=44b19fb3-f90e-3dee-a3f1-0fda120c094c"]}],"mendeley":{"formattedCitation":"(Morphett et al., 2020)","plainTextFormattedCitation":"(Morphett et al., 2020)","previouslyFormattedCitation":"(Morphett et al., 2020)"},"properties":{"noteIndex":0},"schema":"https://github.com/citation-style-language/schema/raw/master/csl-citation.json"}</w:instrText>
      </w:r>
      <w:r w:rsidR="00886C61">
        <w:fldChar w:fldCharType="separate"/>
      </w:r>
      <w:r w:rsidR="00886C61" w:rsidRPr="00886C61">
        <w:rPr>
          <w:noProof/>
        </w:rPr>
        <w:t>(Morphett et al., 2020)</w:t>
      </w:r>
      <w:r w:rsidR="00886C61">
        <w:fldChar w:fldCharType="end"/>
      </w:r>
      <w:r w:rsidR="00F42EA1">
        <w:t xml:space="preserve">. </w:t>
      </w:r>
      <w:r w:rsidR="00333E03">
        <w:t xml:space="preserve">Indeed, many of the included studies concluded with recommendations for clearer messaging on the relative harms of e-cigarettes </w:t>
      </w:r>
      <w:r w:rsidR="00DA5542">
        <w:fldChar w:fldCharType="begin" w:fldLock="1"/>
      </w:r>
      <w:r w:rsidR="00886C61">
        <w:instrText>ADDIN CSL_CITATION {"citationItems":[{"id":"ITEM-1","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1","issued":{"date-parts":[["2019"]]},"page":"93-97","publisher":"Elsevier","title":"Youth who use e-cigarettes regularly: A qualitative study of behavior, attitudes, and familial norms","type":"article-journal","volume":"13"},"uris":["http://www.mendeley.com/documents/?uuid=f5301d00-aa05-490e-b1fe-afd07eb62617"]},{"id":"ITEM-2","itemData":{"DOI":"10.1016/j.addbeh.2018.03.021","ISSN":"0306-4603","abstract":"Introduction: Flavored tobacco products have been shown to appeal to youth, however tobacco control strategies have traditionally not focused on these products. To inform the adaptation of an existing videogame to focus on the prevention of flavored tobacco product use, this study explored adolescents' perceptions, beliefs, and social norms surrounding these products, including flavored e-cigarettes. Methods: We conducted and analyzed transcripts from seven focus groups with 11–17-year-old adolescents (n = 33) from after-school programs in CT and CA in 2016. Participants discussed flavored tobacco product beliefs and experiences, and how these compared to traditional cigarettes. Results: Thematic analysis of transcripts revealed that participants could name flavors in tobacco products, even though few discussed first-hand experience with the products. Most groups perceived that flavored tobacco product and flavored e-cigarette use facilitated peer approval and acceptance. All groups discussed how youth could easily access flavored tobacco products, including e-cigarettes. Flavoring was a salient aspect of e-cigarette advertisements; however the groups did not recall exposure to other types of flavored tobacco product counter-marketing. Conclusions: These data can help inform the development of tobacco control strategies, novel interventions (such as videogames), and future FDA efforts to prevent adolescent tobacco product use through education and risk communication. (PsycINFO Database Record (c) 2019 APA, all rights reserved)","author":[{"dropping-particle":"","family":"Camenga","given":"Deepa R","non-dropping-particle":"","parse-names":false,"suffix":""},{"dropping-particle":"","family":"Fiellin","given":"L E","non-dropping-particle":"","parse-names":false,"suffix":""},{"dropping-particle":"","family":"Pendergrass","given":"T","non-dropping-particle":"","parse-names":false,"suffix":""},{"dropping-particle":"","family":"Miller","given":"Erica","non-dropping-particle":"","parse-names":false,"suffix":""},{"dropping-particle":"","family":"Pentz","given":"M A","non-dropping-particle":"","parse-names":false,"suffix":""},{"dropping-particle":"","family":"Hieftje","given":"K","non-dropping-particle":"","parse-names":false,"suffix":""}],"container-title":"Addictive Behaviors","id":"ITEM-2","issued":{"date-parts":[["2018","7"]]},"note":"Accession Number: 2018-12423-001. PMID: 29573891 Partial author list: First Author &amp;amp; Affiliation: Camenga, D. R.; Department of Emergency Medicine, Yale University School of Medicine, New Haven, CT, US. Release Date: 20180326. Correction Date: 20190211. Publication Type: Journal (0100), Peer Reviewed Journal (0110). Format Covered: Electronic. Document Type: Journal Article. Language: English. Major Descriptor: Prevention; Electronic Cigarettes; Adolescent Health. Minor Descriptor: Adolescent Attitudes; Adolescent Development; Smoking Cessation. Classification: Promotion &amp;amp; Maintenance of Health &amp;amp; Wellness (3365). Population: Human (10); Male (30); Female (40). Location: US. Age Group: Childhood (birth-12 yrs) (100); School Age (6-12 yrs) (180); Adolescence (13-17 yrs) (200). Methodology: Empirical Study; Interview; Focus Group; Qualitative Study. Page Count: 6. Issue Publication Date: Jul, 2018. Publication History: First Posted Date: Mar 13, 2018; Accepted Date: Mar 12, 2018; Revised Date: Mar 8, 2018; First Submitted Date: Oct 1, 2017. Copyright Statement: Elsevier Ltd. 2018.","page":"189-194","publisher":"Elsevier Science","publisher-place":"Camenga, D. R., Department of Emergency Medicine, Yale University School of Medicine, 464 Congress Avenue, Suite 260, New Haven, CT, US, 06519","title":"Adolescents' perceptions of flavored tobacco products, including E-cigarettes: A qualitative study to inform FDA tobacco education efforts through videogames","type":"article-journal","volume":"82"},"uris":["http://www.mendeley.com/documents/?uuid=5bf43c9a-6f4c-4347-8e23-2c852909b8b1"]},{"id":"ITEM-3","itemData":{"DOI":"10.1080/08870446.2019.1652752","ISSN":"0887-0446","abstract":"Objective: The objective of this study is to explore adolescent non-e-cigarette users’ interpretations of e-cigarette advertising and their engagement with e-cigarette information. Given adolescents’ lack of persuasion knowledge and the association between advertising and behaviour, insights from non-users who are heavily targeted by the industry add evidence to a field that mainly focuses on risk perceptions and reasons for experimentation. Design: Five focus groups were conducted with 39 adolescents (mean = 14.21 years, age range = 12–17, 80% female). Data were analysed using the thematic approach. Results: Three themes were emerged: (1) advertising motivates nonsmokers to use e-cigarettes, (2) there is fascination with the technical and emotional appeals featured in commercials and (3) searching for information about e-cigarettes involves little validation. Adolescents also recalled health and social appeals that are consistent with content analysis of e-cigarette advertising. Further, adolescents used digital platforms and interpersonal sources for information on e-juice ingredients, health effects, accessibility, and price to satisfy their curiosity and justify their use. Very few, however, questioned the trustworthiness of the information. Conclusion: Findings provide support for the implementation of strategies, such as media literacy in public health and media campaigns, and the development of regulations vis-à-vis advertising and access to e-cigarette products to reduce future uptake. (PsycINFO Database Record (c) 2019 APA, all rights reserved)","author":[{"dropping-particle":"","family":"Chen","given":"Yvonnes","non-dropping-particle":"","parse-names":false,"suffix":""},{"dropping-particle":"","family":"Tilden","given":"Chris","non-dropping-particle":"","parse-names":false,"suffix":""},{"dropping-particle":"","family":"Vernberg","given":"Dee Katherine","non-dropping-particle":"","parse-names":false,"suffix":""}],"container-title":"Psychology &amp; Health","id":"ITEM-3","issued":{"date-parts":[["2019","8","13"]]},"note":"Accession Number: 2019-49134-001. PMID: 31418593 Partial author list: First Author &amp;amp; Affiliation: Chen, Yvonnes; William Allen White School of Journalism and Mass Communications, University of Kansas, Lawrence. Release Date: 20190822. Publication Type: Journal (0100), Peer Reviewed Journal (0110). Format Covered: Electronic. Language: English. Major Descriptor: No terms assigned. Classification: Health &amp;amp; Mental Health Treatment &amp;amp; Prevention (3300). Publication History: Accepted Date: Jul 31, 2019; Revised Date: Jul 1, 2019; First Submitted Date: Aug 10, 2018. Copyright Statement: Informa UK Limited, trading as Taylor &amp;amp; Francis Group. 2019.","publisher":"Taylor &amp; Francis","publisher-place":"Chen, Yvonnes","title":"Adolescents’ interpretations of e-cigarette advertising and their engagement with e-cigarette information: Results from five focus groups","type":"article-journal"},"uris":["http://www.mendeley.com/documents/?uuid=9ec79e5a-7318-4f3c-a71a-e890a2beb569"]},{"id":"ITEM-4","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4","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uris":["http://www.mendeley.com/documents/?uuid=1edb74d2-6af3-47e6-bbe6-f75e98716528"]},{"id":"ITEM-5","itemData":{"DOI":"10.1016/j.healthplace.2019.04.005","ISSN":"18732054","abstract":"There is concern that the emergence of e-cigarettes could result in an increase in young people's intake of, and exposure to, nicotine. This UK study used friendship group interviews to elicit the perspectives of young people from socioeconomically contrasting backgrounds regarding e-cigarettes. Young people from both advantaged and disadvantaged backgrounds described similar e-cigarette practices in the home environment, and, for both health and sensory reasons, viewed these as preferable to tobacco smoking. Space-related practices of adult e-cigarette use in the home were revealed to be more malleable than those of tobacco use. Results also highlighted that e-cigarettes offered young people new opportunities for nicotine consumption in the home. Methods of storing e-cigarettes in domestic spaces posed safety risks to younger children and easy access to e-cigarettes for others.","author":[{"dropping-particle":"","family":"Kirkcaldy","given":"Andrew","non-dropping-particle":"","parse-names":false,"suffix":""},{"dropping-particle":"","family":"Fairbrother","given":"Hannah","non-dropping-particle":"","parse-names":false,"suffix":""},{"dropping-particle":"","family":"Weiner","given":"Kate","non-dropping-particle":"","parse-names":false,"suffix":""},{"dropping-particle":"","family":"Curtis","given":"Penny","non-dropping-particle":"","parse-names":false,"suffix":""}],"container-title":"Health and Place","id":"ITEM-5","issued":{"date-parts":[["2019","5","1"]]},"page":"157-164","publisher":"Elsevier Ltd","title":"Young people's perspectives of e-cigarette use in the home","type":"article-journal","volume":"57"},"uris":["http://www.mendeley.com/documents/?uuid=9dc07ad9-3c1c-310a-8a2a-447cfa460543"]},{"id":"ITEM-6","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6","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7","itemData":{"DOI":"10.1136/tobaccocontrol-2019-055104","ISSN":"1468-3318","abstract":"Background: Youth e-cigarette use is a major public health concern. Large-scale tobacco prevention campaigns are a proven strategy to prevent tobacco use. There is a gap in understanding what types of e-cigarette prevention messages might be most effective. This study addresses this gap by reporting youth reactions to health messages aimed at preventing e-cigarette use.; Methods: In 2018, twenty-four focus groups, with 159 teens (12-17) at risk for or experimenting with e-cigarettes were conducted in four cities across the USA. During focus groups, youth responded to creative concepts dealing with (1) the addictive nature of e-cigarettes, (2) the fact that e-cigarettes come in flavours, which may encourage youth initiation, and nicotine which may lead to addiction, or (3) that youth who use e-cigarettes are more likely to use cigarettes. Youth also gave feedback to specific facts about harmful and potentially harmful chemicals in e-cigarettes. Transcripts were analysed using thematic analysis.; Results: Messages focusing on addiction alone did not resonate with participants. While youth found the idea that e-cigarettes may contain nicotine and can be addictive believable, with many describing personal experiences of addiction, they questioned how bad this really was, comparing addiction to e-cigarettes to things like being addicted to food. Participants wanted more information about negative consequences of vaping. Concepts paired with strong health effects messages resonated with participants.; Conclusion: These focus groups clarified which e-cigarette prevention messages might be most persuasive to teens. Youth in this study responded favourably to messages stating specific health consequences of e-cigarette use.; © Author(s) (or their employer(s)) 2019. Re-use permitted under CC BY-NC. No commercial re-use. See rights and permissions. Published by BMJ.","author":[{"dropping-particle":"","family":"Roditis","given":"Maria L","non-dropping-particle":"","parse-names":false,"suffix":""},{"dropping-particle":"","family":"Dineva","given":"Atanaska","non-dropping-particle":"","parse-names":false,"suffix":""},{"dropping-particle":"","family":"Smith","given":"Alexandria","non-dropping-particle":"","parse-names":false,"suffix":""},{"dropping-particle":"","family":"Walker","given":"Matthew","non-dropping-particle":"","parse-names":false,"suffix":""},{"dropping-particle":"","family":"Delahanty","given":"Janine","non-dropping-particle":"","parse-names":false,"suffix":""},{"dropping-particle":"","family":"D'lorio","given":"Emily","non-dropping-particle":"","parse-names":false,"suffix":""},{"dropping-particle":"","family":"Holtz","given":"Kristen D","non-dropping-particle":"","parse-names":false,"suffix":""}],"container-title":"Tobacco Control","id":"ITEM-7","issued":{"date-parts":[["2019","9","10"]]},"note":"From Duplicate 2 (Reactions to electronic nicotine delivery system (ENDS) prevention messages: results from qualitative research used to inform FDA's first youth ENDS prevention campaign. - Roditis, Maria L; Dineva, Atanaska; Smith, Alexandria; Walker, Matthew; Delahanty, Janine; D'lorio, Emily; Holtz, Kristen D)\n\nAccession Number: 31506379. Language: English. Date Revised: 20190911. Date Created: 20190912. Update Code: 20190911. Publication Type: Journal Article. Journal ID: 9209612. Publication Model: Print-Electronic. Cited Medium: Internet. NLM ISO Abbr: Tob Control. Linking ISSN: 09644563. Subset: IM; Date of Electronic Publication: 2019 Sep 10. ; Original Imprints: Publication: London : BMJ Pub. Group, c1992-","publisher":"BMJ Pub. Group","publisher-place":"Office of Health Communication and Education, Center for Tobacco Products, US Food and Drug Administration, Silver Spring, Maryland, USA maria.roditis@fda.hhs.gov.","title":"Reactions to electronic nicotine delivery system (ENDS) prevention messages: results from qualitative research used to inform FDA's first youth ENDS prevention campaign.","type":"article-journal"},"uris":["http://www.mendeley.com/documents/?uuid=bcd1be8c-dc0b-4d0b-b106-1736e6f0ecab"]},{"id":"ITEM-8","itemData":{"DOI":"10.1093/ntr/ntw095","ISSN":"1462-2203","abstract":"Introduction: Most studies have assessed use of \"e-cigarettes\" or \"electronic cigarettes,\" potentially excluding new electronic nicotine delivery systems (ENDS), such as e-hookahs and vape pens. Little is known about how adolescents and young adults perceive ENDS and if their perceptions vary by sub-type. We explored ENDS perceptions among these populations.Methods: Ten focus groups with 77 adolescents and young adults, ages 13-25, were conducted in spring 2014. Participants were users or susceptible nonusers of novel tobacco products. Focus group transcripts were coded for emergent themes.Results: Participants reported positive ENDS attributes, including flavor variety; user control of nicotine content; and smoke trick facilitation. Negative attributes included different feel compared to combustible cigarettes, nicotine addiction potential, and no cue to stop use. Participants perceived less harm from ENDS compared to combustible cigarettes, perhaps due to marketing and lack of product regulation, but noted the uncertainty of ingredients in ENDS. Numerous terms were used to describe ENDS, including \"e-cigarette,\" \"e-hookah,\" \"hookah pens,\" \"tanks,\" and \"vapes.\" Although no clear classification system emerged, participants used product characteristics like nicotine content and chargeability to attempt classification. Perceptions differed by product used. E-hookah users were perceived as young and trendy while e-cigarette users were perceived as old and addicted to nicotine.Conclusions: Young adults and adolescents report distinct ENDS sub-types with varying characteristics and social perceptions of users. Although they had more positive than negative perceptions of ENDS, prevention efforts should consider highlighting negative attributes as they may discourage use and product trial among young nonusers.Implications: Our study underscores the need for a standardized measurement system for ENDS sub-types and additional research on how ENDS sub-types are perceived among adolescents and young adults. In addition, our findings highlight negative product attributes reported by participants that may be useful in prevention and regulatory efforts to offset favorable marketing messages.","author":[{"dropping-particle":"","family":"Wagoner","given":"Kimberly G","non-dropping-particle":"","parse-names":false,"suffix":""},{"dropping-particle":"","family":"Cornacchione","given":"Jennifer","non-dropping-particle":"","parse-names":false,"suffix":""},{"dropping-particle":"","family":"Wiseman","given":"Kimberly D","non-dropping-particle":"","parse-names":false,"suffix":""},{"dropping-particle":"","family":"Teal","given":"Randall","non-dropping-particle":"","parse-names":false,"suffix":""},{"dropping-particle":"","family":"Moracco","given":"Kathryn E","non-dropping-particle":"","parse-names":false,"suffix":""},{"dropping-particle":"","family":"Sutfin","given":"Erin L","non-dropping-particle":"","parse-names":false,"suffix":""}],"container-title":"Nicotine &amp; Tobacco Research","id":"ITEM-8","issue":"10","issued":{"date-parts":[["2016","10"]]},"note":"Accession Number: 118033626. Language: English. Entry Date: 20180723. Revision Date: 20180724. Publication Type: journal article. Journal Subset: Biomedical; Europe; UK &amp;amp; Ireland. Grant Information: P30 DK056350/DK/NIDDK NIH HHS/United States. NLM UID: 9815751.","page":"206-212","publisher":"Oxford University Press / USA","publisher-place":"Department of Social Sciences and Health Policy, Wake Forest School of Medicine, Winston-Salem, NC","title":"E-cigarettes, Hookah Pens and Vapes: Adolescent and Young Adult Perceptions of Electronic Nicotine Delivery Systems.","type":"article-journal","volume":"18"},"uris":["http://www.mendeley.com/documents/?uuid=2f273ca6-10d7-42fe-9184-a9c28b26877e"]},{"id":"ITEM-9","itemData":{"DOI":"http://dx.doi.org/10.1111/add.13377","ISSN":"09652140","abstract":"Background and aims Regulation of electronic cigarettes has moved to the top of the addiction policy agenda, as demonstrated by the recent focus across the United Kingdom on introducing age-of-sale restrictions. However, the views of those affected by such regulation remain largely unexplored. This paper presents the first detailed qualitative exploration of adolescents' perceptions of existing, and opinions about potential e-cigarette regulation. Methods Sixteen focus groups, including a total of 83 teenagers between the ages of 14 and 17 years, were conducted in deprived, mixed and affluent urban areas in Scotland and England between November 2014 and February 2015. Transcripts were imported into Nivivo 10, coded thematically and analysed. Results Participants critically considered existing evidence and competing interests in regulatory debates and demonstrated sophisticated understanding of the advantages and disadvantages of regulation. They overwhelmingly supported strong e-cigarette regulation and endorsed restrictions on sales to minors, marketing and e-cigarette use in public places. Concern about potential health harms of e-cigarette use and marketing increasing the acceptability of vaping and smoking led these adolescents to support regulation. Conclusions In focus group discussions, a sample of UK adolescents exposed to particular communications about e-cigarettes supported strict regulation of e-cigarettes, including banning sales to minors and use in indoor public areas.","author":[{"dropping-particle":"","family":"Weishaar","given":"Heide","non-dropping-particle":"","parse-names":false,"suffix":""},{"dropping-particle":"","family":"Trevisan","given":"Filippo","non-dropping-particle":"","parse-names":false,"suffix":""},{"dropping-particle":"","family":"Hilton","given":"Shona","non-dropping-particle":"","parse-names":false,"suffix":""}],"container-title":"Addiction","id":"ITEM-9","issue":"9","issued":{"date-parts":[["2016","9"]]},"language":"English","note":"From Duplicate 1 ('Maybe they should regulate them quite strictly until they know the true dangers': a focus group study exploring UK adolescents' views on e-cigarette regulation: (Alcoholism and Drug Addiction) - Weishaar, Heide; Trevisan, Filippo; Hilton, Shona)\n\nFrom Duplicate 1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2 ('Maybe they should regulate them quite strictly until they know the true dangers': a focus group study exploring UK adolescents' views on e-cigarette regulation. - Weishaar, Heide; Trevisan, Filippo; Hilton, Shona)\n\nFrom Duplicate 1 ('Maybe they should regulate them quite strictly until they know the true dangers': a focus group study exploring UK adolescents' views on e-cigarette regulation - Weishaar, Heide; Trevisan, Filippo; Hilton, Shona)\n\nDate revised - 2016-11-02\n\nLast updated - 2016-11-02\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3 ('Maybe they should regulate themquite strictly until they know the true dangers': a focus group study exploring UK adolescents' views on e-cigarette regulation. - Weishaar, Heide; Trevisan, Filippo; Hilton, Shona)\n\nAccession Number: 118089331. Language: English. Entry Date: 20160920. Revision Date: 20190712. Publication Type: Article; research; tables/charts. Journal Subset: Biomedical; Europe; Peer Reviewed; UK &amp;amp; Ireland. NLM UID: 9304118.\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page":"1637-1645","publisher":"Taylor &amp; Francis Ltd.","publisher-place":"Abingdon","title":"'Maybe they should regulate them quite strictly until they know the true dangers': a focus group study exploring UK adolescents' views on e-cigarette regulation","type":"article-journal","volume":"111"},"uris":["http://www.mendeley.com/documents/?uuid=b25297fa-a7e5-41bf-ba79-f84611cbf860"]}],"mendeley":{"formattedCitation":"(Alexander et al., 2019; Camenga et al., 2018; Chen et al., 2019; Hammal &amp; Finegan, 2016; Kirkcaldy et al., 2019; Park et al., 2019; Roditis et al., 2019; Wagoner et al., 2016; Weishaar et al., 2016)","plainTextFormattedCitation":"(Alexander et al., 2019; Camenga et al., 2018; Chen et al., 2019; Hammal &amp; Finegan, 2016; Kirkcaldy et al., 2019; Park et al., 2019; Roditis et al., 2019; Wagoner et al., 2016; Weishaar et al., 2016)","previouslyFormattedCitation":"(Alexander et al., 2019; Camenga et al., 2018; Chen et al., 2019; Hammal &amp; Finegan, 2016; Kirkcaldy et al., 2019; Park et al., 2019; Roditis et al., 2019; Wagoner et al., 2016; Weishaar et al., 2016)"},"properties":{"noteIndex":0},"schema":"https://github.com/citation-style-language/schema/raw/master/csl-citation.json"}</w:instrText>
      </w:r>
      <w:r w:rsidR="00DA5542">
        <w:fldChar w:fldCharType="separate"/>
      </w:r>
      <w:r w:rsidR="00DA5542" w:rsidRPr="00DA5542">
        <w:rPr>
          <w:noProof/>
        </w:rPr>
        <w:t>(Alexander et al., 2019; Camenga et al., 2018; Chen et al., 2019; Hammal &amp; Finegan, 2016; Kirkcaldy et al., 2019; Park et al., 2019; Roditis et al., 2019; Wagoner et al., 2016; Weishaar et al., 2016)</w:t>
      </w:r>
      <w:r w:rsidR="00DA5542">
        <w:fldChar w:fldCharType="end"/>
      </w:r>
      <w:r w:rsidR="00333E03">
        <w:t>.</w:t>
      </w:r>
    </w:p>
    <w:p w14:paraId="569B94FF" w14:textId="77777777" w:rsidR="004B2BA6" w:rsidRPr="00507D52" w:rsidRDefault="004B2BA6" w:rsidP="004B2BA6">
      <w:pPr>
        <w:pStyle w:val="Heading2"/>
        <w:spacing w:before="120" w:line="480" w:lineRule="auto"/>
        <w:rPr>
          <w:u w:val="single"/>
        </w:rPr>
      </w:pPr>
      <w:r w:rsidRPr="00507D52">
        <w:rPr>
          <w:rFonts w:ascii="Times New Roman" w:hAnsi="Times New Roman"/>
          <w:color w:val="auto"/>
          <w:sz w:val="24"/>
          <w:szCs w:val="24"/>
          <w:u w:val="single"/>
        </w:rPr>
        <w:t xml:space="preserve">Approval </w:t>
      </w:r>
      <w:r>
        <w:rPr>
          <w:rFonts w:ascii="Times New Roman" w:hAnsi="Times New Roman"/>
          <w:color w:val="auto"/>
          <w:sz w:val="24"/>
          <w:szCs w:val="24"/>
          <w:u w:val="single"/>
        </w:rPr>
        <w:t xml:space="preserve">and disapproval </w:t>
      </w:r>
      <w:r w:rsidRPr="00507D52">
        <w:rPr>
          <w:rFonts w:ascii="Times New Roman" w:hAnsi="Times New Roman"/>
          <w:color w:val="auto"/>
          <w:sz w:val="24"/>
          <w:szCs w:val="24"/>
          <w:u w:val="single"/>
        </w:rPr>
        <w:t>from parents and authority</w:t>
      </w:r>
    </w:p>
    <w:p w14:paraId="29AFD9CC" w14:textId="77777777" w:rsidR="004B2BA6" w:rsidRPr="00055256" w:rsidRDefault="004B2BA6" w:rsidP="004B2BA6">
      <w:pPr>
        <w:pStyle w:val="Heading3"/>
        <w:spacing w:line="480" w:lineRule="auto"/>
        <w:jc w:val="both"/>
        <w:rPr>
          <w:i/>
          <w:iCs/>
        </w:rPr>
      </w:pPr>
      <w:r w:rsidRPr="00055256">
        <w:rPr>
          <w:rFonts w:ascii="Times New Roman" w:hAnsi="Times New Roman"/>
          <w:i/>
          <w:iCs/>
          <w:color w:val="auto"/>
        </w:rPr>
        <w:t xml:space="preserve">Cessation and </w:t>
      </w:r>
      <w:r>
        <w:rPr>
          <w:rFonts w:ascii="Times New Roman" w:hAnsi="Times New Roman"/>
          <w:i/>
          <w:iCs/>
          <w:color w:val="auto"/>
        </w:rPr>
        <w:t>alternative nicotine use</w:t>
      </w:r>
    </w:p>
    <w:p w14:paraId="5A4334CF" w14:textId="6BBB12F3" w:rsidR="004B2BA6" w:rsidRDefault="004B2BA6" w:rsidP="004B2BA6">
      <w:pPr>
        <w:spacing w:line="480" w:lineRule="auto"/>
        <w:jc w:val="both"/>
      </w:pPr>
      <w:r w:rsidRPr="00D806B5">
        <w:t xml:space="preserve">Participants from several studies were aware that e-cigarettes can be used for smoking cessation </w:t>
      </w:r>
      <w:r w:rsidRPr="00D806B5">
        <w:fldChar w:fldCharType="begin" w:fldLock="1"/>
      </w:r>
      <w:r w:rsidR="00EB3ECB">
        <w:instrText>ADDIN CSL_CITATION {"citationItems":[{"id":"ITEM-1","itemData":{"ISSN":"14622203","abstract":"&lt;bold&gt;Introduction: &lt;/bold&gt;Research has shown that adults perceive that electronic cigarettes (e-cigarettes) are effective for smoking cessation, yet little is known about adolescents and young adults' perceptions of e-cigarettes for quitting cigarette smoking. This study describes middle, high school, and college students' beliefs about, and experiences with, e-cigarettes for cigarette smoking cessation.&lt;bold&gt;Methods: &lt;/bold&gt;We conducted 18 focus groups (n = 127) with male and female cigarette smokers and nonsmokers in 2 public colleges, 2 high schools, and 1 middle school in Connecticut between November 2012 and April 2013. Participants discussed cigarette smoking cessation in relation to e-cigarettes. Verbatim transcripts were analyzed using thematic analysis.&lt;bold&gt;Results: &lt;/bold&gt;All participants, regardless of age and smoking status, were aware that e-cigarettes could be used for smoking cessation. College and high school participants described different methods of how e-cigarettes could be used for smoking cessation: (a) nicotine reduction followed by cessation; (b) cigarette reduction/dual use; and (c) long-term exclusive e-cigarette use. However, overall, participants did not perceive that e-cigarette use led to successful quitting experiences. Participants described positive attributes (maintenance of smoking actions, \"healthier\" alternative to cigarettes, and parental approval) and negative attributes (persistence of craving, maintenance of addiction) of e-cigarettes for cessation. Some college students expressed distrust of marketing of e-cigarettes for smoking cessation.&lt;bold&gt;Conclusions: &lt;/bold&gt;Adolescent and young adult smokers and nonsmokers perceive that there are several methods of using e-cigarettes for quitting and are aware of both positive and negative aspects of the product. Future research is needed to determine the role of e-cigarettes for smoking cessation in this population. [ABSTRACT FROM AUTHOR]","author":[{"dropping-particle":"","family":"Camenga","given":"Deepa R","non-dropping-particle":"","parse-names":false,"suffix":""},{"dropping-particle":"","family":"Cavallo","given":"Dana A","non-dropping-particle":"","parse-names":false,"suffix":""},{"dropping-particle":"","family":"Kong","given":"Grace","non-dropping-particle":"","parse-names":false,"suffix":""},{"dropping-particle":"","family":"Morean","given":"Meghan E","non-dropping-particle":"","parse-names":false,"suffix":""},{"dropping-particle":"","family":"Connell","given":"Christian M","non-dropping-particle":"","parse-names":false,"suffix":""},{"dropping-particle":"","family":"Simon","given":"Patricia","non-dropping-particle":"","parse-names":false,"suffix":""},{"dropping-particle":"","family":"Bulmer","given":"Sandra M","non-dropping-particle":"","parse-names":false,"suffix":""},{"dropping-particle":"","family":"Krishnan-Sarin","given":"Suchitra","non-dropping-particle":"","parse-names":false,"suffix":""}],"container-title":"Nicotine &amp; Tobacco Research","id":"ITEM-1","issue":"10","issued":{"date-parts":[["2015","10"]]},"note":"Accession Number: 109929924; Camenga, Deepa R. 1 Cavallo, Dana A. 2 Kong, Grace 2 Morean, Meghan E. 2,3 Connell, Christian M. 2 Simon, Patricia 2 Bulmer, Sandra M. 4 Krishnan-Sarin, Suchitra 2; Email Address: suchitra.krishnan-sarin@yale.edu; Affiliation: 1: Department of Pediatrics, Yale School of Medicine, New Haven, CT 2: Department of Psychiatry, Yale School of Medicine, New Haven, CT 3: Department of Psychology, Oberlin College, Oberlin, OH 4: Department of Public Health, Southern Connecticut State University, New Haven, CT; Source Info: Oct2015, Vol. 17 Issue 10, p1235; Number of Pages: 7p; Illustrations: 2 Charts; Document Type: journal article","page":"1235-1241","title":"Adolescents' and Young Adults' Perceptions of Electronic Cigarettes for Smoking Cessation: A Focus Group Study.","type":"article-journal","volume":"17"},"uris":["http://www.mendeley.com/documents/?uuid=6b46c3cc-c79f-4f8d-8767-6b31b38bc844"]},{"id":"ITEM-2","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2","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id":"ITEM-3","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3","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4","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4","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5","itemData":{"DOI":"10.1093/ntr/ntw095","ISSN":"1462-2203","abstract":"Introduction: Most studies have assessed use of \"e-cigarettes\" or \"electronic cigarettes,\" potentially excluding new electronic nicotine delivery systems (ENDS), such as e-hookahs and vape pens. Little is known about how adolescents and young adults perceive ENDS and if their perceptions vary by sub-type. We explored ENDS perceptions among these populations.Methods: Ten focus groups with 77 adolescents and young adults, ages 13-25, were conducted in spring 2014. Participants were users or susceptible nonusers of novel tobacco products. Focus group transcripts were coded for emergent themes.Results: Participants reported positive ENDS attributes, including flavor variety; user control of nicotine content; and smoke trick facilitation. Negative attributes included different feel compared to combustible cigarettes, nicotine addiction potential, and no cue to stop use. Participants perceived less harm from ENDS compared to combustible cigarettes, perhaps due to marketing and lack of product regulation, but noted the uncertainty of ingredients in ENDS. Numerous terms were used to describe ENDS, including \"e-cigarette,\" \"e-hookah,\" \"hookah pens,\" \"tanks,\" and \"vapes.\" Although no clear classification system emerged, participants used product characteristics like nicotine content and chargeability to attempt classification. Perceptions differed by product used. E-hookah users were perceived as young and trendy while e-cigarette users were perceived as old and addicted to nicotine.Conclusions: Young adults and adolescents report distinct ENDS sub-types with varying characteristics and social perceptions of users. Although they had more positive than negative perceptions of ENDS, prevention efforts should consider highlighting negative attributes as they may discourage use and product trial among young nonusers.Implications: Our study underscores the need for a standardized measurement system for ENDS sub-types and additional research on how ENDS sub-types are perceived among adolescents and young adults. In addition, our findings highlight negative product attributes reported by participants that may be useful in prevention and regulatory efforts to offset favorable marketing messages.","author":[{"dropping-particle":"","family":"Wagoner","given":"Kimberly G","non-dropping-particle":"","parse-names":false,"suffix":""},{"dropping-particle":"","family":"Cornacchione","given":"Jennifer","non-dropping-particle":"","parse-names":false,"suffix":""},{"dropping-particle":"","family":"Wiseman","given":"Kimberly D","non-dropping-particle":"","parse-names":false,"suffix":""},{"dropping-particle":"","family":"Teal","given":"Randall","non-dropping-particle":"","parse-names":false,"suffix":""},{"dropping-particle":"","family":"Moracco","given":"Kathryn E","non-dropping-particle":"","parse-names":false,"suffix":""},{"dropping-particle":"","family":"Sutfin","given":"Erin L","non-dropping-particle":"","parse-names":false,"suffix":""}],"container-title":"Nicotine &amp; Tobacco Research","id":"ITEM-5","issue":"10","issued":{"date-parts":[["2016","10"]]},"note":"Accession Number: 118033626. Language: English. Entry Date: 20180723. Revision Date: 20180724. Publication Type: journal article. Journal Subset: Biomedical; Europe; UK &amp;amp; Ireland. Grant Information: P30 DK056350/DK/NIDDK NIH HHS/United States. NLM UID: 9815751.","page":"206-212","publisher":"Oxford University Press / USA","publisher-place":"Department of Social Sciences and Health Policy, Wake Forest School of Medicine, Winston-Salem, NC","title":"E-cigarettes, Hookah Pens and Vapes: Adolescent and Young Adult Perceptions of Electronic Nicotine Delivery Systems.","type":"article-journal","volume":"18"},"uris":["http://www.mendeley.com/documents/?uuid=2f273ca6-10d7-42fe-9184-a9c28b26877e"]},{"id":"ITEM-6","itemData":{"DOI":"10.1080/08870446.2019.1652752","ISSN":"0887-0446","abstract":"Objective: The objective of this study is to explore adolescent non-e-cigarette users’ interpretations of e-cigarette advertising and their engagement with e-cigarette information. Given adolescents’ lack of persuasion knowledge and the association between advertising and behaviour, insights from non-users who are heavily targeted by the industry add evidence to a field that mainly focuses on risk perceptions and reasons for experimentation. Design: Five focus groups were conducted with 39 adolescents (mean = 14.21 years, age range = 12–17, 80% female). Data were analysed using the thematic approach. Results: Three themes were emerged: (1) advertising motivates nonsmokers to use e-cigarettes, (2) there is fascination with the technical and emotional appeals featured in commercials and (3) searching for information about e-cigarettes involves little validation. Adolescents also recalled health and social appeals that are consistent with content analysis of e-cigarette advertising. Further, adolescents used digital platforms and interpersonal sources for information on e-juice ingredients, health effects, accessibility, and price to satisfy their curiosity and justify their use. Very few, however, questioned the trustworthiness of the information. Conclusion: Findings provide support for the implementation of strategies, such as media literacy in public health and media campaigns, and the development of regulations vis-à-vis advertising and access to e-cigarette products to reduce future uptake. (PsycINFO Database Record (c) 2019 APA, all rights reserved)","author":[{"dropping-particle":"","family":"Chen","given":"Yvonnes","non-dropping-particle":"","parse-names":false,"suffix":""},{"dropping-particle":"","family":"Tilden","given":"Chris","non-dropping-particle":"","parse-names":false,"suffix":""},{"dropping-particle":"","family":"Vernberg","given":"Dee Katherine","non-dropping-particle":"","parse-names":false,"suffix":""}],"container-title":"Psychology &amp; Health","id":"ITEM-6","issued":{"date-parts":[["2019","8","13"]]},"note":"Accession Number: 2019-49134-001. PMID: 31418593 Partial author list: First Author &amp;amp; Affiliation: Chen, Yvonnes; William Allen White School of Journalism and Mass Communications, University of Kansas, Lawrence. Release Date: 20190822. Publication Type: Journal (0100), Peer Reviewed Journal (0110). Format Covered: Electronic. Language: English. Major Descriptor: No terms assigned. Classification: Health &amp;amp; Mental Health Treatment &amp;amp; Prevention (3300). Publication History: Accepted Date: Jul 31, 2019; Revised Date: Jul 1, 2019; First Submitted Date: Aug 10, 2018. Copyright Statement: Informa UK Limited, trading as Taylor &amp;amp; Francis Group. 2019.","publisher":"Taylor &amp; Francis","publisher-place":"Chen, Yvonnes","title":"Adolescents’ interpretations of e-cigarette advertising and their engagement with e-cigarette information: Results from five focus groups","type":"article-journal"},"uris":["http://www.mendeley.com/documents/?uuid=9ec79e5a-7318-4f3c-a71a-e890a2beb569"]},{"id":"ITEM-7","itemData":{"DOI":"10.1093/ntr/ntx245","ISSN":"1469994X","abstract":"Objective: To explore the understandings of and engagement with e-cigarettes, of young adults from disadvantaged backgrounds, and how these may have an impact on existing smoking identities. Methods: Twenty-two small group and 11 individual qualitative interviews were conducted in Central Scotland with 72 16-24 year olds between September 2015 and April 2016. Participants were mostly smokers and ex-smokers from socioeconomically disadvantaged backgrounds. Results: Although most participants had tried e-cigarettes, they generally held ambivalent views about e-cigarettes and vaping. Two overarching themes were identified which helped in understanding this. Firstly, e-cigarettes were understood by the participants in relation to their existing smoking identities. Vaping was viewed as less controllable and more addictive than smoking, which did not fit with their self-identity as controlled smokers. Secondly, they felt that vaping could not replace the social and cultural importance that smoking had in their lives. Conclusion: This study suggests that though young adults from disadvantaged areas are trying e-cigarettes for various reasons, vaping is rarely sustained. Through their own experiences of vap-ing and their observations of others vaping, the participants perceive the behavior as endangering an existing acceptable and controlled smoking identity. Additionally, e-cigarettes were considered to be a jarring presence in existing social situations where smoking was valued. This study, therefore , provides insights into how young adults may be rationalizing their continued smoking in the face of potentially less harmful alternatives. Implications: As new and novel nicotine delivery devices, and due to their similarity to smoking, e-cigarettes have the potential to help smokers in their quit attempts. However, the findings from this study raise questions about whether e-cigarettes are regarded as having this potential by young adult smokers from disadvantaged socioeconomic environments where smoking is more commonplace and acceptable.","author":[{"dropping-particle":"","family":"Lucherini","given":"Mark","non-dropping-particle":"","parse-names":false,"suffix":""},{"dropping-particle":"","family":"Rooke","given":"Catriona","non-dropping-particle":"","parse-names":false,"suffix":""},{"dropping-particle":"","family":"Amos","given":"Amanda","non-dropping-particle":"","parse-names":false,"suffix":""}],"container-title":"Nicotine and Tobacco Research","id":"ITEM-7","issue":"1","issued":{"date-parts":[["2019"]]},"page":"81-87","publisher":"Oxford University Press","title":"“They're thinking, well it's not as bad, I probably won't get addicted to that. But it's still got the nicotine in it, so…”: Maturity, control, and socializing: Negotiating identities in relation to smoking and vaping. A qualitative study of young adults ","type":"article-journal","volume":"21"},"uris":["http://www.mendeley.com/documents/?uuid=d0ce5e34-14aa-3938-bd0f-d6b1a9fce11f"]}],"mendeley":{"formattedCitation":"(Camenga et al., 2015; Chen et al., 2019; de Andrade et al., 2016; Hilton et al., 2016; Lucherini et al., 2019; Park et al., 2019; Wagoner et al., 2016)","plainTextFormattedCitation":"(Camenga et al., 2015; Chen et al., 2019; de Andrade et al., 2016; Hilton et al., 2016; Lucherini et al., 2019; Park et al., 2019; Wagoner et al., 2016)","previouslyFormattedCitation":"(Camenga et al., 2015; Chen et al., 2019; de Andrade et al., 2016; Hilton et al., 2016; Lucherini et al., 2019; Park et al., 2019; Wagoner et al., 2016)"},"properties":{"noteIndex":0},"schema":"https://github.com/citation-style-language/schema/raw/master/csl-citation.json"}</w:instrText>
      </w:r>
      <w:r w:rsidRPr="00D806B5">
        <w:fldChar w:fldCharType="separate"/>
      </w:r>
      <w:r w:rsidR="005325AC" w:rsidRPr="005325AC">
        <w:rPr>
          <w:noProof/>
        </w:rPr>
        <w:t>(Camenga et al., 2015; Chen et al., 2019; de Andrade et al., 2016; Hilton et al., 2016; Lucherini et al., 2019; Park et al., 2019; Wagoner et al., 2016)</w:t>
      </w:r>
      <w:r w:rsidRPr="00D806B5">
        <w:fldChar w:fldCharType="end"/>
      </w:r>
      <w:r>
        <w:t xml:space="preserve">, with some </w:t>
      </w:r>
      <w:r w:rsidRPr="00D806B5">
        <w:t>discuss</w:t>
      </w:r>
      <w:r>
        <w:t>ing</w:t>
      </w:r>
      <w:r w:rsidRPr="00D806B5">
        <w:t xml:space="preserve"> friends </w:t>
      </w:r>
      <w:r>
        <w:t>and</w:t>
      </w:r>
      <w:r w:rsidRPr="00D806B5">
        <w:t xml:space="preserve"> family members (successful and unsuccessful) experiences of using e-cigarettes for cessation</w:t>
      </w:r>
      <w:r>
        <w:t xml:space="preserve"> </w:t>
      </w:r>
      <w:r>
        <w:fldChar w:fldCharType="begin" w:fldLock="1"/>
      </w:r>
      <w:r w:rsidR="004A4CE1">
        <w:instrText>ADDIN CSL_CITATION {"citationItems":[{"id":"ITEM-1","itemData":{"ISSN":"14622203","abstract":"&lt;bold&gt;Introduction: &lt;/bold&gt;Research has shown that adults perceive that electronic cigarettes (e-cigarettes) are effective for smoking cessation, yet little is known about adolescents and young adults' perceptions of e-cigarettes for quitting cigarette smoking. This study describes middle, high school, and college students' beliefs about, and experiences with, e-cigarettes for cigarette smoking cessation.&lt;bold&gt;Methods: &lt;/bold&gt;We conducted 18 focus groups (n = 127) with male and female cigarette smokers and nonsmokers in 2 public colleges, 2 high schools, and 1 middle school in Connecticut between November 2012 and April 2013. Participants discussed cigarette smoking cessation in relation to e-cigarettes. Verbatim transcripts were analyzed using thematic analysis.&lt;bold&gt;Results: &lt;/bold&gt;All participants, regardless of age and smoking status, were aware that e-cigarettes could be used for smoking cessation. College and high school participants described different methods of how e-cigarettes could be used for smoking cessation: (a) nicotine reduction followed by cessation; (b) cigarette reduction/dual use; and (c) long-term exclusive e-cigarette use. However, overall, participants did not perceive that e-cigarette use led to successful quitting experiences. Participants described positive attributes (maintenance of smoking actions, \"healthier\" alternative to cigarettes, and parental approval) and negative attributes (persistence of craving, maintenance of addiction) of e-cigarettes for cessation. Some college students expressed distrust of marketing of e-cigarettes for smoking cessation.&lt;bold&gt;Conclusions: &lt;/bold&gt;Adolescent and young adult smokers and nonsmokers perceive that there are several methods of using e-cigarettes for quitting and are aware of both positive and negative aspects of the product. Future research is needed to determine the role of e-cigarettes for smoking cessation in this population. [ABSTRACT FROM AUTHOR]","author":[{"dropping-particle":"","family":"Camenga","given":"Deepa R","non-dropping-particle":"","parse-names":false,"suffix":""},{"dropping-particle":"","family":"Cavallo","given":"Dana A","non-dropping-particle":"","parse-names":false,"suffix":""},{"dropping-particle":"","family":"Kong","given":"Grace","non-dropping-particle":"","parse-names":false,"suffix":""},{"dropping-particle":"","family":"Morean","given":"Meghan E","non-dropping-particle":"","parse-names":false,"suffix":""},{"dropping-particle":"","family":"Connell","given":"Christian M","non-dropping-particle":"","parse-names":false,"suffix":""},{"dropping-particle":"","family":"Simon","given":"Patricia","non-dropping-particle":"","parse-names":false,"suffix":""},{"dropping-particle":"","family":"Bulmer","given":"Sandra M","non-dropping-particle":"","parse-names":false,"suffix":""},{"dropping-particle":"","family":"Krishnan-Sarin","given":"Suchitra","non-dropping-particle":"","parse-names":false,"suffix":""}],"container-title":"Nicotine &amp; Tobacco Research","id":"ITEM-1","issue":"10","issued":{"date-parts":[["2015","10"]]},"note":"Accession Number: 109929924; Camenga, Deepa R. 1 Cavallo, Dana A. 2 Kong, Grace 2 Morean, Meghan E. 2,3 Connell, Christian M. 2 Simon, Patricia 2 Bulmer, Sandra M. 4 Krishnan-Sarin, Suchitra 2; Email Address: suchitra.krishnan-sarin@yale.edu; Affiliation: 1: Department of Pediatrics, Yale School of Medicine, New Haven, CT 2: Department of Psychiatry, Yale School of Medicine, New Haven, CT 3: Department of Psychology, Oberlin College, Oberlin, OH 4: Department of Public Health, Southern Connecticut State University, New Haven, CT; Source Info: Oct2015, Vol. 17 Issue 10, p1235; Number of Pages: 7p; Illustrations: 2 Charts; Document Type: journal article","page":"1235-1241","title":"Adolescents' and Young Adults' Perceptions of Electronic Cigarettes for Smoking Cessation: A Focus Group Study.","type":"article-journal","volume":"17"},"uris":["http://www.mendeley.com/documents/?uuid=6b46c3cc-c79f-4f8d-8767-6b31b38bc844"]},{"id":"ITEM-2","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2","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id":"ITEM-3","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3","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4","itemData":{"DOI":"10.1016/j.healthplace.2019.04.005","ISSN":"18732054","abstract":"There is concern that the emergence of e-cigarettes could result in an increase in young people's intake of, and exposure to, nicotine. This UK study used friendship group interviews to elicit the perspectives of young people from socioeconomically contrasting backgrounds regarding e-cigarettes. Young people from both advantaged and disadvantaged backgrounds described similar e-cigarette practices in the home environment, and, for both health and sensory reasons, viewed these as preferable to tobacco smoking. Space-related practices of adult e-cigarette use in the home were revealed to be more malleable than those of tobacco use. Results also highlighted that e-cigarettes offered young people new opportunities for nicotine consumption in the home. Methods of storing e-cigarettes in domestic spaces posed safety risks to younger children and easy access to e-cigarettes for others.","author":[{"dropping-particle":"","family":"Kirkcaldy","given":"Andrew","non-dropping-particle":"","parse-names":false,"suffix":""},{"dropping-particle":"","family":"Fairbrother","given":"Hannah","non-dropping-particle":"","parse-names":false,"suffix":""},{"dropping-particle":"","family":"Weiner","given":"Kate","non-dropping-particle":"","parse-names":false,"suffix":""},{"dropping-particle":"","family":"Curtis","given":"Penny","non-dropping-particle":"","parse-names":false,"suffix":""}],"container-title":"Health and Place","id":"ITEM-4","issued":{"date-parts":[["2019","5","1"]]},"page":"157-164","publisher":"Elsevier Ltd","title":"Young people's perspectives of e-cigarette use in the home","type":"article-journal","volume":"57"},"uris":["http://www.mendeley.com/documents/?uuid=9dc07ad9-3c1c-310a-8a2a-447cfa460543"]}],"mendeley":{"formattedCitation":"(Camenga et al., 2015; de Andrade et al., 2016; Kirkcaldy et al., 2019; Park et al., 2019)","plainTextFormattedCitation":"(Camenga et al., 2015; de Andrade et al., 2016; Kirkcaldy et al., 2019; Park et al., 2019)","previouslyFormattedCitation":"(Camenga et al., 2015; de Andrade et al., 2016; Kirkcaldy et al., 2019; Park et al., 2019)"},"properties":{"noteIndex":0},"schema":"https://github.com/citation-style-language/schema/raw/master/csl-citation.json"}</w:instrText>
      </w:r>
      <w:r>
        <w:fldChar w:fldCharType="separate"/>
      </w:r>
      <w:r w:rsidR="004A4CE1" w:rsidRPr="004A4CE1">
        <w:rPr>
          <w:noProof/>
        </w:rPr>
        <w:t>(Camenga et al., 2015; de Andrade et al., 2016; Kirkcaldy et al., 2019; Park et al., 2019)</w:t>
      </w:r>
      <w:r>
        <w:fldChar w:fldCharType="end"/>
      </w:r>
      <w:r>
        <w:t>. S</w:t>
      </w:r>
      <w:r w:rsidRPr="00D806B5">
        <w:t xml:space="preserve">ome family members </w:t>
      </w:r>
      <w:r>
        <w:t xml:space="preserve">implicitly </w:t>
      </w:r>
      <w:r w:rsidRPr="00D806B5">
        <w:t xml:space="preserve">approved of e-cigarette use for </w:t>
      </w:r>
      <w:r>
        <w:t>cessation among adolescents who smoked cigarettes</w:t>
      </w:r>
      <w:r w:rsidR="00045E57">
        <w:t>,</w:t>
      </w:r>
      <w:r>
        <w:t xml:space="preserve"> and </w:t>
      </w:r>
      <w:r w:rsidR="00045E57">
        <w:t xml:space="preserve">even </w:t>
      </w:r>
      <w:r>
        <w:t>gave them their own devices</w:t>
      </w:r>
      <w:r w:rsidRPr="00D806B5">
        <w:t xml:space="preserve"> </w:t>
      </w:r>
      <w:r w:rsidRPr="00D806B5">
        <w:fldChar w:fldCharType="begin" w:fldLock="1"/>
      </w:r>
      <w:r w:rsidR="004A4CE1">
        <w:instrText>ADDIN CSL_CITATION {"citationItems":[{"id":"ITEM-1","itemData":{"ISSN":"14622203","abstract":"&lt;bold&gt;Introduction: &lt;/bold&gt;Research has shown that adults perceive that electronic cigarettes (e-cigarettes) are effective for smoking cessation, yet little is known about adolescents and young adults' perceptions of e-cigarettes for quitting cigarette smoking. This study describes middle, high school, and college students' beliefs about, and experiences with, e-cigarettes for cigarette smoking cessation.&lt;bold&gt;Methods: &lt;/bold&gt;We conducted 18 focus groups (n = 127) with male and female cigarette smokers and nonsmokers in 2 public colleges, 2 high schools, and 1 middle school in Connecticut between November 2012 and April 2013. Participants discussed cigarette smoking cessation in relation to e-cigarettes. Verbatim transcripts were analyzed using thematic analysis.&lt;bold&gt;Results: &lt;/bold&gt;All participants, regardless of age and smoking status, were aware that e-cigarettes could be used for smoking cessation. College and high school participants described different methods of how e-cigarettes could be used for smoking cessation: (a) nicotine reduction followed by cessation; (b) cigarette reduction/dual use; and (c) long-term exclusive e-cigarette use. However, overall, participants did not perceive that e-cigarette use led to successful quitting experiences. Participants described positive attributes (maintenance of smoking actions, \"healthier\" alternative to cigarettes, and parental approval) and negative attributes (persistence of craving, maintenance of addiction) of e-cigarettes for cessation. Some college students expressed distrust of marketing of e-cigarettes for smoking cessation.&lt;bold&gt;Conclusions: &lt;/bold&gt;Adolescent and young adult smokers and nonsmokers perceive that there are several methods of using e-cigarettes for quitting and are aware of both positive and negative aspects of the product. Future research is needed to determine the role of e-cigarettes for smoking cessation in this population. [ABSTRACT FROM AUTHOR]","author":[{"dropping-particle":"","family":"Camenga","given":"Deepa R","non-dropping-particle":"","parse-names":false,"suffix":""},{"dropping-particle":"","family":"Cavallo","given":"Dana A","non-dropping-particle":"","parse-names":false,"suffix":""},{"dropping-particle":"","family":"Kong","given":"Grace","non-dropping-particle":"","parse-names":false,"suffix":""},{"dropping-particle":"","family":"Morean","given":"Meghan E","non-dropping-particle":"","parse-names":false,"suffix":""},{"dropping-particle":"","family":"Connell","given":"Christian M","non-dropping-particle":"","parse-names":false,"suffix":""},{"dropping-particle":"","family":"Simon","given":"Patricia","non-dropping-particle":"","parse-names":false,"suffix":""},{"dropping-particle":"","family":"Bulmer","given":"Sandra M","non-dropping-particle":"","parse-names":false,"suffix":""},{"dropping-particle":"","family":"Krishnan-Sarin","given":"Suchitra","non-dropping-particle":"","parse-names":false,"suffix":""}],"container-title":"Nicotine &amp; Tobacco Research","id":"ITEM-1","issue":"10","issued":{"date-parts":[["2015","10"]]},"note":"Accession Number: 109929924; Camenga, Deepa R. 1 Cavallo, Dana A. 2 Kong, Grace 2 Morean, Meghan E. 2,3 Connell, Christian M. 2 Simon, Patricia 2 Bulmer, Sandra M. 4 Krishnan-Sarin, Suchitra 2; Email Address: suchitra.krishnan-sarin@yale.edu; Affiliation: 1: Department of Pediatrics, Yale School of Medicine, New Haven, CT 2: Department of Psychiatry, Yale School of Medicine, New Haven, CT 3: Department of Psychology, Oberlin College, Oberlin, OH 4: Department of Public Health, Southern Connecticut State University, New Haven, CT; Source Info: Oct2015, Vol. 17 Issue 10, p1235; Number of Pages: 7p; Illustrations: 2 Charts; Document Type: journal article","page":"1235-1241","title":"Adolescents' and Young Adults' Perceptions of Electronic Cigarettes for Smoking Cessation: A Focus Group Study.","type":"article-journal","volume":"17"},"uris":["http://www.mendeley.com/documents/?uuid=6b46c3cc-c79f-4f8d-8767-6b31b38bc844"]},{"id":"ITEM-2","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2","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uris":["http://www.mendeley.com/documents/?uuid=1edb74d2-6af3-47e6-bbe6-f75e98716528"]},{"id":"ITEM-3","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3","issued":{"date-parts":[["2019"]]},"page":"93-97","publisher":"Elsevier","title":"Youth who use e-cigarettes regularly: A qualitative study of behavior, attitudes, and familial norms","type":"article-journal","volume":"13"},"uris":["http://www.mendeley.com/documents/?uuid=f5301d00-aa05-490e-b1fe-afd07eb62617"]},{"id":"ITEM-4","itemData":{"DOI":"10.1016/j.healthplace.2019.04.005","ISSN":"18732054","abstract":"There is concern that the emergence of e-cigarettes could result in an increase in young people's intake of, and exposure to, nicotine. This UK study used friendship group interviews to elicit the perspectives of young people from socioeconomically contrasting backgrounds regarding e-cigarettes. Young people from both advantaged and disadvantaged backgrounds described similar e-cigarette practices in the home environment, and, for both health and sensory reasons, viewed these as preferable to tobacco smoking. Space-related practices of adult e-cigarette use in the home were revealed to be more malleable than those of tobacco use. Results also highlighted that e-cigarettes offered young people new opportunities for nicotine consumption in the home. Methods of storing e-cigarettes in domestic spaces posed safety risks to younger children and easy access to e-cigarettes for others.","author":[{"dropping-particle":"","family":"Kirkcaldy","given":"Andrew","non-dropping-particle":"","parse-names":false,"suffix":""},{"dropping-particle":"","family":"Fairbrother","given":"Hannah","non-dropping-particle":"","parse-names":false,"suffix":""},{"dropping-particle":"","family":"Weiner","given":"Kate","non-dropping-particle":"","parse-names":false,"suffix":""},{"dropping-particle":"","family":"Curtis","given":"Penny","non-dropping-particle":"","parse-names":false,"suffix":""}],"container-title":"Health and Place","id":"ITEM-4","issued":{"date-parts":[["2019","5","1"]]},"page":"157-164","publisher":"Elsevier Ltd","title":"Young people's perspectives of e-cigarette use in the home","type":"article-journal","volume":"57"},"uris":["http://www.mendeley.com/documents/?uuid=9dc07ad9-3c1c-310a-8a2a-447cfa460543"]}],"mendeley":{"formattedCitation":"(Alexander et al., 2019; Camenga et al., 2015; Hammal &amp; Finegan, 2016; Kirkcaldy et al., 2019)","plainTextFormattedCitation":"(Alexander et al., 2019; Camenga et al., 2015; Hammal &amp; Finegan, 2016; Kirkcaldy et al., 2019)","previouslyFormattedCitation":"(Alexander et al., 2019; Camenga et al., 2015; Hammal &amp; Finegan, 2016; Kirkcaldy et al., 2019)"},"properties":{"noteIndex":0},"schema":"https://github.com/citation-style-language/schema/raw/master/csl-citation.json"}</w:instrText>
      </w:r>
      <w:r w:rsidRPr="00D806B5">
        <w:fldChar w:fldCharType="separate"/>
      </w:r>
      <w:r w:rsidR="004A4CE1" w:rsidRPr="004A4CE1">
        <w:rPr>
          <w:noProof/>
        </w:rPr>
        <w:t>(Alexander et al., 2019; Camenga et al., 2015; Hammal &amp; Finegan, 2016; Kirkcaldy et al., 2019)</w:t>
      </w:r>
      <w:r w:rsidRPr="00D806B5">
        <w:fldChar w:fldCharType="end"/>
      </w:r>
      <w:r w:rsidRPr="00D806B5">
        <w:t xml:space="preserve">: </w:t>
      </w:r>
    </w:p>
    <w:p w14:paraId="5F4DD0E6" w14:textId="6B7A820B" w:rsidR="004B2BA6" w:rsidRDefault="004B2BA6" w:rsidP="004B2BA6">
      <w:pPr>
        <w:spacing w:line="480" w:lineRule="auto"/>
        <w:ind w:left="1418"/>
        <w:jc w:val="both"/>
      </w:pPr>
      <w:r>
        <w:t>M</w:t>
      </w:r>
      <w:r w:rsidRPr="00D806B5">
        <w:t xml:space="preserve">y </w:t>
      </w:r>
      <w:proofErr w:type="spellStart"/>
      <w:r w:rsidRPr="00D806B5">
        <w:t>godmom</w:t>
      </w:r>
      <w:proofErr w:type="spellEnd"/>
      <w:r w:rsidRPr="00D806B5">
        <w:t xml:space="preserve">, when I moved in with her a couple years ago…when I got my ﬁrst one, it was actually her brother that bought it for me because he found out I was smoking cigarettes (16-17, US) </w:t>
      </w:r>
      <w:r w:rsidRPr="00D806B5">
        <w:fldChar w:fldCharType="begin" w:fldLock="1"/>
      </w:r>
      <w:r w:rsidR="00EB3ECB">
        <w:instrText>ADDIN CSL_CITATION {"citationItems":[{"id":"ITEM-1","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1","issued":{"date-parts":[["2019"]]},"page":"93-97","publisher":"Elsevier","title":"Youth who use e-cigarettes regularly: A qualitative study of behavior, attitudes, and familial norms","type":"article-journal","volume":"13"},"locator":"96","uris":["http://www.mendeley.com/documents/?uuid=f5301d00-aa05-490e-b1fe-afd07eb62617"]}],"mendeley":{"formattedCitation":"(Alexander et al., 2019, p. 96)","plainTextFormattedCitation":"(Alexander et al., 2019, p. 96)","previouslyFormattedCitation":"(Alexander et al., 2019, p. 96)"},"properties":{"noteIndex":0},"schema":"https://github.com/citation-style-language/schema/raw/master/csl-citation.json"}</w:instrText>
      </w:r>
      <w:r w:rsidRPr="00D806B5">
        <w:fldChar w:fldCharType="separate"/>
      </w:r>
      <w:r w:rsidR="00FA0F5D" w:rsidRPr="00FA0F5D">
        <w:rPr>
          <w:noProof/>
        </w:rPr>
        <w:t>(Alexander et al., 2019, p. 96)</w:t>
      </w:r>
      <w:r w:rsidRPr="00D806B5">
        <w:fldChar w:fldCharType="end"/>
      </w:r>
      <w:r w:rsidRPr="00D806B5">
        <w:t xml:space="preserve">. </w:t>
      </w:r>
    </w:p>
    <w:p w14:paraId="4753F061" w14:textId="2BB6851F" w:rsidR="004B2BA6" w:rsidRDefault="004B2BA6" w:rsidP="004B2BA6">
      <w:pPr>
        <w:spacing w:before="120" w:line="480" w:lineRule="auto"/>
        <w:ind w:left="1418"/>
        <w:jc w:val="both"/>
      </w:pPr>
      <w:r>
        <w:lastRenderedPageBreak/>
        <w:t xml:space="preserve">Among smokers </w:t>
      </w:r>
      <w:r w:rsidRPr="00C606A7">
        <w:t>there was a sense that parents would approve of e-cigarettes because it was a healthier alternative to cigarettes.</w:t>
      </w:r>
      <w:r>
        <w:t xml:space="preserve"> </w:t>
      </w:r>
      <w:r w:rsidRPr="00C606A7">
        <w:t>Several college and high school smokers also described instances when their parents offered them e-cigarettes with the expectation that they would use them to quit smoking altogether</w:t>
      </w:r>
      <w:r>
        <w:t xml:space="preserve"> (US) </w:t>
      </w:r>
      <w:r>
        <w:fldChar w:fldCharType="begin" w:fldLock="1"/>
      </w:r>
      <w:r w:rsidR="00BF3EEF">
        <w:instrText>ADDIN CSL_CITATION {"citationItems":[{"id":"ITEM-1","itemData":{"ISSN":"14622203","abstract":"&lt;bold&gt;Introduction: &lt;/bold&gt;Research has shown that adults perceive that electronic cigarettes (e-cigarettes) are effective for smoking cessation, yet little is known about adolescents and young adults' perceptions of e-cigarettes for quitting cigarette smoking. This study describes middle, high school, and college students' beliefs about, and experiences with, e-cigarettes for cigarette smoking cessation.&lt;bold&gt;Methods: &lt;/bold&gt;We conducted 18 focus groups (n = 127) with male and female cigarette smokers and nonsmokers in 2 public colleges, 2 high schools, and 1 middle school in Connecticut between November 2012 and April 2013. Participants discussed cigarette smoking cessation in relation to e-cigarettes. Verbatim transcripts were analyzed using thematic analysis.&lt;bold&gt;Results: &lt;/bold&gt;All participants, regardless of age and smoking status, were aware that e-cigarettes could be used for smoking cessation. College and high school participants described different methods of how e-cigarettes could be used for smoking cessation: (a) nicotine reduction followed by cessation; (b) cigarette reduction/dual use; and (c) long-term exclusive e-cigarette use. However, overall, participants did not perceive that e-cigarette use led to successful quitting experiences. Participants described positive attributes (maintenance of smoking actions, \"healthier\" alternative to cigarettes, and parental approval) and negative attributes (persistence of craving, maintenance of addiction) of e-cigarettes for cessation. Some college students expressed distrust of marketing of e-cigarettes for smoking cessation.&lt;bold&gt;Conclusions: &lt;/bold&gt;Adolescent and young adult smokers and nonsmokers perceive that there are several methods of using e-cigarettes for quitting and are aware of both positive and negative aspects of the product. Future research is needed to determine the role of e-cigarettes for smoking cessation in this population. [ABSTRACT FROM AUTHOR]","author":[{"dropping-particle":"","family":"Camenga","given":"Deepa R","non-dropping-particle":"","parse-names":false,"suffix":""},{"dropping-particle":"","family":"Cavallo","given":"Dana A","non-dropping-particle":"","parse-names":false,"suffix":""},{"dropping-particle":"","family":"Kong","given":"Grace","non-dropping-particle":"","parse-names":false,"suffix":""},{"dropping-particle":"","family":"Morean","given":"Meghan E","non-dropping-particle":"","parse-names":false,"suffix":""},{"dropping-particle":"","family":"Connell","given":"Christian M","non-dropping-particle":"","parse-names":false,"suffix":""},{"dropping-particle":"","family":"Simon","given":"Patricia","non-dropping-particle":"","parse-names":false,"suffix":""},{"dropping-particle":"","family":"Bulmer","given":"Sandra M","non-dropping-particle":"","parse-names":false,"suffix":""},{"dropping-particle":"","family":"Krishnan-Sarin","given":"Suchitra","non-dropping-particle":"","parse-names":false,"suffix":""}],"container-title":"Nicotine &amp; Tobacco Research","id":"ITEM-1","issue":"10","issued":{"date-parts":[["2015","10"]]},"note":"Accession Number: 109929924; Camenga, Deepa R. 1 Cavallo, Dana A. 2 Kong, Grace 2 Morean, Meghan E. 2,3 Connell, Christian M. 2 Simon, Patricia 2 Bulmer, Sandra M. 4 Krishnan-Sarin, Suchitra 2; Email Address: suchitra.krishnan-sarin@yale.edu; Affiliation: 1: Department of Pediatrics, Yale School of Medicine, New Haven, CT 2: Department of Psychiatry, Yale School of Medicine, New Haven, CT 3: Department of Psychology, Oberlin College, Oberlin, OH 4: Department of Public Health, Southern Connecticut State University, New Haven, CT; Source Info: Oct2015, Vol. 17 Issue 10, p1235; Number of Pages: 7p; Illustrations: 2 Charts; Document Type: journal article","page":"1235-1241","title":"Adolescents' and Young Adults' Perceptions of Electronic Cigarettes for Smoking Cessation: A Focus Group Study.","type":"article-journal","volume":"17"},"locator":"1238","uris":["http://www.mendeley.com/documents/?uuid=6b46c3cc-c79f-4f8d-8767-6b31b38bc844"]}],"mendeley":{"formattedCitation":"(Camenga et al., 2015, p. 1238)","plainTextFormattedCitation":"(Camenga et al., 2015, p. 1238)","previouslyFormattedCitation":"(Camenga et al., 2015, p. 1238)"},"properties":{"noteIndex":0},"schema":"https://github.com/citation-style-language/schema/raw/master/csl-citation.json"}</w:instrText>
      </w:r>
      <w:r>
        <w:fldChar w:fldCharType="separate"/>
      </w:r>
      <w:r w:rsidR="00FA0F5D" w:rsidRPr="00FA0F5D">
        <w:rPr>
          <w:noProof/>
        </w:rPr>
        <w:t>(Camenga et al., 2015, p. 1238)</w:t>
      </w:r>
      <w:r>
        <w:fldChar w:fldCharType="end"/>
      </w:r>
      <w:r>
        <w:t xml:space="preserve">. </w:t>
      </w:r>
    </w:p>
    <w:p w14:paraId="7A39977F" w14:textId="319693E5" w:rsidR="004B2BA6" w:rsidRDefault="004B2BA6" w:rsidP="004B2BA6">
      <w:pPr>
        <w:spacing w:before="120" w:line="480" w:lineRule="auto"/>
        <w:jc w:val="both"/>
      </w:pPr>
      <w:r>
        <w:t xml:space="preserve">Alongside implicit approval for cessation purposes, there was also evidence that vaping was ‘reluctantly tolerated’ </w:t>
      </w:r>
      <w:r>
        <w:fldChar w:fldCharType="begin" w:fldLock="1"/>
      </w:r>
      <w:r w:rsidR="004A4CE1">
        <w:instrText>ADDIN CSL_CITATION {"citationItems":[{"id":"ITEM-1","itemData":{"DOI":"10.1016/j.healthplace.2019.04.005","ISSN":"18732054","abstract":"There is concern that the emergence of e-cigarettes could result in an increase in young people's intake of, and exposure to, nicotine. This UK study used friendship group interviews to elicit the perspectives of young people from socioeconomically contrasting backgrounds regarding e-cigarettes. Young people from both advantaged and disadvantaged backgrounds described similar e-cigarette practices in the home environment, and, for both health and sensory reasons, viewed these as preferable to tobacco smoking. Space-related practices of adult e-cigarette use in the home were revealed to be more malleable than those of tobacco use. Results also highlighted that e-cigarettes offered young people new opportunities for nicotine consumption in the home. Methods of storing e-cigarettes in domestic spaces posed safety risks to younger children and easy access to e-cigarettes for others.","author":[{"dropping-particle":"","family":"Kirkcaldy","given":"Andrew","non-dropping-particle":"","parse-names":false,"suffix":""},{"dropping-particle":"","family":"Fairbrother","given":"Hannah","non-dropping-particle":"","parse-names":false,"suffix":""},{"dropping-particle":"","family":"Weiner","given":"Kate","non-dropping-particle":"","parse-names":false,"suffix":""},{"dropping-particle":"","family":"Curtis","given":"Penny","non-dropping-particle":"","parse-names":false,"suffix":""}],"container-title":"Health and Place","id":"ITEM-1","issued":{"date-parts":[["2019","5","1"]]},"page":"157-164","publisher":"Elsevier Ltd","title":"Young people's perspectives of e-cigarette use in the home","type":"article-journal","volume":"57"},"locator":"160","uris":["http://www.mendeley.com/documents/?uuid=9dc07ad9-3c1c-310a-8a2a-447cfa460543"]}],"mendeley":{"formattedCitation":"(Kirkcaldy et al., 2019, p. 160)","plainTextFormattedCitation":"(Kirkcaldy et al., 2019, p. 160)","previouslyFormattedCitation":"(Kirkcaldy et al., 2019, p. 160)"},"properties":{"noteIndex":0},"schema":"https://github.com/citation-style-language/schema/raw/master/csl-citation.json"}</w:instrText>
      </w:r>
      <w:r>
        <w:fldChar w:fldCharType="separate"/>
      </w:r>
      <w:r w:rsidR="004A4CE1" w:rsidRPr="004A4CE1">
        <w:rPr>
          <w:noProof/>
        </w:rPr>
        <w:t>(Kirkcaldy et al., 2019, p. 160)</w:t>
      </w:r>
      <w:r>
        <w:fldChar w:fldCharType="end"/>
      </w:r>
      <w:r>
        <w:t xml:space="preserve"> by family members of adolescents who smoked: </w:t>
      </w:r>
    </w:p>
    <w:p w14:paraId="0E75D050" w14:textId="5A3AC80A" w:rsidR="004B2BA6" w:rsidRDefault="004B2BA6" w:rsidP="004B2BA6">
      <w:pPr>
        <w:spacing w:line="480" w:lineRule="auto"/>
        <w:ind w:left="1418"/>
        <w:jc w:val="both"/>
      </w:pPr>
      <w:r w:rsidRPr="00C606A7">
        <w:t xml:space="preserve">Victoria </w:t>
      </w:r>
      <w:r>
        <w:t>[…]</w:t>
      </w:r>
      <w:r w:rsidRPr="00C606A7">
        <w:t xml:space="preserve"> spoke of a friend, a dual user of both tobacco cigarettes and e-cigarettes, who was not supposed to use e-cigarettes at home but regularly did so: </w:t>
      </w:r>
      <w:r>
        <w:t>‘</w:t>
      </w:r>
      <w:r w:rsidRPr="00C606A7">
        <w:t>I've got one friend that, like, she does it [in her bedroom]… she's not</w:t>
      </w:r>
      <w:r>
        <w:t xml:space="preserve"> </w:t>
      </w:r>
      <w:r w:rsidRPr="00C606A7">
        <w:t xml:space="preserve">allowed but she, kind of, is </w:t>
      </w:r>
      <w:proofErr w:type="spellStart"/>
      <w:r w:rsidRPr="00C606A7">
        <w:t>‘cause</w:t>
      </w:r>
      <w:proofErr w:type="spellEnd"/>
      <w:r w:rsidRPr="00C606A7">
        <w:t xml:space="preserve"> they don't do anything about it</w:t>
      </w:r>
      <w:r>
        <w:t>’ (16-17, UK)</w:t>
      </w:r>
      <w:r w:rsidRPr="00C606A7">
        <w:t xml:space="preserve"> </w:t>
      </w:r>
      <w:r>
        <w:fldChar w:fldCharType="begin" w:fldLock="1"/>
      </w:r>
      <w:r w:rsidR="004A4CE1">
        <w:instrText>ADDIN CSL_CITATION {"citationItems":[{"id":"ITEM-1","itemData":{"DOI":"10.1016/j.healthplace.2019.04.005","ISSN":"18732054","abstract":"There is concern that the emergence of e-cigarettes could result in an increase in young people's intake of, and exposure to, nicotine. This UK study used friendship group interviews to elicit the perspectives of young people from socioeconomically contrasting backgrounds regarding e-cigarettes. Young people from both advantaged and disadvantaged backgrounds described similar e-cigarette practices in the home environment, and, for both health and sensory reasons, viewed these as preferable to tobacco smoking. Space-related practices of adult e-cigarette use in the home were revealed to be more malleable than those of tobacco use. Results also highlighted that e-cigarettes offered young people new opportunities for nicotine consumption in the home. Methods of storing e-cigarettes in domestic spaces posed safety risks to younger children and easy access to e-cigarettes for others.","author":[{"dropping-particle":"","family":"Kirkcaldy","given":"Andrew","non-dropping-particle":"","parse-names":false,"suffix":""},{"dropping-particle":"","family":"Fairbrother","given":"Hannah","non-dropping-particle":"","parse-names":false,"suffix":""},{"dropping-particle":"","family":"Weiner","given":"Kate","non-dropping-particle":"","parse-names":false,"suffix":""},{"dropping-particle":"","family":"Curtis","given":"Penny","non-dropping-particle":"","parse-names":false,"suffix":""}],"container-title":"Health and Place","id":"ITEM-1","issued":{"date-parts":[["2019","5","1"]]},"page":"157-164","publisher":"Elsevier Ltd","title":"Young people's perspectives of e-cigarette use in the home","type":"article-journal","volume":"57"},"locator":"160","uris":["http://www.mendeley.com/documents/?uuid=9dc07ad9-3c1c-310a-8a2a-447cfa460543"]}],"mendeley":{"formattedCitation":"(Kirkcaldy et al., 2019, p. 160)","plainTextFormattedCitation":"(Kirkcaldy et al., 2019, p. 160)","previouslyFormattedCitation":"(Kirkcaldy et al., 2019, p. 160)"},"properties":{"noteIndex":0},"schema":"https://github.com/citation-style-language/schema/raw/master/csl-citation.json"}</w:instrText>
      </w:r>
      <w:r>
        <w:fldChar w:fldCharType="separate"/>
      </w:r>
      <w:r w:rsidR="004A4CE1" w:rsidRPr="004A4CE1">
        <w:rPr>
          <w:noProof/>
        </w:rPr>
        <w:t>(Kirkcaldy et al., 2019, p. 160)</w:t>
      </w:r>
      <w:r>
        <w:fldChar w:fldCharType="end"/>
      </w:r>
      <w:r>
        <w:t xml:space="preserve">. </w:t>
      </w:r>
    </w:p>
    <w:p w14:paraId="58C53333" w14:textId="785854C1" w:rsidR="004B2BA6" w:rsidRPr="00C606A7" w:rsidRDefault="004B2BA6" w:rsidP="004B2BA6">
      <w:pPr>
        <w:spacing w:before="120" w:line="480" w:lineRule="auto"/>
        <w:ind w:left="1418"/>
        <w:jc w:val="both"/>
      </w:pPr>
      <w:r>
        <w:t xml:space="preserve">[…] </w:t>
      </w:r>
      <w:r w:rsidRPr="00C606A7">
        <w:t>some said that smoking parents could show signs of tolerance especially if they know that their kids are current CC</w:t>
      </w:r>
      <w:r>
        <w:t xml:space="preserve"> [conventional cigarette]</w:t>
      </w:r>
      <w:r w:rsidRPr="00C606A7">
        <w:t xml:space="preserve"> users or they themselves thinking about switching to EC </w:t>
      </w:r>
      <w:r>
        <w:t xml:space="preserve">[e-cigarettes] </w:t>
      </w:r>
      <w:r w:rsidRPr="00C606A7">
        <w:t>to help them quit</w:t>
      </w:r>
      <w:r>
        <w:t xml:space="preserve"> (</w:t>
      </w:r>
      <w:r w:rsidRPr="00D806B5">
        <w:t>12-17</w:t>
      </w:r>
      <w:r>
        <w:t xml:space="preserve">, Canada) </w:t>
      </w:r>
      <w:r>
        <w:fldChar w:fldCharType="begin" w:fldLock="1"/>
      </w:r>
      <w:r w:rsidR="00BF3EEF">
        <w:instrText>ADDIN CSL_CITATION {"citationItems":[{"id":"ITEM-1","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1","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locator":"965","uris":["http://www.mendeley.com/documents/?uuid=1edb74d2-6af3-47e6-bbe6-f75e98716528"]}],"mendeley":{"formattedCitation":"(Hammal &amp; Finegan, 2016, p. 965)","plainTextFormattedCitation":"(Hammal &amp; Finegan, 2016, p. 965)","previouslyFormattedCitation":"(Hammal &amp; Finegan, 2016, p. 965)"},"properties":{"noteIndex":0},"schema":"https://github.com/citation-style-language/schema/raw/master/csl-citation.json"}</w:instrText>
      </w:r>
      <w:r>
        <w:fldChar w:fldCharType="separate"/>
      </w:r>
      <w:r w:rsidR="00FA0F5D" w:rsidRPr="00FA0F5D">
        <w:rPr>
          <w:noProof/>
        </w:rPr>
        <w:t>(Hammal &amp; Finegan, 2016, p. 965)</w:t>
      </w:r>
      <w:r>
        <w:fldChar w:fldCharType="end"/>
      </w:r>
      <w:r>
        <w:t xml:space="preserve">. </w:t>
      </w:r>
    </w:p>
    <w:p w14:paraId="204A16D4" w14:textId="04DE8A01" w:rsidR="004B2BA6" w:rsidRDefault="004B2BA6" w:rsidP="004B2BA6">
      <w:pPr>
        <w:spacing w:before="120" w:line="480" w:lineRule="auto"/>
        <w:jc w:val="both"/>
      </w:pPr>
      <w:r>
        <w:t xml:space="preserve">Resultantly, some family members seemed to understand vaping as more acceptable than smoking and therefore adolescent use was sometimes permitted. </w:t>
      </w:r>
      <w:r w:rsidR="00E32B3E">
        <w:t>However, t</w:t>
      </w:r>
      <w:r w:rsidR="002D3E00">
        <w:t xml:space="preserve">his approval was </w:t>
      </w:r>
      <w:r w:rsidR="00E32B3E">
        <w:t>fluid rather than</w:t>
      </w:r>
      <w:r w:rsidR="006E586A">
        <w:t xml:space="preserve"> fixed</w:t>
      </w:r>
      <w:r w:rsidR="002D3E00">
        <w:t xml:space="preserve">, as data from studies showed that some parents were initially disapproving of e-cigarettes </w:t>
      </w:r>
      <w:r w:rsidR="00A313BA">
        <w:t>and over time became more accepting of them</w:t>
      </w:r>
      <w:r w:rsidR="0085522A">
        <w:t xml:space="preserve"> </w:t>
      </w:r>
      <w:r w:rsidR="0085522A">
        <w:fldChar w:fldCharType="begin" w:fldLock="1"/>
      </w:r>
      <w:r w:rsidR="0085522A">
        <w:instrText>ADDIN CSL_CITATION {"citationItems":[{"id":"ITEM-1","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1","issued":{"date-parts":[["2019"]]},"page":"93-97","publisher":"Elsevier","title":"Youth who use e-cigarettes regularly: A qualitative study of behavior, attitudes, and familial norms","type":"article-journal","volume":"13"},"uris":["http://www.mendeley.com/documents/?uuid=f5301d00-aa05-490e-b1fe-afd07eb62617"]},{"id":"ITEM-2","itemData":{"DOI":"10.1016/j.healthplace.2019.04.005","ISSN":"18732054","abstract":"There is concern that the emergence of e-cigarettes could result in an increase in young people's intake of, and exposure to, nicotine. This UK study used friendship group interviews to elicit the perspectives of young people from socioeconomically contrasting backgrounds regarding e-cigarettes. Young people from both advantaged and disadvantaged backgrounds described similar e-cigarette practices in the home environment, and, for both health and sensory reasons, viewed these as preferable to tobacco smoking. Space-related practices of adult e-cigarette use in the home were revealed to be more malleable than those of tobacco use. Results also highlighted that e-cigarettes offered young people new opportunities for nicotine consumption in the home. Methods of storing e-cigarettes in domestic spaces posed safety risks to younger children and easy access to e-cigarettes for others.","author":[{"dropping-particle":"","family":"Kirkcaldy","given":"Andrew","non-dropping-particle":"","parse-names":false,"suffix":""},{"dropping-particle":"","family":"Fairbrother","given":"Hannah","non-dropping-particle":"","parse-names":false,"suffix":""},{"dropping-particle":"","family":"Weiner","given":"Kate","non-dropping-particle":"","parse-names":false,"suffix":""},{"dropping-particle":"","family":"Curtis","given":"Penny","non-dropping-particle":"","parse-names":false,"suffix":""}],"container-title":"Health and Place","id":"ITEM-2","issued":{"date-parts":[["2019","5","1"]]},"page":"157-164","publisher":"Elsevier Ltd","title":"Young people's perspectives of e-cigarette use in the home","type":"article-journal","volume":"57"},"uris":["http://www.mendeley.com/documents/?uuid=9dc07ad9-3c1c-310a-8a2a-447cfa460543"]}],"mendeley":{"formattedCitation":"(Alexander et al., 2019; Kirkcaldy et al., 2019)","plainTextFormattedCitation":"(Alexander et al., 2019; Kirkcaldy et al., 2019)","previouslyFormattedCitation":"(Alexander et al., 2019; Kirkcaldy et al., 2019)"},"properties":{"noteIndex":0},"schema":"https://github.com/citation-style-language/schema/raw/master/csl-citation.json"}</w:instrText>
      </w:r>
      <w:r w:rsidR="0085522A">
        <w:fldChar w:fldCharType="separate"/>
      </w:r>
      <w:r w:rsidR="0085522A" w:rsidRPr="004A4CE1">
        <w:rPr>
          <w:noProof/>
        </w:rPr>
        <w:t>(Alexander et al., 2019; Kirkcaldy et al., 2019)</w:t>
      </w:r>
      <w:r w:rsidR="0085522A">
        <w:fldChar w:fldCharType="end"/>
      </w:r>
      <w:r w:rsidR="0085522A">
        <w:t xml:space="preserve">. </w:t>
      </w:r>
    </w:p>
    <w:p w14:paraId="555A7AB0" w14:textId="10DFEE7B" w:rsidR="004B2BA6" w:rsidRPr="00D806B5" w:rsidRDefault="004B2BA6" w:rsidP="004B2BA6">
      <w:pPr>
        <w:spacing w:before="120" w:line="480" w:lineRule="auto"/>
        <w:jc w:val="both"/>
      </w:pPr>
      <w:r>
        <w:t>In contrast</w:t>
      </w:r>
      <w:r w:rsidRPr="00D806B5">
        <w:t xml:space="preserve">, </w:t>
      </w:r>
      <w:r>
        <w:t xml:space="preserve">non-smoking </w:t>
      </w:r>
      <w:r w:rsidRPr="00D806B5">
        <w:t>participants commented on their parents</w:t>
      </w:r>
      <w:r w:rsidR="00045E57">
        <w:t>’</w:t>
      </w:r>
      <w:r w:rsidRPr="00D806B5">
        <w:t xml:space="preserve"> (perceived) disapproval of e-cigarette use</w:t>
      </w:r>
      <w:r>
        <w:t xml:space="preserve"> </w:t>
      </w:r>
      <w:r w:rsidRPr="00D806B5">
        <w:fldChar w:fldCharType="begin" w:fldLock="1"/>
      </w:r>
      <w:r w:rsidR="00EB3ECB">
        <w:instrText>ADDIN CSL_CITATION {"citationItems":[{"id":"ITEM-1","itemData":{"ISSN":"14622203","abstract":"&lt;bold&gt;Introduction: &lt;/bold&gt;Research has shown that adults perceive that electronic cigarettes (e-cigarettes) are effective for smoking cessation, yet little is known about adolescents and young adults' perceptions of e-cigarettes for quitting cigarette smoking. This study describes middle, high school, and college students' beliefs about, and experiences with, e-cigarettes for cigarette smoking cessation.&lt;bold&gt;Methods: &lt;/bold&gt;We conducted 18 focus groups (n = 127) with male and female cigarette smokers and nonsmokers in 2 public colleges, 2 high schools, and 1 middle school in Connecticut between November 2012 and April 2013. Participants discussed cigarette smoking cessation in relation to e-cigarettes. Verbatim transcripts were analyzed using thematic analysis.&lt;bold&gt;Results: &lt;/bold&gt;All participants, regardless of age and smoking status, were aware that e-cigarettes could be used for smoking cessation. College and high school participants described different methods of how e-cigarettes could be used for smoking cessation: (a) nicotine reduction followed by cessation; (b) cigarette reduction/dual use; and (c) long-term exclusive e-cigarette use. However, overall, participants did not perceive that e-cigarette use led to successful quitting experiences. Participants described positive attributes (maintenance of smoking actions, \"healthier\" alternative to cigarettes, and parental approval) and negative attributes (persistence of craving, maintenance of addiction) of e-cigarettes for cessation. Some college students expressed distrust of marketing of e-cigarettes for smoking cessation.&lt;bold&gt;Conclusions: &lt;/bold&gt;Adolescent and young adult smokers and nonsmokers perceive that there are several methods of using e-cigarettes for quitting and are aware of both positive and negative aspects of the product. Future research is needed to determine the role of e-cigarettes for smoking cessation in this population. [ABSTRACT FROM AUTHOR]","author":[{"dropping-particle":"","family":"Camenga","given":"Deepa R","non-dropping-particle":"","parse-names":false,"suffix":""},{"dropping-particle":"","family":"Cavallo","given":"Dana A","non-dropping-particle":"","parse-names":false,"suffix":""},{"dropping-particle":"","family":"Kong","given":"Grace","non-dropping-particle":"","parse-names":false,"suffix":""},{"dropping-particle":"","family":"Morean","given":"Meghan E","non-dropping-particle":"","parse-names":false,"suffix":""},{"dropping-particle":"","family":"Connell","given":"Christian M","non-dropping-particle":"","parse-names":false,"suffix":""},{"dropping-particle":"","family":"Simon","given":"Patricia","non-dropping-particle":"","parse-names":false,"suffix":""},{"dropping-particle":"","family":"Bulmer","given":"Sandra M","non-dropping-particle":"","parse-names":false,"suffix":""},{"dropping-particle":"","family":"Krishnan-Sarin","given":"Suchitra","non-dropping-particle":"","parse-names":false,"suffix":""}],"container-title":"Nicotine &amp; Tobacco Research","id":"ITEM-1","issue":"10","issued":{"date-parts":[["2015","10"]]},"note":"Accession Number: 109929924; Camenga, Deepa R. 1 Cavallo, Dana A. 2 Kong, Grace 2 Morean, Meghan E. 2,3 Connell, Christian M. 2 Simon, Patricia 2 Bulmer, Sandra M. 4 Krishnan-Sarin, Suchitra 2; Email Address: suchitra.krishnan-sarin@yale.edu; Affiliation: 1: Department of Pediatrics, Yale School of Medicine, New Haven, CT 2: Department of Psychiatry, Yale School of Medicine, New Haven, CT 3: Department of Psychology, Oberlin College, Oberlin, OH 4: Department of Public Health, Southern Connecticut State University, New Haven, CT; Source Info: Oct2015, Vol. 17 Issue 10, p1235; Number of Pages: 7p; Illustrations: 2 Charts; Document Type: journal article","page":"1235-1241","title":"Adolescents' and Young Adults' Perceptions of Electronic Cigarettes for Smoking Cessation: A Focus Group Study.","type":"article-journal","volume":"17"},"uris":["http://www.mendeley.com/documents/?uuid=6b46c3cc-c79f-4f8d-8767-6b31b38bc844"]},{"id":"ITEM-2","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2","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uris":["http://www.mendeley.com/documents/?uuid=1edb74d2-6af3-47e6-bbe6-f75e98716528"]},{"id":"ITEM-3","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3","issued":{"date-parts":[["2019"]]},"page":"93-97","publisher":"Elsevier","title":"Youth who use e-cigarettes regularly: A qualitative study of behavior, attitudes, and familial norms","type":"article-journal","volume":"13"},"uris":["http://www.mendeley.com/documents/?uuid=f5301d00-aa05-490e-b1fe-afd07eb62617"]}],"mendeley":{"formattedCitation":"(Alexander et al., 2019; Camenga et al., 2015; Hammal &amp; Finegan, 2016)","plainTextFormattedCitation":"(Alexander et al., 2019; Camenga et al., 2015; Hammal &amp; Finegan, 2016)","previouslyFormattedCitation":"(Alexander et al., 2019; Camenga et al., 2015; Hammal &amp; Finegan, 2016)"},"properties":{"noteIndex":0},"schema":"https://github.com/citation-style-language/schema/raw/master/csl-citation.json"}</w:instrText>
      </w:r>
      <w:r w:rsidRPr="00D806B5">
        <w:fldChar w:fldCharType="separate"/>
      </w:r>
      <w:r w:rsidR="00FA0F5D" w:rsidRPr="00FA0F5D">
        <w:rPr>
          <w:noProof/>
        </w:rPr>
        <w:t>(Alexander et al., 2019; Camenga et al., 2015; Hammal &amp; Finegan, 2016)</w:t>
      </w:r>
      <w:r w:rsidRPr="00D806B5">
        <w:fldChar w:fldCharType="end"/>
      </w:r>
      <w:r w:rsidRPr="00D806B5">
        <w:t>:</w:t>
      </w:r>
    </w:p>
    <w:p w14:paraId="0B218A35" w14:textId="6E1AFD59" w:rsidR="004B2BA6" w:rsidRDefault="004B2BA6" w:rsidP="004B2BA6">
      <w:pPr>
        <w:spacing w:line="480" w:lineRule="auto"/>
        <w:ind w:left="1418"/>
        <w:jc w:val="both"/>
      </w:pPr>
      <w:r w:rsidRPr="00D806B5">
        <w:lastRenderedPageBreak/>
        <w:t xml:space="preserve">The vast majority of our students were sure that their parents would have a very negative reaction if they knew that their kids were EC user. They used terms like ‘‘disappointed, shocked, angry and mad, and disown me’’ to describe the expected reaction of the parents (12-17, Canada) </w:t>
      </w:r>
      <w:r w:rsidRPr="00D806B5">
        <w:fldChar w:fldCharType="begin" w:fldLock="1"/>
      </w:r>
      <w:r w:rsidR="00BF3EEF">
        <w:instrText>ADDIN CSL_CITATION {"citationItems":[{"id":"ITEM-1","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1","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locator":"965","uris":["http://www.mendeley.com/documents/?uuid=1edb74d2-6af3-47e6-bbe6-f75e98716528"]}],"mendeley":{"formattedCitation":"(Hammal &amp; Finegan, 2016, p. 965)","plainTextFormattedCitation":"(Hammal &amp; Finegan, 2016, p. 965)","previouslyFormattedCitation":"(Hammal &amp; Finegan, 2016, p. 965)"},"properties":{"noteIndex":0},"schema":"https://github.com/citation-style-language/schema/raw/master/csl-citation.json"}</w:instrText>
      </w:r>
      <w:r w:rsidRPr="00D806B5">
        <w:fldChar w:fldCharType="separate"/>
      </w:r>
      <w:r w:rsidR="00FA0F5D" w:rsidRPr="00FA0F5D">
        <w:rPr>
          <w:noProof/>
        </w:rPr>
        <w:t>(Hammal &amp; Finegan, 2016, p. 965)</w:t>
      </w:r>
      <w:r w:rsidRPr="00D806B5">
        <w:fldChar w:fldCharType="end"/>
      </w:r>
      <w:r w:rsidRPr="00D806B5">
        <w:t xml:space="preserve">. </w:t>
      </w:r>
    </w:p>
    <w:p w14:paraId="20BFC5AF" w14:textId="411C52EB" w:rsidR="004B2BA6" w:rsidRDefault="004B2BA6" w:rsidP="004B2BA6">
      <w:pPr>
        <w:spacing w:line="480" w:lineRule="auto"/>
        <w:ind w:left="1418"/>
        <w:jc w:val="both"/>
      </w:pPr>
      <w:r w:rsidRPr="007B22DD">
        <w:t xml:space="preserve">Middle school students and college and high school </w:t>
      </w:r>
      <w:proofErr w:type="spellStart"/>
      <w:r w:rsidRPr="007B22DD">
        <w:t>nonsmokers</w:t>
      </w:r>
      <w:proofErr w:type="spellEnd"/>
      <w:r w:rsidRPr="007B22DD">
        <w:t xml:space="preserve"> expressed parental disapproval of any e-cigarette use</w:t>
      </w:r>
      <w:r>
        <w:t xml:space="preserve"> (US) </w:t>
      </w:r>
      <w:r>
        <w:fldChar w:fldCharType="begin" w:fldLock="1"/>
      </w:r>
      <w:r w:rsidR="00BF3EEF">
        <w:instrText>ADDIN CSL_CITATION {"citationItems":[{"id":"ITEM-1","itemData":{"ISSN":"14622203","abstract":"&lt;bold&gt;Introduction: &lt;/bold&gt;Research has shown that adults perceive that electronic cigarettes (e-cigarettes) are effective for smoking cessation, yet little is known about adolescents and young adults' perceptions of e-cigarettes for quitting cigarette smoking. This study describes middle, high school, and college students' beliefs about, and experiences with, e-cigarettes for cigarette smoking cessation.&lt;bold&gt;Methods: &lt;/bold&gt;We conducted 18 focus groups (n = 127) with male and female cigarette smokers and nonsmokers in 2 public colleges, 2 high schools, and 1 middle school in Connecticut between November 2012 and April 2013. Participants discussed cigarette smoking cessation in relation to e-cigarettes. Verbatim transcripts were analyzed using thematic analysis.&lt;bold&gt;Results: &lt;/bold&gt;All participants, regardless of age and smoking status, were aware that e-cigarettes could be used for smoking cessation. College and high school participants described different methods of how e-cigarettes could be used for smoking cessation: (a) nicotine reduction followed by cessation; (b) cigarette reduction/dual use; and (c) long-term exclusive e-cigarette use. However, overall, participants did not perceive that e-cigarette use led to successful quitting experiences. Participants described positive attributes (maintenance of smoking actions, \"healthier\" alternative to cigarettes, and parental approval) and negative attributes (persistence of craving, maintenance of addiction) of e-cigarettes for cessation. Some college students expressed distrust of marketing of e-cigarettes for smoking cessation.&lt;bold&gt;Conclusions: &lt;/bold&gt;Adolescent and young adult smokers and nonsmokers perceive that there are several methods of using e-cigarettes for quitting and are aware of both positive and negative aspects of the product. Future research is needed to determine the role of e-cigarettes for smoking cessation in this population. [ABSTRACT FROM AUTHOR]","author":[{"dropping-particle":"","family":"Camenga","given":"Deepa R","non-dropping-particle":"","parse-names":false,"suffix":""},{"dropping-particle":"","family":"Cavallo","given":"Dana A","non-dropping-particle":"","parse-names":false,"suffix":""},{"dropping-particle":"","family":"Kong","given":"Grace","non-dropping-particle":"","parse-names":false,"suffix":""},{"dropping-particle":"","family":"Morean","given":"Meghan E","non-dropping-particle":"","parse-names":false,"suffix":""},{"dropping-particle":"","family":"Connell","given":"Christian M","non-dropping-particle":"","parse-names":false,"suffix":""},{"dropping-particle":"","family":"Simon","given":"Patricia","non-dropping-particle":"","parse-names":false,"suffix":""},{"dropping-particle":"","family":"Bulmer","given":"Sandra M","non-dropping-particle":"","parse-names":false,"suffix":""},{"dropping-particle":"","family":"Krishnan-Sarin","given":"Suchitra","non-dropping-particle":"","parse-names":false,"suffix":""}],"container-title":"Nicotine &amp; Tobacco Research","id":"ITEM-1","issue":"10","issued":{"date-parts":[["2015","10"]]},"note":"Accession Number: 109929924; Camenga, Deepa R. 1 Cavallo, Dana A. 2 Kong, Grace 2 Morean, Meghan E. 2,3 Connell, Christian M. 2 Simon, Patricia 2 Bulmer, Sandra M. 4 Krishnan-Sarin, Suchitra 2; Email Address: suchitra.krishnan-sarin@yale.edu; Affiliation: 1: Department of Pediatrics, Yale School of Medicine, New Haven, CT 2: Department of Psychiatry, Yale School of Medicine, New Haven, CT 3: Department of Psychology, Oberlin College, Oberlin, OH 4: Department of Public Health, Southern Connecticut State University, New Haven, CT; Source Info: Oct2015, Vol. 17 Issue 10, p1235; Number of Pages: 7p; Illustrations: 2 Charts; Document Type: journal article","page":"1235-1241","title":"Adolescents' and Young Adults' Perceptions of Electronic Cigarettes for Smoking Cessation: A Focus Group Study.","type":"article-journal","volume":"17"},"locator":"1238","uris":["http://www.mendeley.com/documents/?uuid=6b46c3cc-c79f-4f8d-8767-6b31b38bc844"]}],"mendeley":{"formattedCitation":"(Camenga et al., 2015, p. 1238)","plainTextFormattedCitation":"(Camenga et al., 2015, p. 1238)","previouslyFormattedCitation":"(Camenga et al., 2015, p. 1238)"},"properties":{"noteIndex":0},"schema":"https://github.com/citation-style-language/schema/raw/master/csl-citation.json"}</w:instrText>
      </w:r>
      <w:r>
        <w:fldChar w:fldCharType="separate"/>
      </w:r>
      <w:r w:rsidR="00FA0F5D" w:rsidRPr="00FA0F5D">
        <w:rPr>
          <w:noProof/>
        </w:rPr>
        <w:t>(Camenga et al., 2015, p. 1238)</w:t>
      </w:r>
      <w:r>
        <w:fldChar w:fldCharType="end"/>
      </w:r>
      <w:r>
        <w:t>.</w:t>
      </w:r>
    </w:p>
    <w:p w14:paraId="780F876A" w14:textId="77777777" w:rsidR="004B2BA6" w:rsidRDefault="004B2BA6" w:rsidP="004B2BA6">
      <w:pPr>
        <w:spacing w:line="480" w:lineRule="auto"/>
        <w:jc w:val="both"/>
        <w:rPr>
          <w:i/>
          <w:iCs/>
        </w:rPr>
      </w:pPr>
      <w:r>
        <w:t xml:space="preserve">This evidence suggests an injunctive norm that e-cigarettes were </w:t>
      </w:r>
      <w:r w:rsidRPr="006A0480">
        <w:t xml:space="preserve">approved of if it was thought </w:t>
      </w:r>
      <w:r>
        <w:t>adolescent</w:t>
      </w:r>
      <w:r w:rsidRPr="006A0480">
        <w:t xml:space="preserve"> smokers were using them to </w:t>
      </w:r>
      <w:r>
        <w:t>reduce or</w:t>
      </w:r>
      <w:r w:rsidRPr="006A0480">
        <w:t xml:space="preserve"> </w:t>
      </w:r>
      <w:r>
        <w:t xml:space="preserve">to </w:t>
      </w:r>
      <w:r w:rsidRPr="006A0480">
        <w:t>quit</w:t>
      </w:r>
      <w:r>
        <w:t xml:space="preserve"> cigarette smoking, but not if they were being used without a history of smoking. This suggests that approval from authority figures such as parents worked alongside perceptions of harm from e-cigarettes to create more of an injunctive norm. </w:t>
      </w:r>
    </w:p>
    <w:p w14:paraId="06CADA3C" w14:textId="77777777" w:rsidR="004B2BA6" w:rsidRPr="00055256" w:rsidRDefault="004B2BA6" w:rsidP="004B2BA6">
      <w:pPr>
        <w:pStyle w:val="Heading3"/>
        <w:spacing w:before="120" w:line="480" w:lineRule="auto"/>
        <w:rPr>
          <w:i/>
          <w:iCs/>
        </w:rPr>
      </w:pPr>
      <w:r w:rsidRPr="00055256">
        <w:rPr>
          <w:rFonts w:ascii="Times New Roman" w:hAnsi="Times New Roman"/>
          <w:i/>
          <w:iCs/>
          <w:color w:val="auto"/>
        </w:rPr>
        <w:t>Discreet use and adolescent rebellion</w:t>
      </w:r>
    </w:p>
    <w:p w14:paraId="2F22D27D" w14:textId="3CBF334F" w:rsidR="004B2BA6" w:rsidRPr="00D806B5" w:rsidRDefault="004B2BA6" w:rsidP="004B2BA6">
      <w:pPr>
        <w:spacing w:line="480" w:lineRule="auto"/>
        <w:jc w:val="both"/>
      </w:pPr>
      <w:r>
        <w:t>D</w:t>
      </w:r>
      <w:r w:rsidRPr="00D806B5">
        <w:t>ue to the lack of identifiable smell in comparison to tobacco cigarettes, e-cigarettes were perceived as easier to hide among adolescents</w:t>
      </w:r>
      <w:r w:rsidR="00E6203E">
        <w:t xml:space="preserve"> </w:t>
      </w:r>
      <w:r w:rsidR="00E6203E">
        <w:fldChar w:fldCharType="begin" w:fldLock="1"/>
      </w:r>
      <w:r w:rsidR="00E6203E">
        <w:instrText>ADDIN CSL_CITATION {"citationItems":[{"id":"ITEM-1","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1","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id":"ITEM-2","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2","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uris":["http://www.mendeley.com/documents/?uuid=1edb74d2-6af3-47e6-bbe6-f75e98716528"]},{"id":"ITEM-3","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3","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4","itemData":{"DOI":"10.1016/j.healthplace.2019.04.005","ISSN":"18732054","abstract":"There is concern that the emergence of e-cigarettes could result in an increase in young people's intake of, and exposure to, nicotine. This UK study used friendship group interviews to elicit the perspectives of young people from socioeconomically contrasting backgrounds regarding e-cigarettes. Young people from both advantaged and disadvantaged backgrounds described similar e-cigarette practices in the home environment, and, for both health and sensory reasons, viewed these as preferable to tobacco smoking. Space-related practices of adult e-cigarette use in the home were revealed to be more malleable than those of tobacco use. Results also highlighted that e-cigarettes offered young people new opportunities for nicotine consumption in the home. Methods of storing e-cigarettes in domestic spaces posed safety risks to younger children and easy access to e-cigarettes for others.","author":[{"dropping-particle":"","family":"Kirkcaldy","given":"Andrew","non-dropping-particle":"","parse-names":false,"suffix":""},{"dropping-particle":"","family":"Fairbrother","given":"Hannah","non-dropping-particle":"","parse-names":false,"suffix":""},{"dropping-particle":"","family":"Weiner","given":"Kate","non-dropping-particle":"","parse-names":false,"suffix":""},{"dropping-particle":"","family":"Curtis","given":"Penny","non-dropping-particle":"","parse-names":false,"suffix":""}],"container-title":"Health and Place","id":"ITEM-4","issued":{"date-parts":[["2019","5","1"]]},"page":"157-164","publisher":"Elsevier Ltd","title":"Young people's perspectives of e-cigarette use in the home","type":"article-journal","volume":"57"},"uris":["http://www.mendeley.com/documents/?uuid=8a5ed6ff-6af4-32b3-91f6-8a4f69cc38c2"]},{"id":"ITEM-5","itemData":{"ISSN":"15332640","abstract":"Electronic cigarettes (e-cigarettes) are novel, battery-operated inhalation devices that provide warm, vaporized nicotine, and often propylene glycol, to users without the inclusion of tobacco smoke. Because men, in general, are more likely to use cigarettes and illicit drugs than women, a qualitative study was undertaken to investigate the beliefs and perceived social norms regarding this issue among 47 teenage boys who self-identified themselves as current e-cigarette smokers. The majority of respondents reported that they used e-cigarettes because of expeditious consumption and concealment. Furthermore, the most common places respondents self-reported using e-cigarettes were everywhere, in school bathrooms, at home, and in school staircases. Interestingly, respondents stated that e-cigarettes are popular because they are accessible, healthier than tobacco cigarettes, and more aesthetically pleasing. Because of the growing popularity and uncertainty regarding the social and physical consequences of e-cigarettes, this study shows a need for additional research discovery. [ABSTRACT FROM AUTHOR]","author":[{"dropping-particle":"","family":"Peters","given":"RonaldJ.","non-dropping-particle":"","parse-names":false,"suffix":""},{"dropping-particle":"","family":"Meshack","given":"Angela","non-dropping-particle":"","parse-names":false,"suffix":""},{"dropping-particle":"","family":"Lin","given":"Mi-Ting","non-dropping-particle":"","parse-names":false,"suffix":""},{"dropping-particle":"","family":"Hill","given":"Mandy","non-dropping-particle":"","parse-names":false,"suffix":""},{"dropping-particle":"","family":"Abughosh","given":"Susan","non-dropping-particle":"","parse-names":false,"suffix":""}],"container-title":"Journal of Ethnicity in Substance Abuse","id":"ITEM-5","issue":"4","issued":{"date-parts":[["2013","10"]]},"note":"Accession Number: 91949561; Peters, RonaldJ. 1; Email Address: Ronald.J.Peters@uth.tmc.edu Meshack, Angela 2 Lin, Mi-Ting 3 Hill, Mandy 3 Abughosh, Susan 4; Affiliation: 1: The University of Texas Health Science Center at Houston, School of Public Health, Houston, Texas 2: Texas Southern University, Houston, Texas 3: The University of Texas Health Science Center at Houston, Houston, Texas 4: University of Houston School of Pharmacy, Houston, Texas; Source Info: Oct-Dec2013, Vol. 12 Issue 4, p300; Subject Term: BLACKS; Subject Term: ELECTRONICS; Subject Term: FOCUS groups; Subject Term: ATTITUDES toward health; Subject Term: HISPANIC Americans; Subject Term: NICOTINE; Subject Term: SAFETY; Subject Term: SMOKING; Subject Term: SOCIAL skills; Subject Term: QUALITATIVE research; Subject Term: MEDICAL coding; Author-Supplied Keyword: drug use; Author-Supplied Keyword: E-cigarette; Author-Supplied Keyword: electronic cigarette; Author-Supplied Keyword: teenage; NAICS/Industry Codes: 811219 Other Electronic and Precision Equipment Repair and Maintenance; NAICS/Industry Codes: 325411 Medicinal and Botanical Manufacturing; Number of Pages: 8p; Illustrations: 2 Charts; Document Type: Article","page":"300-307","title":"The Social Norms and Beliefs of Teenage Male Electronic Cigarette Use.","type":"article-journal","volume":"12"},"uris":["http://www.mendeley.com/documents/?uuid=3ad1e5ec-ea3e-4ad1-b17c-dae011bfd7d4"]},{"id":"ITEM-6","itemData":{"DOI":"10.1093/ntr/ntw095","ISSN":"1462-2203","abstract":"Introduction: Most studies have assessed use of \"e-cigarettes\" or \"electronic cigarettes,\" potentially excluding new electronic nicotine delivery systems (ENDS), such as e-hookahs and vape pens. Little is known about how adolescents and young adults perceive ENDS and if their perceptions vary by sub-type. We explored ENDS perceptions among these populations.Methods: Ten focus groups with 77 adolescents and young adults, ages 13-25, were conducted in spring 2014. Participants were users or susceptible nonusers of novel tobacco products. Focus group transcripts were coded for emergent themes.Results: Participants reported positive ENDS attributes, including flavor variety; user control of nicotine content; and smoke trick facilitation. Negative attributes included different feel compared to combustible cigarettes, nicotine addiction potential, and no cue to stop use. Participants perceived less harm from ENDS compared to combustible cigarettes, perhaps due to marketing and lack of product regulation, but noted the uncertainty of ingredients in ENDS. Numerous terms were used to describe ENDS, including \"e-cigarette,\" \"e-hookah,\" \"hookah pens,\" \"tanks,\" and \"vapes.\" Although no clear classification system emerged, participants used product characteristics like nicotine content and chargeability to attempt classification. Perceptions differed by product used. E-hookah users were perceived as young and trendy while e-cigarette users were perceived as old and addicted to nicotine.Conclusions: Young adults and adolescents report distinct ENDS sub-types with varying characteristics and social perceptions of users. Although they had more positive than negative perceptions of ENDS, prevention efforts should consider highlighting negative attributes as they may discourage use and product trial among young nonusers.Implications: Our study underscores the need for a standardized measurement system for ENDS sub-types and additional research on how ENDS sub-types are perceived among adolescents and young adults. In addition, our findings highlight negative product attributes reported by participants that may be useful in prevention and regulatory efforts to offset favorable marketing messages.","author":[{"dropping-particle":"","family":"Wagoner","given":"Kimberly G","non-dropping-particle":"","parse-names":false,"suffix":""},{"dropping-particle":"","family":"Cornacchione","given":"Jennifer","non-dropping-particle":"","parse-names":false,"suffix":""},{"dropping-particle":"","family":"Wiseman","given":"Kimberly D","non-dropping-particle":"","parse-names":false,"suffix":""},{"dropping-particle":"","family":"Teal","given":"Randall","non-dropping-particle":"","parse-names":false,"suffix":""},{"dropping-particle":"","family":"Moracco","given":"Kathryn E","non-dropping-particle":"","parse-names":false,"suffix":""},{"dropping-particle":"","family":"Sutfin","given":"Erin L","non-dropping-particle":"","parse-names":false,"suffix":""}],"container-title":"Nicotine &amp; Tobacco Research","id":"ITEM-6","issue":"10","issued":{"date-parts":[["2016","10"]]},"note":"Accession Number: 118033626. Language: English. Entry Date: 20180723. Revision Date: 20180724. Publication Type: journal article. Journal Subset: Biomedical; Europe; UK &amp;amp; Ireland. Grant Information: P30 DK056350/DK/NIDDK NIH HHS/United States. NLM UID: 9815751.","page":"206-212","publisher":"Oxford University Press / USA","publisher-place":"Department of Social Sciences and Health Policy, Wake Forest School of Medicine, Winston-Salem, NC","title":"E-cigarettes, Hookah Pens and Vapes: Adolescent and Young Adult Perceptions of Electronic Nicotine Delivery Systems.","type":"article-journal","volume":"18"},"uris":["http://www.mendeley.com/documents/?uuid=2f273ca6-10d7-42fe-9184-a9c28b26877e"]}],"mendeley":{"formattedCitation":"(de Andrade et al., 2016; Hammal &amp; Finegan, 2016; Hilton et al., 2016; Kirkcaldy et al., 2019; Peters et al., 2013; Wagoner et al., 2016)","plainTextFormattedCitation":"(de Andrade et al., 2016; Hammal &amp; Finegan, 2016; Hilton et al., 2016; Kirkcaldy et al., 2019; Peters et al., 2013; Wagoner et al., 2016)","previouslyFormattedCitation":"(de Andrade et al., 2016; Hammal &amp; Finegan, 2016; Hilton et al., 2016; Kirkcaldy et al., 2019; Peters et al., 2013; Wagoner et al., 2016)"},"properties":{"noteIndex":0},"schema":"https://github.com/citation-style-language/schema/raw/master/csl-citation.json"}</w:instrText>
      </w:r>
      <w:r w:rsidR="00E6203E">
        <w:fldChar w:fldCharType="separate"/>
      </w:r>
      <w:r w:rsidR="00E6203E" w:rsidRPr="004A4CE1">
        <w:rPr>
          <w:noProof/>
        </w:rPr>
        <w:t>(de Andrade et al., 2016; Hammal &amp; Finegan, 2016; Hilton et al., 2016; Kirkcaldy et al., 2019; Peters et al., 2013; Wagoner et al., 2016)</w:t>
      </w:r>
      <w:r w:rsidR="00E6203E">
        <w:fldChar w:fldCharType="end"/>
      </w:r>
      <w:r w:rsidRPr="00D806B5">
        <w:t xml:space="preserve">: ‘an e-cigarette's a bit more discreet, you can't, like, smell it’ (12, UK) </w:t>
      </w:r>
      <w:r w:rsidRPr="00D806B5">
        <w:fldChar w:fldCharType="begin" w:fldLock="1"/>
      </w:r>
      <w:r w:rsidR="004A4CE1">
        <w:instrText>ADDIN CSL_CITATION {"citationItems":[{"id":"ITEM-1","itemData":{"DOI":"10.1016/j.healthplace.2019.04.005","ISSN":"18732054","abstract":"There is concern that the emergence of e-cigarettes could result in an increase in young people's intake of, and exposure to, nicotine. This UK study used friendship group interviews to elicit the perspectives of young people from socioeconomically contrasting backgrounds regarding e-cigarettes. Young people from both advantaged and disadvantaged backgrounds described similar e-cigarette practices in the home environment, and, for both health and sensory reasons, viewed these as preferable to tobacco smoking. Space-related practices of adult e-cigarette use in the home were revealed to be more malleable than those of tobacco use. Results also highlighted that e-cigarettes offered young people new opportunities for nicotine consumption in the home. Methods of storing e-cigarettes in domestic spaces posed safety risks to younger children and easy access to e-cigarettes for others.","author":[{"dropping-particle":"","family":"Kirkcaldy","given":"Andrew","non-dropping-particle":"","parse-names":false,"suffix":""},{"dropping-particle":"","family":"Fairbrother","given":"Hannah","non-dropping-particle":"","parse-names":false,"suffix":""},{"dropping-particle":"","family":"Weiner","given":"Kate","non-dropping-particle":"","parse-names":false,"suffix":""},{"dropping-particle":"","family":"Curtis","given":"Penny","non-dropping-particle":"","parse-names":false,"suffix":""}],"container-title":"Health and Place","id":"ITEM-1","issued":{"date-parts":[["2019","5","1"]]},"page":"157-164","publisher":"Elsevier Ltd","title":"Young people's perspectives of e-cigarette use in the home","type":"article-journal","volume":"57"},"locator":"160","uris":["http://www.mendeley.com/documents/?uuid=9dc07ad9-3c1c-310a-8a2a-447cfa460543"]}],"mendeley":{"formattedCitation":"(Kirkcaldy et al., 2019, p. 160)","plainTextFormattedCitation":"(Kirkcaldy et al., 2019, p. 160)","previouslyFormattedCitation":"(Kirkcaldy et al., 2019, p. 160)"},"properties":{"noteIndex":0},"schema":"https://github.com/citation-style-language/schema/raw/master/csl-citation.json"}</w:instrText>
      </w:r>
      <w:r w:rsidRPr="00D806B5">
        <w:fldChar w:fldCharType="separate"/>
      </w:r>
      <w:r w:rsidR="004A4CE1" w:rsidRPr="004A4CE1">
        <w:rPr>
          <w:noProof/>
        </w:rPr>
        <w:t>(Kirkcaldy et al., 2019, p. 160)</w:t>
      </w:r>
      <w:r w:rsidRPr="00D806B5">
        <w:fldChar w:fldCharType="end"/>
      </w:r>
      <w:r w:rsidRPr="00D806B5">
        <w:t xml:space="preserve">. While some participants noted that they vaped discreetly on the train (16, UK) </w:t>
      </w:r>
      <w:r w:rsidRPr="00D806B5">
        <w:fldChar w:fldCharType="begin" w:fldLock="1"/>
      </w:r>
      <w:r w:rsidR="00BF3EEF">
        <w:instrText>ADDIN CSL_CITATION {"citationItems":[{"id":"ITEM-1","itemData":{"DOI":"10.1111/1467-9566.12741","ISSN":"14679566","abstract":"E-cigarettes are devices through which a nicotine solution is 'vapourised' and inhaled by the user. Unlike cigarettes, the process involves no tobacco combustion. However, the inhalation and exhalation of vapour is reminiscent of smoking and there is debate about the possible harms and benefits of e-cigarette use, including the 'renormalisation' of smoking. Despite these debates, there has been little exploration into the embodied and semiotic similarities between smoking and vaping. This paper views the practices of vaping and smoking through the lens of performativity that is, the accumulation of meaning associated with the habits over time and space. Through in-depth interviews, we explore how young adults from primarily disadvantaged areas in Scotland, understand the similarity in practices between smoking and vaping. Participants talked about financial barriers to using different types of e-cigarettes, and how their use reflected their views on smoking cessation. They also discussed the embodied similarities between smoking and vaping, with divergent opinions on whether this continuance of habit was beneficial or not, revealing still developing and ambiguous norms around performativity. The norms of vaping were also frequently discussed, with participants' experiences and views reflecting the contested position of vaping in an environment where cigarette smoking is denormalised.","author":[{"dropping-particle":"","family":"Lucherini","given":"Mark","non-dropping-particle":"","parse-names":false,"suffix":""},{"dropping-particle":"","family":"Rooke","given":"Catriona","non-dropping-particle":"","parse-names":false,"suffix":""},{"dropping-particle":"","family":"Amos","given":"Amanda","non-dropping-particle":"","parse-names":false,"suffix":""}],"container-title":"Sociology of Health and Illness","id":"ITEM-1","issue":"6","issued":{"date-parts":[["2018","7","1"]]},"page":"1037-1052","publisher":"Blackwell Publishing Ltd","title":"E-cigarettes, vaping and performativity in the context of tobacco denormalisation","type":"article-journal","volume":"40"},"locator":"1044","uris":["http://www.mendeley.com/documents/?uuid=30d2e094-cdbb-3d3d-85b7-aead66c751de"]}],"mendeley":{"formattedCitation":"(Lucherini et al., 2018, p. 1044)","plainTextFormattedCitation":"(Lucherini et al., 2018, p. 1044)","previouslyFormattedCitation":"(Lucherini et al., 2018, p. 1044)"},"properties":{"noteIndex":0},"schema":"https://github.com/citation-style-language/schema/raw/master/csl-citation.json"}</w:instrText>
      </w:r>
      <w:r w:rsidRPr="00D806B5">
        <w:fldChar w:fldCharType="separate"/>
      </w:r>
      <w:r w:rsidR="00FA0F5D" w:rsidRPr="00FA0F5D">
        <w:rPr>
          <w:noProof/>
        </w:rPr>
        <w:t>(Lucherini et al., 2018, p. 1044)</w:t>
      </w:r>
      <w:r w:rsidRPr="00D806B5">
        <w:fldChar w:fldCharType="end"/>
      </w:r>
      <w:r w:rsidRPr="00D806B5">
        <w:t xml:space="preserve"> and ‘anywhere’ (15-17, US) </w:t>
      </w:r>
      <w:r w:rsidRPr="00D806B5">
        <w:fldChar w:fldCharType="begin" w:fldLock="1"/>
      </w:r>
      <w:r w:rsidR="00BF3EEF">
        <w:instrText>ADDIN CSL_CITATION {"citationItems":[{"id":"ITEM-1","itemData":{"ISSN":"15332640","abstract":"Electronic cigarettes (e-cigarettes) are novel, battery-operated inhalation devices that provide warm, vaporized nicotine, and often propylene glycol, to users without the inclusion of tobacco smoke. Because men, in general, are more likely to use cigarettes and illicit drugs than women, a qualitative study was undertaken to investigate the beliefs and perceived social norms regarding this issue among 47 teenage boys who self-identified themselves as current e-cigarette smokers. The majority of respondents reported that they used e-cigarettes because of expeditious consumption and concealment. Furthermore, the most common places respondents self-reported using e-cigarettes were everywhere, in school bathrooms, at home, and in school staircases. Interestingly, respondents stated that e-cigarettes are popular because they are accessible, healthier than tobacco cigarettes, and more aesthetically pleasing. Because of the growing popularity and uncertainty regarding the social and physical consequences of e-cigarettes, this study shows a need for additional research discovery. [ABSTRACT FROM AUTHOR]","author":[{"dropping-particle":"","family":"Peters","given":"RonaldJ.","non-dropping-particle":"","parse-names":false,"suffix":""},{"dropping-particle":"","family":"Meshack","given":"Angela","non-dropping-particle":"","parse-names":false,"suffix":""},{"dropping-particle":"","family":"Lin","given":"Mi-Ting","non-dropping-particle":"","parse-names":false,"suffix":""},{"dropping-particle":"","family":"Hill","given":"Mandy","non-dropping-particle":"","parse-names":false,"suffix":""},{"dropping-particle":"","family":"Abughosh","given":"Susan","non-dropping-particle":"","parse-names":false,"suffix":""}],"container-title":"Journal of Ethnicity in Substance Abuse","id":"ITEM-1","issue":"4","issued":{"date-parts":[["2013","10"]]},"note":"Accession Number: 91949561; Peters, RonaldJ. 1; Email Address: Ronald.J.Peters@uth.tmc.edu Meshack, Angela 2 Lin, Mi-Ting 3 Hill, Mandy 3 Abughosh, Susan 4; Affiliation: 1: The University of Texas Health Science Center at Houston, School of Public Health, Houston, Texas 2: Texas Southern University, Houston, Texas 3: The University of Texas Health Science Center at Houston, Houston, Texas 4: University of Houston School of Pharmacy, Houston, Texas; Source Info: Oct-Dec2013, Vol. 12 Issue 4, p300; Subject Term: BLACKS; Subject Term: ELECTRONICS; Subject Term: FOCUS groups; Subject Term: ATTITUDES toward health; Subject Term: HISPANIC Americans; Subject Term: NICOTINE; Subject Term: SAFETY; Subject Term: SMOKING; Subject Term: SOCIAL skills; Subject Term: QUALITATIVE research; Subject Term: MEDICAL coding; Author-Supplied Keyword: drug use; Author-Supplied Keyword: E-cigarette; Author-Supplied Keyword: electronic cigarette; Author-Supplied Keyword: teenage; NAICS/Industry Codes: 811219 Other Electronic and Precision Equipment Repair and Maintenance; NAICS/Industry Codes: 325411 Medicinal and Botanical Manufacturing; Number of Pages: 8p; Illustrations: 2 Charts; Document Type: Article","page":"300-307","title":"The Social Norms and Beliefs of Teenage Male Electronic Cigarette Use.","type":"article-journal","volume":"12"},"locator":"303","uris":["http://www.mendeley.com/documents/?uuid=3ad1e5ec-ea3e-4ad1-b17c-dae011bfd7d4"]}],"mendeley":{"formattedCitation":"(Peters et al., 2013, p. 303)","plainTextFormattedCitation":"(Peters et al., 2013, p. 303)","previouslyFormattedCitation":"(Peters et al., 2013, p. 303)"},"properties":{"noteIndex":0},"schema":"https://github.com/citation-style-language/schema/raw/master/csl-citation.json"}</w:instrText>
      </w:r>
      <w:r w:rsidRPr="00D806B5">
        <w:fldChar w:fldCharType="separate"/>
      </w:r>
      <w:r w:rsidR="00FA0F5D" w:rsidRPr="00FA0F5D">
        <w:rPr>
          <w:noProof/>
        </w:rPr>
        <w:t>(Peters et al., 2013, p. 303)</w:t>
      </w:r>
      <w:r w:rsidRPr="00D806B5">
        <w:fldChar w:fldCharType="end"/>
      </w:r>
      <w:r w:rsidRPr="00D806B5">
        <w:t xml:space="preserve">, covert and discreet e-cigarette use was most frequently discussed in terms of hiding vaping activities from family members and authoritative figures who disapproved of </w:t>
      </w:r>
      <w:r>
        <w:t>nicotine use</w:t>
      </w:r>
      <w:r w:rsidR="00E6203E">
        <w:t xml:space="preserve"> </w:t>
      </w:r>
      <w:r w:rsidR="00E6203E">
        <w:fldChar w:fldCharType="begin" w:fldLock="1"/>
      </w:r>
      <w:r w:rsidR="00E6203E">
        <w:instrText>ADDIN CSL_CITATION {"citationItems":[{"id":"ITEM-1","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1","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2","itemData":{"DOI":"10.1093/ntr/ntw095","ISSN":"1462-2203","abstract":"Introduction: Most studies have assessed use of \"e-cigarettes\" or \"electronic cigarettes,\" potentially excluding new electronic nicotine delivery systems (ENDS), such as e-hookahs and vape pens. Little is known about how adolescents and young adults perceive ENDS and if their perceptions vary by sub-type. We explored ENDS perceptions among these populations.Methods: Ten focus groups with 77 adolescents and young adults, ages 13-25, were conducted in spring 2014. Participants were users or susceptible nonusers of novel tobacco products. Focus group transcripts were coded for emergent themes.Results: Participants reported positive ENDS attributes, including flavor variety; user control of nicotine content; and smoke trick facilitation. Negative attributes included different feel compared to combustible cigarettes, nicotine addiction potential, and no cue to stop use. Participants perceived less harm from ENDS compared to combustible cigarettes, perhaps due to marketing and lack of product regulation, but noted the uncertainty of ingredients in ENDS. Numerous terms were used to describe ENDS, including \"e-cigarette,\" \"e-hookah,\" \"hookah pens,\" \"tanks,\" and \"vapes.\" Although no clear classification system emerged, participants used product characteristics like nicotine content and chargeability to attempt classification. Perceptions differed by product used. E-hookah users were perceived as young and trendy while e-cigarette users were perceived as old and addicted to nicotine.Conclusions: Young adults and adolescents report distinct ENDS sub-types with varying characteristics and social perceptions of users. Although they had more positive than negative perceptions of ENDS, prevention efforts should consider highlighting negative attributes as they may discourage use and product trial among young nonusers.Implications: Our study underscores the need for a standardized measurement system for ENDS sub-types and additional research on how ENDS sub-types are perceived among adolescents and young adults. In addition, our findings highlight negative product attributes reported by participants that may be useful in prevention and regulatory efforts to offset favorable marketing messages.","author":[{"dropping-particle":"","family":"Wagoner","given":"Kimberly G","non-dropping-particle":"","parse-names":false,"suffix":""},{"dropping-particle":"","family":"Cornacchione","given":"Jennifer","non-dropping-particle":"","parse-names":false,"suffix":""},{"dropping-particle":"","family":"Wiseman","given":"Kimberly D","non-dropping-particle":"","parse-names":false,"suffix":""},{"dropping-particle":"","family":"Teal","given":"Randall","non-dropping-particle":"","parse-names":false,"suffix":""},{"dropping-particle":"","family":"Moracco","given":"Kathryn E","non-dropping-particle":"","parse-names":false,"suffix":""},{"dropping-particle":"","family":"Sutfin","given":"Erin L","non-dropping-particle":"","parse-names":false,"suffix":""}],"container-title":"Nicotine &amp; Tobacco Research","id":"ITEM-2","issue":"10","issued":{"date-parts":[["2016","10"]]},"note":"Accession Number: 118033626. Language: English. Entry Date: 20180723. Revision Date: 20180724. Publication Type: journal article. Journal Subset: Biomedical; Europe; UK &amp;amp; Ireland. Grant Information: P30 DK056350/DK/NIDDK NIH HHS/United States. NLM UID: 9815751.","page":"206-212","publisher":"Oxford University Press / USA","publisher-place":"Department of Social Sciences and Health Policy, Wake Forest School of Medicine, Winston-Salem, NC","title":"E-cigarettes, Hookah Pens and Vapes: Adolescent and Young Adult Perceptions of Electronic Nicotine Delivery Systems.","type":"article-journal","volume":"18"},"uris":["http://www.mendeley.com/documents/?uuid=2f273ca6-10d7-42fe-9184-a9c28b26877e"]},{"id":"ITEM-3","itemData":{"DOI":"10.1016/j.healthplace.2019.04.005","ISSN":"18732054","abstract":"There is concern that the emergence of e-cigarettes could result in an increase in young people's intake of, and exposure to, nicotine. This UK study used friendship group interviews to elicit the perspectives of young people from socioeconomically contrasting backgrounds regarding e-cigarettes. Young people from both advantaged and disadvantaged backgrounds described similar e-cigarette practices in the home environment, and, for both health and sensory reasons, viewed these as preferable to tobacco smoking. Space-related practices of adult e-cigarette use in the home were revealed to be more malleable than those of tobacco use. Results also highlighted that e-cigarettes offered young people new opportunities for nicotine consumption in the home. Methods of storing e-cigarettes in domestic spaces posed safety risks to younger children and easy access to e-cigarettes for others.","author":[{"dropping-particle":"","family":"Kirkcaldy","given":"Andrew","non-dropping-particle":"","parse-names":false,"suffix":""},{"dropping-particle":"","family":"Fairbrother","given":"Hannah","non-dropping-particle":"","parse-names":false,"suffix":""},{"dropping-particle":"","family":"Weiner","given":"Kate","non-dropping-particle":"","parse-names":false,"suffix":""},{"dropping-particle":"","family":"Curtis","given":"Penny","non-dropping-particle":"","parse-names":false,"suffix":""}],"container-title":"Health and Place","id":"ITEM-3","issued":{"date-parts":[["2019","5","1"]]},"page":"157-164","publisher":"Elsevier Ltd","title":"Young people's perspectives of e-cigarette use in the home","type":"article-journal","volume":"57"},"uris":["http://www.mendeley.com/documents/?uuid=8a5ed6ff-6af4-32b3-91f6-8a4f69cc38c2"]},{"id":"ITEM-4","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4","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mendeley":{"formattedCitation":"(de Andrade et al., 2016; Hilton et al., 2016; Kirkcaldy et al., 2019; Wagoner et al., 2016)","plainTextFormattedCitation":"(de Andrade et al., 2016; Hilton et al., 2016; Kirkcaldy et al., 2019; Wagoner et al., 2016)","previouslyFormattedCitation":"(de Andrade et al., 2016; Hilton et al., 2016; Kirkcaldy et al., 2019; Wagoner et al., 2016)"},"properties":{"noteIndex":0},"schema":"https://github.com/citation-style-language/schema/raw/master/csl-citation.json"}</w:instrText>
      </w:r>
      <w:r w:rsidR="00E6203E">
        <w:fldChar w:fldCharType="separate"/>
      </w:r>
      <w:r w:rsidR="00E6203E" w:rsidRPr="004A4CE1">
        <w:rPr>
          <w:noProof/>
        </w:rPr>
        <w:t>(de Andrade et al., 2016; Hilton et al., 2016; Kirkcaldy et al., 2019; Wagoner et al., 2016)</w:t>
      </w:r>
      <w:r w:rsidR="00E6203E">
        <w:fldChar w:fldCharType="end"/>
      </w:r>
      <w:r w:rsidRPr="00D806B5">
        <w:t xml:space="preserve">. For example, Hilton et al. </w:t>
      </w:r>
      <w:r w:rsidRPr="00D806B5">
        <w:fldChar w:fldCharType="begin" w:fldLock="1"/>
      </w:r>
      <w:r w:rsidR="00BF3EEF">
        <w:instrText>ADDIN CSL_CITATION {"citationItems":[{"id":"ITEM-1","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1","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locator":"5","suppress-author":1,"uris":["http://www.mendeley.com/documents/?uuid=04fc1a60-b936-4a55-915e-9d610aa273f8"]}],"mendeley":{"formattedCitation":"(2016, p. 5)","plainTextFormattedCitation":"(2016, p. 5)","previouslyFormattedCitation":"(2016, p. 5)"},"properties":{"noteIndex":0},"schema":"https://github.com/citation-style-language/schema/raw/master/csl-citation.json"}</w:instrText>
      </w:r>
      <w:r w:rsidRPr="00D806B5">
        <w:fldChar w:fldCharType="separate"/>
      </w:r>
      <w:r w:rsidR="00FA0F5D" w:rsidRPr="00FA0F5D">
        <w:rPr>
          <w:noProof/>
        </w:rPr>
        <w:t>(2016, p. 5)</w:t>
      </w:r>
      <w:r w:rsidRPr="00D806B5">
        <w:fldChar w:fldCharType="end"/>
      </w:r>
      <w:r w:rsidRPr="00D806B5">
        <w:t xml:space="preserve"> note that e-cigarettes helped </w:t>
      </w:r>
      <w:r>
        <w:t>participant</w:t>
      </w:r>
      <w:r w:rsidRPr="00D806B5">
        <w:t xml:space="preserve">s hide that they were </w:t>
      </w:r>
      <w:r>
        <w:t>nicotine users from</w:t>
      </w:r>
      <w:r w:rsidRPr="00D806B5">
        <w:t xml:space="preserve"> family members</w:t>
      </w:r>
      <w:r>
        <w:t xml:space="preserve"> (</w:t>
      </w:r>
      <w:r w:rsidRPr="00D806B5">
        <w:t>14-17</w:t>
      </w:r>
      <w:r>
        <w:t>, UK)</w:t>
      </w:r>
      <w:r w:rsidRPr="00D806B5">
        <w:t xml:space="preserve">. Another </w:t>
      </w:r>
      <w:r>
        <w:t xml:space="preserve">vaper </w:t>
      </w:r>
      <w:r w:rsidRPr="00D806B5">
        <w:t>noted: ‘I like it because it doesn’t leave smoke behind so your parents wouldn’t know if you’re using’ (</w:t>
      </w:r>
      <w:r>
        <w:t xml:space="preserve">13-17, </w:t>
      </w:r>
      <w:r w:rsidRPr="00D806B5">
        <w:t xml:space="preserve">US) </w:t>
      </w:r>
      <w:r w:rsidRPr="00D806B5">
        <w:fldChar w:fldCharType="begin" w:fldLock="1"/>
      </w:r>
      <w:r w:rsidR="00BF3EEF">
        <w:instrText>ADDIN CSL_CITATION {"citationItems":[{"id":"ITEM-1","itemData":{"DOI":"10.1093/ntr/ntw095","ISSN":"1462-2203","abstract":"Introduction: Most studies have assessed use of \"e-cigarettes\" or \"electronic cigarettes,\" potentially excluding new electronic nicotine delivery systems (ENDS), such as e-hookahs and vape pens. Little is known about how adolescents and young adults perceive ENDS and if their perceptions vary by sub-type. We explored ENDS perceptions among these populations.Methods: Ten focus groups with 77 adolescents and young adults, ages 13-25, were conducted in spring 2014. Participants were users or susceptible nonusers of novel tobacco products. Focus group transcripts were coded for emergent themes.Results: Participants reported positive ENDS attributes, including flavor variety; user control of nicotine content; and smoke trick facilitation. Negative attributes included different feel compared to combustible cigarettes, nicotine addiction potential, and no cue to stop use. Participants perceived less harm from ENDS compared to combustible cigarettes, perhaps due to marketing and lack of product regulation, but noted the uncertainty of ingredients in ENDS. Numerous terms were used to describe ENDS, including \"e-cigarette,\" \"e-hookah,\" \"hookah pens,\" \"tanks,\" and \"vapes.\" Although no clear classification system emerged, participants used product characteristics like nicotine content and chargeability to attempt classification. Perceptions differed by product used. E-hookah users were perceived as young and trendy while e-cigarette users were perceived as old and addicted to nicotine.Conclusions: Young adults and adolescents report distinct ENDS sub-types with varying characteristics and social perceptions of users. Although they had more positive than negative perceptions of ENDS, prevention efforts should consider highlighting negative attributes as they may discourage use and product trial among young nonusers.Implications: Our study underscores the need for a standardized measurement system for ENDS sub-types and additional research on how ENDS sub-types are perceived among adolescents and young adults. In addition, our findings highlight negative product attributes reported by participants that may be useful in prevention and regulatory efforts to offset favorable marketing messages.","author":[{"dropping-particle":"","family":"Wagoner","given":"Kimberly G","non-dropping-particle":"","parse-names":false,"suffix":""},{"dropping-particle":"","family":"Cornacchione","given":"Jennifer","non-dropping-particle":"","parse-names":false,"suffix":""},{"dropping-particle":"","family":"Wiseman","given":"Kimberly D","non-dropping-particle":"","parse-names":false,"suffix":""},{"dropping-particle":"","family":"Teal","given":"Randall","non-dropping-particle":"","parse-names":false,"suffix":""},{"dropping-particle":"","family":"Moracco","given":"Kathryn E","non-dropping-particle":"","parse-names":false,"suffix":""},{"dropping-particle":"","family":"Sutfin","given":"Erin L","non-dropping-particle":"","parse-names":false,"suffix":""}],"container-title":"Nicotine &amp; Tobacco Research","id":"ITEM-1","issue":"10","issued":{"date-parts":[["2016","10"]]},"note":"Accession Number: 118033626. Language: English. Entry Date: 20180723. Revision Date: 20180724. Publication Type: journal article. Journal Subset: Biomedical; Europe; UK &amp;amp; Ireland. Grant Information: P30 DK056350/DK/NIDDK NIH HHS/United States. NLM UID: 9815751.","page":"206-212","publisher":"Oxford University Press / USA","publisher-place":"Department of Social Sciences and Health Policy, Wake Forest School of Medicine, Winston-Salem, NC","title":"E-cigarettes, Hookah Pens and Vapes: Adolescent and Young Adult Perceptions of Electronic Nicotine Delivery Systems.","type":"article-journal","volume":"18"},"locator":"2008","uris":["http://www.mendeley.com/documents/?uuid=2f273ca6-10d7-42fe-9184-a9c28b26877e"]}],"mendeley":{"formattedCitation":"(Wagoner et al., 2016, p. 2008)","plainTextFormattedCitation":"(Wagoner et al., 2016, p. 2008)","previouslyFormattedCitation":"(Wagoner et al., 2016, p. 2008)"},"properties":{"noteIndex":0},"schema":"https://github.com/citation-style-language/schema/raw/master/csl-citation.json"}</w:instrText>
      </w:r>
      <w:r w:rsidRPr="00D806B5">
        <w:fldChar w:fldCharType="separate"/>
      </w:r>
      <w:r w:rsidR="00FA0F5D" w:rsidRPr="00FA0F5D">
        <w:rPr>
          <w:noProof/>
        </w:rPr>
        <w:t xml:space="preserve">(Wagoner et al., 2016, p. </w:t>
      </w:r>
      <w:r w:rsidR="00FA0F5D" w:rsidRPr="00FA0F5D">
        <w:rPr>
          <w:noProof/>
        </w:rPr>
        <w:lastRenderedPageBreak/>
        <w:t>2008)</w:t>
      </w:r>
      <w:r w:rsidRPr="00D806B5">
        <w:fldChar w:fldCharType="end"/>
      </w:r>
      <w:r w:rsidRPr="00D806B5">
        <w:t xml:space="preserve">. </w:t>
      </w:r>
      <w:r w:rsidRPr="00D806B5">
        <w:rPr>
          <w:color w:val="000000"/>
        </w:rPr>
        <w:t xml:space="preserve">Therefore, vaping </w:t>
      </w:r>
      <w:r>
        <w:rPr>
          <w:color w:val="000000"/>
        </w:rPr>
        <w:t>could be</w:t>
      </w:r>
      <w:r w:rsidRPr="00D806B5">
        <w:rPr>
          <w:color w:val="000000"/>
        </w:rPr>
        <w:t xml:space="preserve"> a subversive </w:t>
      </w:r>
      <w:r>
        <w:rPr>
          <w:color w:val="000000"/>
        </w:rPr>
        <w:t>but</w:t>
      </w:r>
      <w:r w:rsidRPr="00D806B5">
        <w:rPr>
          <w:color w:val="000000"/>
        </w:rPr>
        <w:t xml:space="preserve"> </w:t>
      </w:r>
      <w:r>
        <w:rPr>
          <w:color w:val="000000"/>
        </w:rPr>
        <w:t xml:space="preserve">generally </w:t>
      </w:r>
      <w:r w:rsidRPr="00D806B5">
        <w:rPr>
          <w:color w:val="000000"/>
        </w:rPr>
        <w:t xml:space="preserve">acceptable </w:t>
      </w:r>
      <w:r>
        <w:rPr>
          <w:color w:val="000000"/>
        </w:rPr>
        <w:t>activity</w:t>
      </w:r>
      <w:r w:rsidRPr="00D806B5">
        <w:rPr>
          <w:color w:val="000000"/>
        </w:rPr>
        <w:t xml:space="preserve">, that </w:t>
      </w:r>
      <w:r>
        <w:rPr>
          <w:color w:val="000000"/>
        </w:rPr>
        <w:t xml:space="preserve">adolescents </w:t>
      </w:r>
      <w:r w:rsidRPr="00D806B5">
        <w:rPr>
          <w:color w:val="000000"/>
        </w:rPr>
        <w:t>can simultaneously take pleasure in doing and in hiding from authority, while not experiencing the same level of</w:t>
      </w:r>
      <w:r>
        <w:rPr>
          <w:color w:val="000000"/>
        </w:rPr>
        <w:t xml:space="preserve"> perceived harm and</w:t>
      </w:r>
      <w:r w:rsidRPr="00D806B5">
        <w:rPr>
          <w:color w:val="000000"/>
        </w:rPr>
        <w:t xml:space="preserve"> disapproval</w:t>
      </w:r>
      <w:r>
        <w:rPr>
          <w:color w:val="000000"/>
        </w:rPr>
        <w:t xml:space="preserve"> that may come with smoking.</w:t>
      </w:r>
    </w:p>
    <w:p w14:paraId="65F1E312" w14:textId="20BF76BD" w:rsidR="004B2BA6" w:rsidRDefault="004B2BA6" w:rsidP="004B2BA6">
      <w:pPr>
        <w:spacing w:before="120" w:line="480" w:lineRule="auto"/>
        <w:jc w:val="both"/>
      </w:pPr>
      <w:r>
        <w:t xml:space="preserve">Furthermore, while participants from several studies </w:t>
      </w:r>
      <w:r w:rsidRPr="00D806B5">
        <w:t>noted the increase</w:t>
      </w:r>
      <w:r>
        <w:t>d</w:t>
      </w:r>
      <w:r w:rsidRPr="00D806B5">
        <w:t xml:space="preserve"> visibility of e-cigarettes in recent years in retail environments</w:t>
      </w:r>
      <w:r>
        <w:t xml:space="preserve"> and spoke about possible </w:t>
      </w:r>
      <w:r w:rsidRPr="00D806B5">
        <w:t>ways to obtain devices and liquids</w:t>
      </w:r>
      <w:r>
        <w:t xml:space="preserve"> </w:t>
      </w:r>
      <w:r>
        <w:fldChar w:fldCharType="begin" w:fldLock="1"/>
      </w:r>
      <w:r w:rsidR="004A4CE1">
        <w:instrText>ADDIN CSL_CITATION {"citationItems":[{"id":"ITEM-1","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1","issued":{"date-parts":[["2019"]]},"page":"93-97","publisher":"Elsevier","title":"Youth who use e-cigarettes regularly: A qualitative study of behavior, attitudes, and familial norms","type":"article-journal","volume":"13"},"uris":["http://www.mendeley.com/documents/?uuid=f5301d00-aa05-490e-b1fe-afd07eb62617"]},{"id":"ITEM-2","itemData":{"DOI":"10.1016/j.addbeh.2018.03.021","ISSN":"0306-4603","abstract":"Introduction: Flavored tobacco products have been shown to appeal to youth, however tobacco control strategies have traditionally not focused on these products. To inform the adaptation of an existing videogame to focus on the prevention of flavored tobacco product use, this study explored adolescents' perceptions, beliefs, and social norms surrounding these products, including flavored e-cigarettes. Methods: We conducted and analyzed transcripts from seven focus groups with 11–17-year-old adolescents (n = 33) from after-school programs in CT and CA in 2016. Participants discussed flavored tobacco product beliefs and experiences, and how these compared to traditional cigarettes. Results: Thematic analysis of transcripts revealed that participants could name flavors in tobacco products, even though few discussed first-hand experience with the products. Most groups perceived that flavored tobacco product and flavored e-cigarette use facilitated peer approval and acceptance. All groups discussed how youth could easily access flavored tobacco products, including e-cigarettes. Flavoring was a salient aspect of e-cigarette advertisements; however the groups did not recall exposure to other types of flavored tobacco product counter-marketing. Conclusions: These data can help inform the development of tobacco control strategies, novel interventions (such as videogames), and future FDA efforts to prevent adolescent tobacco product use through education and risk communication. (PsycINFO Database Record (c) 2019 APA, all rights reserved)","author":[{"dropping-particle":"","family":"Camenga","given":"Deepa R","non-dropping-particle":"","parse-names":false,"suffix":""},{"dropping-particle":"","family":"Fiellin","given":"L E","non-dropping-particle":"","parse-names":false,"suffix":""},{"dropping-particle":"","family":"Pendergrass","given":"T","non-dropping-particle":"","parse-names":false,"suffix":""},{"dropping-particle":"","family":"Miller","given":"Erica","non-dropping-particle":"","parse-names":false,"suffix":""},{"dropping-particle":"","family":"Pentz","given":"M A","non-dropping-particle":"","parse-names":false,"suffix":""},{"dropping-particle":"","family":"Hieftje","given":"K","non-dropping-particle":"","parse-names":false,"suffix":""}],"container-title":"Addictive Behaviors","id":"ITEM-2","issued":{"date-parts":[["2018","7"]]},"note":"Accession Number: 2018-12423-001. PMID: 29573891 Partial author list: First Author &amp;amp; Affiliation: Camenga, D. R.; Department of Emergency Medicine, Yale University School of Medicine, New Haven, CT, US. Release Date: 20180326. Correction Date: 20190211. Publication Type: Journal (0100), Peer Reviewed Journal (0110). Format Covered: Electronic. Document Type: Journal Article. Language: English. Major Descriptor: Prevention; Electronic Cigarettes; Adolescent Health. Minor Descriptor: Adolescent Attitudes; Adolescent Development; Smoking Cessation. Classification: Promotion &amp;amp; Maintenance of Health &amp;amp; Wellness (3365). Population: Human (10); Male (30); Female (40). Location: US. Age Group: Childhood (birth-12 yrs) (100); School Age (6-12 yrs) (180); Adolescence (13-17 yrs) (200). Methodology: Empirical Study; Interview; Focus Group; Qualitative Study. Page Count: 6. Issue Publication Date: Jul, 2018. Publication History: First Posted Date: Mar 13, 2018; Accepted Date: Mar 12, 2018; Revised Date: Mar 8, 2018; First Submitted Date: Oct 1, 2017. Copyright Statement: Elsevier Ltd. 2018.","page":"189-194","publisher":"Elsevier Science","publisher-place":"Camenga, D. R., Department of Emergency Medicine, Yale University School of Medicine, 464 Congress Avenue, Suite 260, New Haven, CT, US, 06519","title":"Adolescents' perceptions of flavored tobacco products, including E-cigarettes: A qualitative study to inform FDA tobacco education efforts through videogames","type":"article-journal","volume":"82"},"uris":["http://www.mendeley.com/documents/?uuid=5bf43c9a-6f4c-4347-8e23-2c852909b8b1"]},{"id":"ITEM-3","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3","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id":"ITEM-4","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4","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uris":["http://www.mendeley.com/documents/?uuid=1edb74d2-6af3-47e6-bbe6-f75e98716528"]},{"id":"ITEM-5","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5","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6","itemData":{"DOI":"http://dx.doi.org/10.1111/add.13377","ISSN":"09652140","abstract":"Background and aims Regulation of electronic cigarettes has moved to the top of the addiction policy agenda, as demonstrated by the recent focus across the United Kingdom on introducing age-of-sale restrictions. However, the views of those affected by such regulation remain largely unexplored. This paper presents the first detailed qualitative exploration of adolescents' perceptions of existing, and opinions about potential e-cigarette regulation. Methods Sixteen focus groups, including a total of 83 teenagers between the ages of 14 and 17 years, were conducted in deprived, mixed and affluent urban areas in Scotland and England between November 2014 and February 2015. Transcripts were imported into Nivivo 10, coded thematically and analysed. Results Participants critically considered existing evidence and competing interests in regulatory debates and demonstrated sophisticated understanding of the advantages and disadvantages of regulation. They overwhelmingly supported strong e-cigarette regulation and endorsed restrictions on sales to minors, marketing and e-cigarette use in public places. Concern about potential health harms of e-cigarette use and marketing increasing the acceptability of vaping and smoking led these adolescents to support regulation. Conclusions In focus group discussions, a sample of UK adolescents exposed to particular communications about e-cigarettes supported strict regulation of e-cigarettes, including banning sales to minors and use in indoor public areas.","author":[{"dropping-particle":"","family":"Weishaar","given":"Heide","non-dropping-particle":"","parse-names":false,"suffix":""},{"dropping-particle":"","family":"Trevisan","given":"Filippo","non-dropping-particle":"","parse-names":false,"suffix":""},{"dropping-particle":"","family":"Hilton","given":"Shona","non-dropping-particle":"","parse-names":false,"suffix":""}],"container-title":"Addiction","id":"ITEM-6","issue":"9","issued":{"date-parts":[["2016","9"]]},"language":"English","note":"From Duplicate 1 ('Maybe they should regulate them quite strictly until they know the true dangers': a focus group study exploring UK adolescents' views on e-cigarette regulation: (Alcoholism and Drug Addiction) - Weishaar, Heide; Trevisan, Filippo; Hilton, Shona)\n\nFrom Duplicate 1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2 ('Maybe they should regulate them quite strictly until they know the true dangers': a focus group study exploring UK adolescents' views on e-cigarette regulation. - Weishaar, Heide; Trevisan, Filippo; Hilton, Shona)\n\nFrom Duplicate 1 ('Maybe they should regulate them quite strictly until they know the true dangers': a focus group study exploring UK adolescents' views on e-cigarette regulation - Weishaar, Heide; Trevisan, Filippo; Hilton, Shona)\n\nDate revised - 2016-11-02\n\nLast updated - 2016-11-02\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3 ('Maybe they should regulate themquite strictly until they know the true dangers': a focus group study exploring UK adolescents' views on e-cigarette regulation. - Weishaar, Heide; Trevisan, Filippo; Hilton, Shona)\n\nAccession Number: 118089331. Language: English. Entry Date: 20160920. Revision Date: 20190712. Publication Type: Article; research; tables/charts. Journal Subset: Biomedical; Europe; Peer Reviewed; UK &amp;amp; Ireland. NLM UID: 9304118.\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page":"1637-1645","publisher":"Taylor &amp; Francis Ltd.","publisher-place":"Abingdon","title":"'Maybe they should regulate them quite strictly until they know the true dangers': a focus group study exploring UK adolescents' views on e-cigarette regulation","type":"article-journal","volume":"111"},"uris":["http://www.mendeley.com/documents/?uuid=b25297fa-a7e5-41bf-ba79-f84611cbf860"]},{"id":"ITEM-7","itemData":{"DOI":"10.1016/j.healthplace.2019.04.005","ISSN":"18732054","abstract":"There is concern that the emergence of e-cigarettes could result in an increase in young people's intake of, and exposure to, nicotine. This UK study used friendship group interviews to elicit the perspectives of young people from socioeconomically contrasting backgrounds regarding e-cigarettes. Young people from both advantaged and disadvantaged backgrounds described similar e-cigarette practices in the home environment, and, for both health and sensory reasons, viewed these as preferable to tobacco smoking. Space-related practices of adult e-cigarette use in the home were revealed to be more malleable than those of tobacco use. Results also highlighted that e-cigarettes offered young people new opportunities for nicotine consumption in the home. Methods of storing e-cigarettes in domestic spaces posed safety risks to younger children and easy access to e-cigarettes for others.","author":[{"dropping-particle":"","family":"Kirkcaldy","given":"Andrew","non-dropping-particle":"","parse-names":false,"suffix":""},{"dropping-particle":"","family":"Fairbrother","given":"Hannah","non-dropping-particle":"","parse-names":false,"suffix":""},{"dropping-particle":"","family":"Weiner","given":"Kate","non-dropping-particle":"","parse-names":false,"suffix":""},{"dropping-particle":"","family":"Curtis","given":"Penny","non-dropping-particle":"","parse-names":false,"suffix":""}],"container-title":"Health and Place","id":"ITEM-7","issued":{"date-parts":[["2019","5","1"]]},"page":"157-164","publisher":"Elsevier Ltd","title":"Young people's perspectives of e-cigarette use in the home","type":"article-journal","volume":"57"},"uris":["http://www.mendeley.com/documents/?uuid=9dc07ad9-3c1c-310a-8a2a-447cfa460543"]}],"mendeley":{"formattedCitation":"(Alexander et al., 2019; Camenga et al., 2018; de Andrade et al., 2016; Hammal &amp; Finegan, 2016; Hilton et al., 2016; Kirkcaldy et al., 2019; Weishaar et al., 2016)","plainTextFormattedCitation":"(Alexander et al., 2019; Camenga et al., 2018; de Andrade et al., 2016; Hammal &amp; Finegan, 2016; Hilton et al., 2016; Kirkcaldy et al., 2019; Weishaar et al., 2016)","previouslyFormattedCitation":"(Alexander et al., 2019; Camenga et al., 2018; de Andrade et al., 2016; Hammal &amp; Finegan, 2016; Hilton et al., 2016; Kirkcaldy et al., 2019; Weishaar et al., 2016)"},"properties":{"noteIndex":0},"schema":"https://github.com/citation-style-language/schema/raw/master/csl-citation.json"}</w:instrText>
      </w:r>
      <w:r>
        <w:fldChar w:fldCharType="separate"/>
      </w:r>
      <w:r w:rsidR="004A4CE1" w:rsidRPr="004A4CE1">
        <w:rPr>
          <w:noProof/>
        </w:rPr>
        <w:t>(Alexander et al., 2019; Camenga et al., 2018; de Andrade et al., 2016; Hammal &amp; Finegan, 2016; Hilton et al., 2016; Kirkcaldy et al., 2019; Weishaar et al., 2016)</w:t>
      </w:r>
      <w:r>
        <w:fldChar w:fldCharType="end"/>
      </w:r>
      <w:r>
        <w:t>, others discussed purchasing e-cigarettes in shops and online</w:t>
      </w:r>
      <w:r w:rsidR="008C1947">
        <w:t xml:space="preserve"> </w:t>
      </w:r>
      <w:r w:rsidR="008C1947">
        <w:fldChar w:fldCharType="begin" w:fldLock="1"/>
      </w:r>
      <w:r w:rsidR="008C1947">
        <w:instrText>ADDIN CSL_CITATION {"citationItems":[{"id":"ITEM-1","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1","issued":{"date-parts":[["2019"]]},"page":"93-97","publisher":"Elsevier","title":"Youth who use e-cigarettes regularly: A qualitative study of behavior, attitudes, and familial norms","type":"article-journal","volume":"13"},"uris":["http://www.mendeley.com/documents/?uuid=f5301d00-aa05-490e-b1fe-afd07eb62617"]},{"id":"ITEM-2","itemData":{"DOI":"10.1016/j.addbeh.2018.03.021","ISSN":"0306-4603","abstract":"Introduction: Flavored tobacco products have been shown to appeal to youth, however tobacco control strategies have traditionally not focused on these products. To inform the adaptation of an existing videogame to focus on the prevention of flavored tobacco product use, this study explored adolescents' perceptions, beliefs, and social norms surrounding these products, including flavored e-cigarettes. Methods: We conducted and analyzed transcripts from seven focus groups with 11–17-year-old adolescents (n = 33) from after-school programs in CT and CA in 2016. Participants discussed flavored tobacco product beliefs and experiences, and how these compared to traditional cigarettes. Results: Thematic analysis of transcripts revealed that participants could name flavors in tobacco products, even though few discussed first-hand experience with the products. Most groups perceived that flavored tobacco product and flavored e-cigarette use facilitated peer approval and acceptance. All groups discussed how youth could easily access flavored tobacco products, including e-cigarettes. Flavoring was a salient aspect of e-cigarette advertisements; however the groups did not recall exposure to other types of flavored tobacco product counter-marketing. Conclusions: These data can help inform the development of tobacco control strategies, novel interventions (such as videogames), and future FDA efforts to prevent adolescent tobacco product use through education and risk communication. (PsycINFO Database Record (c) 2019 APA, all rights reserved)","author":[{"dropping-particle":"","family":"Camenga","given":"Deepa R","non-dropping-particle":"","parse-names":false,"suffix":""},{"dropping-particle":"","family":"Fiellin","given":"L E","non-dropping-particle":"","parse-names":false,"suffix":""},{"dropping-particle":"","family":"Pendergrass","given":"T","non-dropping-particle":"","parse-names":false,"suffix":""},{"dropping-particle":"","family":"Miller","given":"Erica","non-dropping-particle":"","parse-names":false,"suffix":""},{"dropping-particle":"","family":"Pentz","given":"M A","non-dropping-particle":"","parse-names":false,"suffix":""},{"dropping-particle":"","family":"Hieftje","given":"K","non-dropping-particle":"","parse-names":false,"suffix":""}],"container-title":"Addictive Behaviors","id":"ITEM-2","issued":{"date-parts":[["2018","7"]]},"note":"Accession Number: 2018-12423-001. PMID: 29573891 Partial author list: First Author &amp;amp; Affiliation: Camenga, D. R.; Department of Emergency Medicine, Yale University School of Medicine, New Haven, CT, US. Release Date: 20180326. Correction Date: 20190211. Publication Type: Journal (0100), Peer Reviewed Journal (0110). Format Covered: Electronic. Document Type: Journal Article. Language: English. Major Descriptor: Prevention; Electronic Cigarettes; Adolescent Health. Minor Descriptor: Adolescent Attitudes; Adolescent Development; Smoking Cessation. Classification: Promotion &amp;amp; Maintenance of Health &amp;amp; Wellness (3365). Population: Human (10); Male (30); Female (40). Location: US. Age Group: Childhood (birth-12 yrs) (100); School Age (6-12 yrs) (180); Adolescence (13-17 yrs) (200). Methodology: Empirical Study; Interview; Focus Group; Qualitative Study. Page Count: 6. Issue Publication Date: Jul, 2018. Publication History: First Posted Date: Mar 13, 2018; Accepted Date: Mar 12, 2018; Revised Date: Mar 8, 2018; First Submitted Date: Oct 1, 2017. Copyright Statement: Elsevier Ltd. 2018.","page":"189-194","publisher":"Elsevier Science","publisher-place":"Camenga, D. R., Department of Emergency Medicine, Yale University School of Medicine, 464 Congress Avenue, Suite 260, New Haven, CT, US, 06519","title":"Adolescents' perceptions of flavored tobacco products, including E-cigarettes: A qualitative study to inform FDA tobacco education efforts through videogames","type":"article-journal","volume":"82"},"uris":["http://www.mendeley.com/documents/?uuid=5bf43c9a-6f4c-4347-8e23-2c852909b8b1"]},{"id":"ITEM-3","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3","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4","itemData":{"DOI":"http://dx.doi.org/10.1111/add.13377","ISSN":"09652140","abstract":"Background and aims Regulation of electronic cigarettes has moved to the top of the addiction policy agenda, as demonstrated by the recent focus across the United Kingdom on introducing age-of-sale restrictions. However, the views of those affected by such regulation remain largely unexplored. This paper presents the first detailed qualitative exploration of adolescents' perceptions of existing, and opinions about potential e-cigarette regulation. Methods Sixteen focus groups, including a total of 83 teenagers between the ages of 14 and 17 years, were conducted in deprived, mixed and affluent urban areas in Scotland and England between November 2014 and February 2015. Transcripts were imported into Nivivo 10, coded thematically and analysed. Results Participants critically considered existing evidence and competing interests in regulatory debates and demonstrated sophisticated understanding of the advantages and disadvantages of regulation. They overwhelmingly supported strong e-cigarette regulation and endorsed restrictions on sales to minors, marketing and e-cigarette use in public places. Concern about potential health harms of e-cigarette use and marketing increasing the acceptability of vaping and smoking led these adolescents to support regulation. Conclusions In focus group discussions, a sample of UK adolescents exposed to particular communications about e-cigarettes supported strict regulation of e-cigarettes, including banning sales to minors and use in indoor public areas.","author":[{"dropping-particle":"","family":"Weishaar","given":"Heide","non-dropping-particle":"","parse-names":false,"suffix":""},{"dropping-particle":"","family":"Trevisan","given":"Filippo","non-dropping-particle":"","parse-names":false,"suffix":""},{"dropping-particle":"","family":"Hilton","given":"Shona","non-dropping-particle":"","parse-names":false,"suffix":""}],"container-title":"Addiction","id":"ITEM-4","issue":"9","issued":{"date-parts":[["2016","9"]]},"language":"English","note":"From Duplicate 1 ('Maybe they should regulate them quite strictly until they know the true dangers': a focus group study exploring UK adolescents' views on e-cigarette regulation: (Alcoholism and Drug Addiction) - Weishaar, Heide; Trevisan, Filippo; Hilton, Shona)\n\nFrom Duplicate 1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2 ('Maybe they should regulate them quite strictly until they know the true dangers': a focus group study exploring UK adolescents' views on e-cigarette regulation. - Weishaar, Heide; Trevisan, Filippo; Hilton, Shona)\n\nFrom Duplicate 1 ('Maybe they should regulate them quite strictly until they know the true dangers': a focus group study exploring UK adolescents' views on e-cigarette regulation - Weishaar, Heide; Trevisan, Filippo; Hilton, Shona)\n\nDate revised - 2016-11-02\n\nLast updated - 2016-11-02\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3 ('Maybe they should regulate themquite strictly until they know the true dangers': a focus group study exploring UK adolescents' views on e-cigarette regulation. - Weishaar, Heide; Trevisan, Filippo; Hilton, Shona)\n\nAccession Number: 118089331. Language: English. Entry Date: 20160920. Revision Date: 20190712. Publication Type: Article; research; tables/charts. Journal Subset: Biomedical; Europe; Peer Reviewed; UK &amp;amp; Ireland. NLM UID: 9304118.\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page":"1637-1645","publisher":"Taylor &amp; Francis Ltd.","publisher-place":"Abingdon","title":"'Maybe they should regulate them quite strictly until they know the true dangers': a focus group study exploring UK adolescents' views on e-cigarette regulation","type":"article-journal","volume":"111"},"uris":["http://www.mendeley.com/documents/?uuid=b25297fa-a7e5-41bf-ba79-f84611cbf860"]}],"mendeley":{"formattedCitation":"(Alexander et al., 2019; Camenga et al., 2018; Hilton et al., 2016; Weishaar et al., 2016)","plainTextFormattedCitation":"(Alexander et al., 2019; Camenga et al., 2018; Hilton et al., 2016; Weishaar et al., 2016)","previouslyFormattedCitation":"(Alexander et al., 2019; Camenga et al., 2018; Hilton et al., 2016; Weishaar et al., 2016)"},"properties":{"noteIndex":0},"schema":"https://github.com/citation-style-language/schema/raw/master/csl-citation.json"}</w:instrText>
      </w:r>
      <w:r w:rsidR="008C1947">
        <w:fldChar w:fldCharType="separate"/>
      </w:r>
      <w:r w:rsidR="008C1947" w:rsidRPr="00FA0F5D">
        <w:rPr>
          <w:noProof/>
        </w:rPr>
        <w:t>(Alexander et al., 2019; Camenga et al., 2018; Hilton et al., 2016; Weishaar et al., 2016)</w:t>
      </w:r>
      <w:r w:rsidR="008C1947">
        <w:fldChar w:fldCharType="end"/>
      </w:r>
      <w:r>
        <w:t>:</w:t>
      </w:r>
    </w:p>
    <w:p w14:paraId="0BA10554" w14:textId="61B0D950" w:rsidR="004B2BA6" w:rsidRDefault="004B2BA6" w:rsidP="004B2BA6">
      <w:pPr>
        <w:spacing w:line="480" w:lineRule="auto"/>
        <w:ind w:left="1418"/>
        <w:jc w:val="both"/>
      </w:pPr>
      <w:r w:rsidRPr="00B671B5">
        <w:t>It's easy to get them online to be honest because you can sneak a card or whatever, like that prepaid [card] from the gas station, put money on it, and use it</w:t>
      </w:r>
      <w:r>
        <w:t xml:space="preserve"> (</w:t>
      </w:r>
      <w:r w:rsidRPr="00D806B5">
        <w:t>11-17</w:t>
      </w:r>
      <w:r>
        <w:t xml:space="preserve">, US) </w:t>
      </w:r>
      <w:r>
        <w:fldChar w:fldCharType="begin" w:fldLock="1"/>
      </w:r>
      <w:r w:rsidR="00BF3EEF">
        <w:instrText>ADDIN CSL_CITATION {"citationItems":[{"id":"ITEM-1","itemData":{"DOI":"10.1016/j.addbeh.2018.03.021","ISSN":"0306-4603","abstract":"Introduction: Flavored tobacco products have been shown to appeal to youth, however tobacco control strategies have traditionally not focused on these products. To inform the adaptation of an existing videogame to focus on the prevention of flavored tobacco product use, this study explored adolescents' perceptions, beliefs, and social norms surrounding these products, including flavored e-cigarettes. Methods: We conducted and analyzed transcripts from seven focus groups with 11–17-year-old adolescents (n = 33) from after-school programs in CT and CA in 2016. Participants discussed flavored tobacco product beliefs and experiences, and how these compared to traditional cigarettes. Results: Thematic analysis of transcripts revealed that participants could name flavors in tobacco products, even though few discussed first-hand experience with the products. Most groups perceived that flavored tobacco product and flavored e-cigarette use facilitated peer approval and acceptance. All groups discussed how youth could easily access flavored tobacco products, including e-cigarettes. Flavoring was a salient aspect of e-cigarette advertisements; however the groups did not recall exposure to other types of flavored tobacco product counter-marketing. Conclusions: These data can help inform the development of tobacco control strategies, novel interventions (such as videogames), and future FDA efforts to prevent adolescent tobacco product use through education and risk communication. (PsycINFO Database Record (c) 2019 APA, all rights reserved)","author":[{"dropping-particle":"","family":"Camenga","given":"Deepa R","non-dropping-particle":"","parse-names":false,"suffix":""},{"dropping-particle":"","family":"Fiellin","given":"L E","non-dropping-particle":"","parse-names":false,"suffix":""},{"dropping-particle":"","family":"Pendergrass","given":"T","non-dropping-particle":"","parse-names":false,"suffix":""},{"dropping-particle":"","family":"Miller","given":"Erica","non-dropping-particle":"","parse-names":false,"suffix":""},{"dropping-particle":"","family":"Pentz","given":"M A","non-dropping-particle":"","parse-names":false,"suffix":""},{"dropping-particle":"","family":"Hieftje","given":"K","non-dropping-particle":"","parse-names":false,"suffix":""}],"container-title":"Addictive Behaviors","id":"ITEM-1","issued":{"date-parts":[["2018","7"]]},"note":"Accession Number: 2018-12423-001. PMID: 29573891 Partial author list: First Author &amp;amp; Affiliation: Camenga, D. R.; Department of Emergency Medicine, Yale University School of Medicine, New Haven, CT, US. Release Date: 20180326. Correction Date: 20190211. Publication Type: Journal (0100), Peer Reviewed Journal (0110). Format Covered: Electronic. Document Type: Journal Article. Language: English. Major Descriptor: Prevention; Electronic Cigarettes; Adolescent Health. Minor Descriptor: Adolescent Attitudes; Adolescent Development; Smoking Cessation. Classification: Promotion &amp;amp; Maintenance of Health &amp;amp; Wellness (3365). Population: Human (10); Male (30); Female (40). Location: US. Age Group: Childhood (birth-12 yrs) (100); School Age (6-12 yrs) (180); Adolescence (13-17 yrs) (200). Methodology: Empirical Study; Interview; Focus Group; Qualitative Study. Page Count: 6. Issue Publication Date: Jul, 2018. Publication History: First Posted Date: Mar 13, 2018; Accepted Date: Mar 12, 2018; Revised Date: Mar 8, 2018; First Submitted Date: Oct 1, 2017. Copyright Statement: Elsevier Ltd. 2018.","page":"189-194","publisher":"Elsevier Science","publisher-place":"Camenga, D. R., Department of Emergency Medicine, Yale University School of Medicine, 464 Congress Avenue, Suite 260, New Haven, CT, US, 06519","title":"Adolescents' perceptions of flavored tobacco products, including E-cigarettes: A qualitative study to inform FDA tobacco education efforts through videogames","type":"article-journal","volume":"82"},"locator":"192","uris":["http://www.mendeley.com/documents/?uuid=5bf43c9a-6f4c-4347-8e23-2c852909b8b1"]}],"mendeley":{"formattedCitation":"(Camenga et al., 2018, p. 192)","plainTextFormattedCitation":"(Camenga et al., 2018, p. 192)","previouslyFormattedCitation":"(Camenga et al., 2018, p. 192)"},"properties":{"noteIndex":0},"schema":"https://github.com/citation-style-language/schema/raw/master/csl-citation.json"}</w:instrText>
      </w:r>
      <w:r>
        <w:fldChar w:fldCharType="separate"/>
      </w:r>
      <w:r w:rsidR="00FA0F5D" w:rsidRPr="00FA0F5D">
        <w:rPr>
          <w:noProof/>
        </w:rPr>
        <w:t>(Camenga et al., 2018, p. 192)</w:t>
      </w:r>
      <w:r>
        <w:fldChar w:fldCharType="end"/>
      </w:r>
      <w:r>
        <w:t>.</w:t>
      </w:r>
    </w:p>
    <w:p w14:paraId="3B562E8C" w14:textId="1FE680FA" w:rsidR="004B2BA6" w:rsidRDefault="004B2BA6" w:rsidP="004B2BA6">
      <w:pPr>
        <w:spacing w:before="120" w:line="480" w:lineRule="auto"/>
        <w:ind w:left="1418"/>
        <w:jc w:val="both"/>
      </w:pPr>
      <w:r w:rsidRPr="00B671B5">
        <w:t xml:space="preserve">The shop-owner, he </w:t>
      </w:r>
      <w:proofErr w:type="spellStart"/>
      <w:r w:rsidRPr="00B671B5">
        <w:t>wouldnae</w:t>
      </w:r>
      <w:proofErr w:type="spellEnd"/>
      <w:r w:rsidRPr="00B671B5">
        <w:t xml:space="preserve"> [would not] care if he sold it </w:t>
      </w:r>
      <w:proofErr w:type="spellStart"/>
      <w:r w:rsidRPr="00B671B5">
        <w:t>tae</w:t>
      </w:r>
      <w:proofErr w:type="spellEnd"/>
      <w:r w:rsidRPr="00B671B5">
        <w:t xml:space="preserve"> somebody that’s under 18 or that. Cos he needs </w:t>
      </w:r>
      <w:proofErr w:type="spellStart"/>
      <w:r w:rsidRPr="00B671B5">
        <w:t>tae</w:t>
      </w:r>
      <w:proofErr w:type="spellEnd"/>
      <w:r w:rsidRPr="00B671B5">
        <w:t xml:space="preserve"> sell them, ken [you know], like—he has </w:t>
      </w:r>
      <w:proofErr w:type="spellStart"/>
      <w:r w:rsidRPr="00B671B5">
        <w:t>tae</w:t>
      </w:r>
      <w:proofErr w:type="spellEnd"/>
      <w:r w:rsidRPr="00B671B5">
        <w:t xml:space="preserve"> make his money fae [from] somewhere (17, </w:t>
      </w:r>
      <w:r>
        <w:t>UK</w:t>
      </w:r>
      <w:r w:rsidRPr="00B671B5">
        <w:t>)</w:t>
      </w:r>
      <w:r>
        <w:t xml:space="preserve"> </w:t>
      </w:r>
      <w:r>
        <w:fldChar w:fldCharType="begin" w:fldLock="1"/>
      </w:r>
      <w:r w:rsidR="00BF3EEF">
        <w:instrText>ADDIN CSL_CITATION {"citationItems":[{"id":"ITEM-1","itemData":{"DOI":"http://dx.doi.org/10.1111/add.13377","ISSN":"09652140","abstract":"Background and aims Regulation of electronic cigarettes has moved to the top of the addiction policy agenda, as demonstrated by the recent focus across the United Kingdom on introducing age-of-sale restrictions. However, the views of those affected by such regulation remain largely unexplored. This paper presents the first detailed qualitative exploration of adolescents' perceptions of existing, and opinions about potential e-cigarette regulation. Methods Sixteen focus groups, including a total of 83 teenagers between the ages of 14 and 17 years, were conducted in deprived, mixed and affluent urban areas in Scotland and England between November 2014 and February 2015. Transcripts were imported into Nivivo 10, coded thematically and analysed. Results Participants critically considered existing evidence and competing interests in regulatory debates and demonstrated sophisticated understanding of the advantages and disadvantages of regulation. They overwhelmingly supported strong e-cigarette regulation and endorsed restrictions on sales to minors, marketing and e-cigarette use in public places. Concern about potential health harms of e-cigarette use and marketing increasing the acceptability of vaping and smoking led these adolescents to support regulation. Conclusions In focus group discussions, a sample of UK adolescents exposed to particular communications about e-cigarettes supported strict regulation of e-cigarettes, including banning sales to minors and use in indoor public areas.","author":[{"dropping-particle":"","family":"Weishaar","given":"Heide","non-dropping-particle":"","parse-names":false,"suffix":""},{"dropping-particle":"","family":"Trevisan","given":"Filippo","non-dropping-particle":"","parse-names":false,"suffix":""},{"dropping-particle":"","family":"Hilton","given":"Shona","non-dropping-particle":"","parse-names":false,"suffix":""}],"container-title":"Addiction","id":"ITEM-1","issue":"9","issued":{"date-parts":[["2016","9"]]},"language":"English","note":"From Duplicate 1 ('Maybe they should regulate them quite strictly until they know the true dangers': a focus group study exploring UK adolescents' views on e-cigarette regulation: (Alcoholism and Drug Addiction) - Weishaar, Heide; Trevisan, Filippo; Hilton, Shona)\n\nFrom Duplicate 1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2 ('Maybe they should regulate them quite strictly until they know the true dangers': a focus group study exploring UK adolescents' views on e-cigarette regulation. - Weishaar, Heide; Trevisan, Filippo; Hilton, Shona)\n\nFrom Duplicate 1 ('Maybe they should regulate them quite strictly until they know the true dangers': a focus group study exploring UK adolescents' views on e-cigarette regulation - Weishaar, Heide; Trevisan, Filippo; Hilton, Shona)\n\nDate revised - 2016-11-02\n\nLast updated - 2016-11-02\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3 ('Maybe they should regulate themquite strictly until they know the true dangers': a focus group study exploring UK adolescents' views on e-cigarette regulation. - Weishaar, Heide; Trevisan, Filippo; Hilton, Shona)\n\nAccession Number: 118089331. Language: English. Entry Date: 20160920. Revision Date: 20190712. Publication Type: Article; research; tables/charts. Journal Subset: Biomedical; Europe; Peer Reviewed; UK &amp;amp; Ireland. NLM UID: 9304118.\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page":"1637-1645","publisher":"Taylor &amp; Francis Ltd.","publisher-place":"Abingdon","title":"'Maybe they should regulate them quite strictly until they know the true dangers': a focus group study exploring UK adolescents' views on e-cigarette regulation","type":"article-journal","volume":"111"},"locator":"1640","uris":["http://www.mendeley.com/documents/?uuid=b25297fa-a7e5-41bf-ba79-f84611cbf860"]}],"mendeley":{"formattedCitation":"(Weishaar et al., 2016, p. 1640)","plainTextFormattedCitation":"(Weishaar et al., 2016, p. 1640)","previouslyFormattedCitation":"(Weishaar et al., 2016, p. 1640)"},"properties":{"noteIndex":0},"schema":"https://github.com/citation-style-language/schema/raw/master/csl-citation.json"}</w:instrText>
      </w:r>
      <w:r>
        <w:fldChar w:fldCharType="separate"/>
      </w:r>
      <w:r w:rsidR="00FA0F5D" w:rsidRPr="00FA0F5D">
        <w:rPr>
          <w:noProof/>
        </w:rPr>
        <w:t>(Weishaar et al., 2016, p. 1640)</w:t>
      </w:r>
      <w:r>
        <w:fldChar w:fldCharType="end"/>
      </w:r>
      <w:r w:rsidRPr="00B671B5">
        <w:t>.</w:t>
      </w:r>
    </w:p>
    <w:p w14:paraId="74449230" w14:textId="51397400" w:rsidR="004B2BA6" w:rsidRPr="00D806B5" w:rsidRDefault="004B2BA6" w:rsidP="004B2BA6">
      <w:pPr>
        <w:spacing w:line="480" w:lineRule="auto"/>
        <w:jc w:val="both"/>
        <w:rPr>
          <w:color w:val="000000"/>
        </w:rPr>
      </w:pPr>
      <w:r>
        <w:t xml:space="preserve">Therefore, some adolescents were not only discreetly using e-cigarettes to hide their nicotine consumption from family members who may disapprove of e-cigarette use, but they were also discreetly purchasing devices. </w:t>
      </w:r>
      <w:r w:rsidRPr="00D806B5">
        <w:rPr>
          <w:color w:val="000000"/>
        </w:rPr>
        <w:t>This implies that e-cigarette use was understood as a transgressive behaviour</w:t>
      </w:r>
      <w:r>
        <w:rPr>
          <w:color w:val="000000"/>
        </w:rPr>
        <w:t xml:space="preserve"> - like smoking - </w:t>
      </w:r>
      <w:r w:rsidRPr="00D806B5">
        <w:rPr>
          <w:color w:val="000000"/>
        </w:rPr>
        <w:t>that tests and pushes boundaries</w:t>
      </w:r>
      <w:r>
        <w:rPr>
          <w:color w:val="000000"/>
        </w:rPr>
        <w:t xml:space="preserve"> </w:t>
      </w:r>
      <w:r>
        <w:rPr>
          <w:color w:val="000000"/>
        </w:rPr>
        <w:fldChar w:fldCharType="begin" w:fldLock="1"/>
      </w:r>
      <w:r w:rsidR="00EB3ECB">
        <w:rPr>
          <w:color w:val="000000"/>
        </w:rPr>
        <w:instrText>ADDIN CSL_CITATION {"citationItems":[{"id":"ITEM-1","itemData":{"DOI":"10.1016/j.drugpo.2020.102791","ISSN":"1873-4758","abstract":"Background: We see the contours of a cigarette-free adolescent cohort in Norway. Simultaneously, increasing use of vaping devices among adolescents internationally, and in the US in particular, has evoked fear of a new nicotine-addicted generation. This longitudinal study explores the vaping phenomenon in a context where nicotine e-liquid is still prohibited.; Methods: Data are from longitudinal, qualitative interviews with a sizable sample of 12-17 year olds (118 8 th graders from 6 schools/classes at baseline). Four follow-ups were conducted from 2015 to 2019 (a total of 50 semi-structured group and 175 individual interviews). The interviews were coded using HyperResearch software and thematically analysed in the light of actor network and interaction ritual theory.; Results: Gradual and collective shifts in vaping practices and in the symbolic meaning of vaping were observed in three phases. First, in 8 th grade, few had tried to vape, even if several were curious about this novel invention, practice and the available flavours. Second, after 9 th grade, one in three reported personal use. They emphasised harmlessness, coolness, performance and accessibility online. However, by the end of middle school, a third phase became visible; vaping had lost status and was described as 'childish' and unpopular. Interviewees repeated the lack of relevance in high school, comparing e-cigarettes with the fidget-spinner and reserving vaping for kids and addicted adult smokers. The analysis displays a systematic pattern in which adolescents account for vaping as a time-limited trend.; Conclusion: E-cigarettes were devalued from novelty and transgression to childish and uninteresting within the same sample over a four-year period. In conclusion, e-cigarettes in the sample represented fashionable experimentation rather than steady user patterns. (Copyright © 2020 Elsevier B.V. All rights reserved.)","author":[{"dropping-particle":"","family":"Tokle","given":"Rikke","non-dropping-particle":"","parse-names":false,"suffix":""}],"container-title":"International Journal of Drug Policy","id":"ITEM-1","issued":{"date-parts":[["2020","6","6"]]},"note":"Accession Number: 32516687. Language: English. Date Revised: 20200826. Date Created: 20200610. Update Code: 20200826. Publication Type: Journal Article. Journal ID: 9014759. Publication Model: Print-Electronic. Cited Medium: Internet. NLM ISO Abbr: Int. J. Drug Policy. Linking ISSN: 09553959. Subset: MEDLINE; Date of Electronic Publication: 2020 Jun 06. Current Imprints: Publication: 1998- : Amsterdam ; New York : Elsevier; Original Imprints: Publication: Liverpool, England : International Journal on Drug Policy,","publisher":"Elsevier","publisher-place":"Department of Alcohol, Tobacco &amp; Drugs, Norwegian Institute of Public Health, PO Box 222 Skøyen, 0213 Oslo, Norway.","title":"'Vaping and fidget-spinners': A qualitative, longitudinal study of e-cigarettes in adolescence.","type":"article-journal","volume":"82"},"uris":["http://www.mendeley.com/documents/?uuid=18bdd87d-37e3-4a69-8595-d22c42aaf625"]}],"mendeley":{"formattedCitation":"(Tokle, 2020)","plainTextFormattedCitation":"(Tokle, 2020)","previouslyFormattedCitation":"(Tokle, 2020)"},"properties":{"noteIndex":0},"schema":"https://github.com/citation-style-language/schema/raw/master/csl-citation.json"}</w:instrText>
      </w:r>
      <w:r>
        <w:rPr>
          <w:color w:val="000000"/>
        </w:rPr>
        <w:fldChar w:fldCharType="separate"/>
      </w:r>
      <w:r w:rsidR="00FA0F5D" w:rsidRPr="00FA0F5D">
        <w:rPr>
          <w:noProof/>
          <w:color w:val="000000"/>
        </w:rPr>
        <w:t>(Tokle, 2020)</w:t>
      </w:r>
      <w:r>
        <w:rPr>
          <w:color w:val="000000"/>
        </w:rPr>
        <w:fldChar w:fldCharType="end"/>
      </w:r>
      <w:r w:rsidRPr="00D806B5">
        <w:rPr>
          <w:color w:val="000000"/>
        </w:rPr>
        <w:t xml:space="preserve">. </w:t>
      </w:r>
      <w:r>
        <w:rPr>
          <w:color w:val="000000"/>
        </w:rPr>
        <w:t>E</w:t>
      </w:r>
      <w:r w:rsidRPr="00D806B5">
        <w:rPr>
          <w:color w:val="000000"/>
        </w:rPr>
        <w:t xml:space="preserve">-cigarettes </w:t>
      </w:r>
      <w:r>
        <w:rPr>
          <w:color w:val="000000"/>
        </w:rPr>
        <w:t xml:space="preserve">may </w:t>
      </w:r>
      <w:r w:rsidRPr="00D806B5">
        <w:rPr>
          <w:color w:val="000000"/>
        </w:rPr>
        <w:t xml:space="preserve">play </w:t>
      </w:r>
      <w:r>
        <w:rPr>
          <w:color w:val="000000"/>
        </w:rPr>
        <w:t xml:space="preserve">a similar role </w:t>
      </w:r>
      <w:r w:rsidRPr="00D806B5">
        <w:rPr>
          <w:color w:val="000000"/>
        </w:rPr>
        <w:t xml:space="preserve">in the transformation from childhood to adulthood; enabling a movement toward a ‘rebellious identity’ and </w:t>
      </w:r>
      <w:r w:rsidRPr="00D806B5">
        <w:t xml:space="preserve">‘away from parental supervision and authority to a more autonomous identity’ </w:t>
      </w:r>
      <w:r w:rsidRPr="00D806B5">
        <w:rPr>
          <w:color w:val="000000"/>
        </w:rPr>
        <w:fldChar w:fldCharType="begin" w:fldLock="1"/>
      </w:r>
      <w:r w:rsidR="00BF3EEF">
        <w:rPr>
          <w:color w:val="000000"/>
        </w:rPr>
        <w:instrText>ADDIN CSL_CITATION {"citationItems":[{"id":"ITEM-1","itemData":{"DOI":"10.1177/1367549409342513","ISSN":"1367-5494","abstract":"The aim of this article is to explore young adult smokers' constructions of identity, as revealed in accounts of their smoking experiences. A qualitative study was conducted in which interviews were held with 21 male and female smokers aged 18-23. The data were analyzed based on principles from a social constructivist approach to grounded theory, acknowledging the role of language and discourse in the construction of reality. Three key identities were read out of the interviewees' accounts: 1) the performative smoker, a construction related mainly to smoking initiation; 2) the defensive smoker; and, 3) the negotiating smoker. The smoker identities constructed by young adult smokers in this study appear to be characterized by considerable contradiction: a 'split vision' between classical positive meanings of smoking as a symbol of freedom, courage and individuality together with conflicting yet parallel meanings positioned by a strong discourse of smoking as stigmatized, immoral and undistinguished. © The Author(s), 2009.","author":[{"dropping-particle":"","family":"Scheffels","given":"Janne","non-dropping-particle":"","parse-names":false,"suffix":""}],"container-title":"European Journal of Cultural Studies","id":"ITEM-1","issue":"4","issued":{"date-parts":[["2009","11","19"]]},"page":"469-486","publisher":"SAGE PublicationsSage UK: London, England","title":"Stigma, or sort of cool: Young adults’ accounts of smoking and identity","type":"article-journal","volume":"12"},"locator":"476","uris":["http://www.mendeley.com/documents/?uuid=978075e5-9182-32c0-ab0f-20eae5577642"]}],"mendeley":{"formattedCitation":"(Scheffels, 2009, p. 476)","plainTextFormattedCitation":"(Scheffels, 2009, p. 476)","previouslyFormattedCitation":"(Scheffels, 2009, p. 476)"},"properties":{"noteIndex":0},"schema":"https://github.com/citation-style-language/schema/raw/master/csl-citation.json"}</w:instrText>
      </w:r>
      <w:r w:rsidRPr="00D806B5">
        <w:rPr>
          <w:color w:val="000000"/>
        </w:rPr>
        <w:fldChar w:fldCharType="separate"/>
      </w:r>
      <w:r w:rsidR="00FA0F5D" w:rsidRPr="00FA0F5D">
        <w:rPr>
          <w:noProof/>
          <w:color w:val="000000"/>
        </w:rPr>
        <w:t>(Scheffels, 2009, p. 476)</w:t>
      </w:r>
      <w:r w:rsidRPr="00D806B5">
        <w:rPr>
          <w:color w:val="000000"/>
        </w:rPr>
        <w:fldChar w:fldCharType="end"/>
      </w:r>
      <w:r w:rsidRPr="00D806B5">
        <w:rPr>
          <w:color w:val="000000"/>
        </w:rPr>
        <w:t xml:space="preserve">. However, unlike tobacco cigarettes, e-cigarettes can be used more discreetly and are therefore generating a new form of subversive rebellion among adolescents in comparison to smoking. </w:t>
      </w:r>
    </w:p>
    <w:p w14:paraId="05A939C5" w14:textId="77777777" w:rsidR="004B2BA6" w:rsidRPr="00D806B5" w:rsidRDefault="004B2BA6" w:rsidP="004B2BA6">
      <w:pPr>
        <w:spacing w:before="120" w:line="480" w:lineRule="auto"/>
        <w:jc w:val="both"/>
      </w:pPr>
      <w:r>
        <w:rPr>
          <w:color w:val="000000"/>
        </w:rPr>
        <w:lastRenderedPageBreak/>
        <w:t>Vaping being discreet and perceived as less harmful than smoking blended for some participants to create the ‘best of both worlds’, which suggested a powerful synergistic effect</w:t>
      </w:r>
      <w:r w:rsidRPr="00D806B5">
        <w:rPr>
          <w:color w:val="000000"/>
        </w:rPr>
        <w:t xml:space="preserve">: </w:t>
      </w:r>
    </w:p>
    <w:p w14:paraId="4819F7A2" w14:textId="4217BBFF" w:rsidR="004B2BA6" w:rsidRPr="00D806B5" w:rsidRDefault="004B2BA6" w:rsidP="004B2BA6">
      <w:pPr>
        <w:spacing w:line="480" w:lineRule="auto"/>
        <w:ind w:left="1418"/>
        <w:jc w:val="both"/>
      </w:pPr>
      <w:r w:rsidRPr="00D806B5">
        <w:t xml:space="preserve">For people that age [14] it [e-cigs] seems to be sort of the best of both worlds. You get to sort of rebel against the teachers </w:t>
      </w:r>
      <w:proofErr w:type="spellStart"/>
      <w:r w:rsidRPr="00D806B5">
        <w:t>‘cause</w:t>
      </w:r>
      <w:proofErr w:type="spellEnd"/>
      <w:r w:rsidRPr="00D806B5">
        <w:t xml:space="preserve"> you’re doing something they don’t necessarily want you to do, but it doesn’t necessarily come with the harm of a cigarette (14, UK) </w:t>
      </w:r>
      <w:r w:rsidRPr="00D806B5">
        <w:fldChar w:fldCharType="begin" w:fldLock="1"/>
      </w:r>
      <w:r w:rsidR="00BF3EEF">
        <w:instrText>ADDIN CSL_CITATION {"citationItems":[{"id":"ITEM-1","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1","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locator":"5","uris":["http://www.mendeley.com/documents/?uuid=04fc1a60-b936-4a55-915e-9d610aa273f8"]}],"mendeley":{"formattedCitation":"(Hilton et al., 2016, p. 5)","plainTextFormattedCitation":"(Hilton et al., 2016, p. 5)","previouslyFormattedCitation":"(Hilton et al., 2016, p. 5)"},"properties":{"noteIndex":0},"schema":"https://github.com/citation-style-language/schema/raw/master/csl-citation.json"}</w:instrText>
      </w:r>
      <w:r w:rsidRPr="00D806B5">
        <w:fldChar w:fldCharType="separate"/>
      </w:r>
      <w:r w:rsidR="00FA0F5D" w:rsidRPr="00FA0F5D">
        <w:rPr>
          <w:noProof/>
        </w:rPr>
        <w:t>(Hilton et al., 2016, p. 5)</w:t>
      </w:r>
      <w:r w:rsidRPr="00D806B5">
        <w:fldChar w:fldCharType="end"/>
      </w:r>
      <w:r w:rsidRPr="00D806B5">
        <w:t>.</w:t>
      </w:r>
    </w:p>
    <w:p w14:paraId="273DDD1E" w14:textId="77777777" w:rsidR="004B2BA6" w:rsidRDefault="004B2BA6" w:rsidP="004B2BA6">
      <w:pPr>
        <w:spacing w:line="480" w:lineRule="auto"/>
        <w:jc w:val="both"/>
        <w:rPr>
          <w:color w:val="000000"/>
        </w:rPr>
      </w:pPr>
      <w:r>
        <w:rPr>
          <w:color w:val="000000"/>
        </w:rPr>
        <w:t xml:space="preserve">The evidence here suggests an injunctive norm that vaping was becoming increasingly approved among adolescents rather than disapproved, in comparison to smoking in various ways: through approval of parents when adolescents are smokers, through discreet use that simultaneously hides the behaviour from authority figures, but also makes it more acceptable than smoking, and through a perception of reduced harm. </w:t>
      </w:r>
    </w:p>
    <w:p w14:paraId="0B588485" w14:textId="77777777" w:rsidR="004B2BA6" w:rsidRPr="00507D52" w:rsidRDefault="004B2BA6" w:rsidP="004B2BA6">
      <w:pPr>
        <w:pStyle w:val="Heading2"/>
        <w:spacing w:before="120" w:line="480" w:lineRule="auto"/>
        <w:rPr>
          <w:u w:val="single"/>
        </w:rPr>
      </w:pPr>
      <w:r w:rsidRPr="00507D52">
        <w:rPr>
          <w:rFonts w:ascii="Times New Roman" w:hAnsi="Times New Roman"/>
          <w:color w:val="auto"/>
          <w:sz w:val="24"/>
          <w:szCs w:val="24"/>
          <w:u w:val="single"/>
        </w:rPr>
        <w:t xml:space="preserve">Approval </w:t>
      </w:r>
      <w:r>
        <w:rPr>
          <w:rFonts w:ascii="Times New Roman" w:hAnsi="Times New Roman"/>
          <w:color w:val="auto"/>
          <w:sz w:val="24"/>
          <w:szCs w:val="24"/>
          <w:u w:val="single"/>
        </w:rPr>
        <w:t xml:space="preserve">and disapproval </w:t>
      </w:r>
      <w:r w:rsidRPr="00507D52">
        <w:rPr>
          <w:rFonts w:ascii="Times New Roman" w:hAnsi="Times New Roman"/>
          <w:color w:val="auto"/>
          <w:sz w:val="24"/>
          <w:szCs w:val="24"/>
          <w:u w:val="single"/>
        </w:rPr>
        <w:t>amongst peers</w:t>
      </w:r>
      <w:r>
        <w:rPr>
          <w:rFonts w:ascii="Times New Roman" w:hAnsi="Times New Roman"/>
          <w:color w:val="auto"/>
          <w:sz w:val="24"/>
          <w:szCs w:val="24"/>
          <w:u w:val="single"/>
        </w:rPr>
        <w:t xml:space="preserve">: peer and group identity </w:t>
      </w:r>
    </w:p>
    <w:p w14:paraId="5DE093C5" w14:textId="77777777" w:rsidR="004B2BA6" w:rsidRPr="00D806B5" w:rsidRDefault="004B2BA6" w:rsidP="004B2BA6">
      <w:pPr>
        <w:keepNext/>
        <w:keepLines/>
        <w:spacing w:line="480" w:lineRule="auto"/>
        <w:outlineLvl w:val="3"/>
        <w:rPr>
          <w:i/>
          <w:iCs/>
          <w:color w:val="000000"/>
        </w:rPr>
      </w:pPr>
      <w:r w:rsidRPr="00D806B5">
        <w:rPr>
          <w:i/>
          <w:iCs/>
          <w:color w:val="000000"/>
        </w:rPr>
        <w:t>‘</w:t>
      </w:r>
      <w:r>
        <w:rPr>
          <w:i/>
          <w:iCs/>
          <w:color w:val="000000"/>
        </w:rPr>
        <w:t>C</w:t>
      </w:r>
      <w:r w:rsidRPr="00D806B5">
        <w:rPr>
          <w:i/>
          <w:iCs/>
          <w:color w:val="000000"/>
        </w:rPr>
        <w:t>ool’</w:t>
      </w:r>
      <w:r>
        <w:rPr>
          <w:i/>
          <w:iCs/>
          <w:color w:val="000000"/>
        </w:rPr>
        <w:t xml:space="preserve"> social vaping and performativity</w:t>
      </w:r>
    </w:p>
    <w:p w14:paraId="0B91C1EA" w14:textId="0C324FA0" w:rsidR="004B2BA6" w:rsidRPr="00D806B5" w:rsidRDefault="004B2BA6" w:rsidP="004B2BA6">
      <w:pPr>
        <w:spacing w:line="480" w:lineRule="auto"/>
        <w:jc w:val="both"/>
      </w:pPr>
      <w:r w:rsidRPr="00D806B5">
        <w:t>Many participants across studies referred to positive perceptions of e-cigarettes as ‘cool’ and ‘popular’, as well as fashionable, fun, technological and more accepted</w:t>
      </w:r>
      <w:r>
        <w:t xml:space="preserve"> than cigarettes</w:t>
      </w:r>
      <w:r w:rsidR="00A33D74">
        <w:t xml:space="preserve"> </w:t>
      </w:r>
      <w:r w:rsidR="00A33D74">
        <w:fldChar w:fldCharType="begin" w:fldLock="1"/>
      </w:r>
      <w:r w:rsidR="00A33D74">
        <w:instrText>ADDIN CSL_CITATION {"citationItems":[{"id":"ITEM-1","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1","issued":{"date-parts":[["2019"]]},"page":"93-97","publisher":"Elsevier","title":"Youth who use e-cigarettes regularly: A qualitative study of behavior, attitudes, and familial norms","type":"article-journal","volume":"13"},"uris":["http://www.mendeley.com/documents/?uuid=f5301d00-aa05-490e-b1fe-afd07eb62617"]},{"id":"ITEM-2","itemData":{"DOI":"10.1080/08870446.2019.1652752","ISSN":"0887-0446","abstract":"Objective: The objective of this study is to explore adolescent non-e-cigarette users’ interpretations of e-cigarette advertising and their engagement with e-cigarette information. Given adolescents’ lack of persuasion knowledge and the association between advertising and behaviour, insights from non-users who are heavily targeted by the industry add evidence to a field that mainly focuses on risk perceptions and reasons for experimentation. Design: Five focus groups were conducted with 39 adolescents (mean = 14.21 years, age range = 12–17, 80% female). Data were analysed using the thematic approach. Results: Three themes were emerged: (1) advertising motivates nonsmokers to use e-cigarettes, (2) there is fascination with the technical and emotional appeals featured in commercials and (3) searching for information about e-cigarettes involves little validation. Adolescents also recalled health and social appeals that are consistent with content analysis of e-cigarette advertising. Further, adolescents used digital platforms and interpersonal sources for information on e-juice ingredients, health effects, accessibility, and price to satisfy their curiosity and justify their use. Very few, however, questioned the trustworthiness of the information. Conclusion: Findings provide support for the implementation of strategies, such as media literacy in public health and media campaigns, and the development of regulations vis-à-vis advertising and access to e-cigarette products to reduce future uptake. (PsycINFO Database Record (c) 2019 APA, all rights reserved)","author":[{"dropping-particle":"","family":"Chen","given":"Yvonnes","non-dropping-particle":"","parse-names":false,"suffix":""},{"dropping-particle":"","family":"Tilden","given":"Chris","non-dropping-particle":"","parse-names":false,"suffix":""},{"dropping-particle":"","family":"Vernberg","given":"Dee Katherine","non-dropping-particle":"","parse-names":false,"suffix":""}],"container-title":"Psychology &amp; Health","id":"ITEM-2","issued":{"date-parts":[["2019","8","13"]]},"note":"Accession Number: 2019-49134-001. PMID: 31418593 Partial author list: First Author &amp;amp; Affiliation: Chen, Yvonnes; William Allen White School of Journalism and Mass Communications, University of Kansas, Lawrence. Release Date: 20190822. Publication Type: Journal (0100), Peer Reviewed Journal (0110). Format Covered: Electronic. Language: English. Major Descriptor: No terms assigned. Classification: Health &amp;amp; Mental Health Treatment &amp;amp; Prevention (3300). Publication History: Accepted Date: Jul 31, 2019; Revised Date: Jul 1, 2019; First Submitted Date: Aug 10, 2018. Copyright Statement: Informa UK Limited, trading as Taylor &amp;amp; Francis Group. 2019.","publisher":"Taylor &amp; Francis","publisher-place":"Chen, Yvonnes","title":"Adolescents’ interpretations of e-cigarette advertising and their engagement with e-cigarette information: Results from five focus groups","type":"article-journal"},"uris":["http://www.mendeley.com/documents/?uuid=9ec79e5a-7318-4f3c-a71a-e890a2beb569"]},{"id":"ITEM-3","itemData":{"DOI":"10.1016/j.addbeh.2018.03.021","ISSN":"0306-4603","abstract":"Introduction: Flavored tobacco products have been shown to appeal to youth, however tobacco control strategies have traditionally not focused on these products. To inform the adaptation of an existing videogame to focus on the prevention of flavored tobacco product use, this study explored adolescents' perceptions, beliefs, and social norms surrounding these products, including flavored e-cigarettes. Methods: We conducted and analyzed transcripts from seven focus groups with 11–17-year-old adolescents (n = 33) from after-school programs in CT and CA in 2016. Participants discussed flavored tobacco product beliefs and experiences, and how these compared to traditional cigarettes. Results: Thematic analysis of transcripts revealed that participants could name flavors in tobacco products, even though few discussed first-hand experience with the products. Most groups perceived that flavored tobacco product and flavored e-cigarette use facilitated peer approval and acceptance. All groups discussed how youth could easily access flavored tobacco products, including e-cigarettes. Flavoring was a salient aspect of e-cigarette advertisements; however the groups did not recall exposure to other types of flavored tobacco product counter-marketing. Conclusions: These data can help inform the development of tobacco control strategies, novel interventions (such as videogames), and future FDA efforts to prevent adolescent tobacco product use through education and risk communication. (PsycINFO Database Record (c) 2019 APA, all rights reserved)","author":[{"dropping-particle":"","family":"Camenga","given":"Deepa R","non-dropping-particle":"","parse-names":false,"suffix":""},{"dropping-particle":"","family":"Fiellin","given":"L E","non-dropping-particle":"","parse-names":false,"suffix":""},{"dropping-particle":"","family":"Pendergrass","given":"T","non-dropping-particle":"","parse-names":false,"suffix":""},{"dropping-particle":"","family":"Miller","given":"Erica","non-dropping-particle":"","parse-names":false,"suffix":""},{"dropping-particle":"","family":"Pentz","given":"M A","non-dropping-particle":"","parse-names":false,"suffix":""},{"dropping-particle":"","family":"Hieftje","given":"K","non-dropping-particle":"","parse-names":false,"suffix":""}],"container-title":"Addictive Behaviors","id":"ITEM-3","issued":{"date-parts":[["2018","7"]]},"note":"Accession Number: 2018-12423-001. PMID: 29573891 Partial author list: First Author &amp;amp; Affiliation: Camenga, D. R.; Department of Emergency Medicine, Yale University School of Medicine, New Haven, CT, US. Release Date: 20180326. Correction Date: 20190211. Publication Type: Journal (0100), Peer Reviewed Journal (0110). Format Covered: Electronic. Document Type: Journal Article. Language: English. Major Descriptor: Prevention; Electronic Cigarettes; Adolescent Health. Minor Descriptor: Adolescent Attitudes; Adolescent Development; Smoking Cessation. Classification: Promotion &amp;amp; Maintenance of Health &amp;amp; Wellness (3365). Population: Human (10); Male (30); Female (40). Location: US. Age Group: Childhood (birth-12 yrs) (100); School Age (6-12 yrs) (180); Adolescence (13-17 yrs) (200). Methodology: Empirical Study; Interview; Focus Group; Qualitative Study. Page Count: 6. Issue Publication Date: Jul, 2018. Publication History: First Posted Date: Mar 13, 2018; Accepted Date: Mar 12, 2018; Revised Date: Mar 8, 2018; First Submitted Date: Oct 1, 2017. Copyright Statement: Elsevier Ltd. 2018.","page":"189-194","publisher":"Elsevier Science","publisher-place":"Camenga, D. R., Department of Emergency Medicine, Yale University School of Medicine, 464 Congress Avenue, Suite 260, New Haven, CT, US, 06519","title":"Adolescents' perceptions of flavored tobacco products, including E-cigarettes: A qualitative study to inform FDA tobacco education efforts through videogames","type":"article-journal","volume":"82"},"uris":["http://www.mendeley.com/documents/?uuid=5bf43c9a-6f4c-4347-8e23-2c852909b8b1"]},{"id":"ITEM-4","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4","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id":"ITEM-5","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5","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uris":["http://www.mendeley.com/documents/?uuid=1edb74d2-6af3-47e6-bbe6-f75e98716528"]},{"id":"ITEM-6","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6","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7","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7","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8","itemData":{"ISSN":"15332640","abstract":"Electronic cigarettes (e-cigarettes) are novel, battery-operated inhalation devices that provide warm, vaporized nicotine, and often propylene glycol, to users without the inclusion of tobacco smoke. Because men, in general, are more likely to use cigarettes and illicit drugs than women, a qualitative study was undertaken to investigate the beliefs and perceived social norms regarding this issue among 47 teenage boys who self-identified themselves as current e-cigarette smokers. The majority of respondents reported that they used e-cigarettes because of expeditious consumption and concealment. Furthermore, the most common places respondents self-reported using e-cigarettes were everywhere, in school bathrooms, at home, and in school staircases. Interestingly, respondents stated that e-cigarettes are popular because they are accessible, healthier than tobacco cigarettes, and more aesthetically pleasing. Because of the growing popularity and uncertainty regarding the social and physical consequences of e-cigarettes, this study shows a need for additional research discovery. [ABSTRACT FROM AUTHOR]","author":[{"dropping-particle":"","family":"Peters","given":"RonaldJ.","non-dropping-particle":"","parse-names":false,"suffix":""},{"dropping-particle":"","family":"Meshack","given":"Angela","non-dropping-particle":"","parse-names":false,"suffix":""},{"dropping-particle":"","family":"Lin","given":"Mi-Ting","non-dropping-particle":"","parse-names":false,"suffix":""},{"dropping-particle":"","family":"Hill","given":"Mandy","non-dropping-particle":"","parse-names":false,"suffix":""},{"dropping-particle":"","family":"Abughosh","given":"Susan","non-dropping-particle":"","parse-names":false,"suffix":""}],"container-title":"Journal of Ethnicity in Substance Abuse","id":"ITEM-8","issue":"4","issued":{"date-parts":[["2013","10"]]},"note":"Accession Number: 91949561; Peters, RonaldJ. 1; Email Address: Ronald.J.Peters@uth.tmc.edu Meshack, Angela 2 Lin, Mi-Ting 3 Hill, Mandy 3 Abughosh, Susan 4; Affiliation: 1: The University of Texas Health Science Center at Houston, School of Public Health, Houston, Texas 2: Texas Southern University, Houston, Texas 3: The University of Texas Health Science Center at Houston, Houston, Texas 4: University of Houston School of Pharmacy, Houston, Texas; Source Info: Oct-Dec2013, Vol. 12 Issue 4, p300; Subject Term: BLACKS; Subject Term: ELECTRONICS; Subject Term: FOCUS groups; Subject Term: ATTITUDES toward health; Subject Term: HISPANIC Americans; Subject Term: NICOTINE; Subject Term: SAFETY; Subject Term: SMOKING; Subject Term: SOCIAL skills; Subject Term: QUALITATIVE research; Subject Term: MEDICAL coding; Author-Supplied Keyword: drug use; Author-Supplied Keyword: E-cigarette; Author-Supplied Keyword: electronic cigarette; Author-Supplied Keyword: teenage; NAICS/Industry Codes: 811219 Other Electronic and Precision Equipment Repair and Maintenance; NAICS/Industry Codes: 325411 Medicinal and Botanical Manufacturing; Number of Pages: 8p; Illustrations: 2 Charts; Document Type: Article","page":"300-307","title":"The Social Norms and Beliefs of Teenage Male Electronic Cigarette Use.","type":"article-journal","volume":"12"},"uris":["http://www.mendeley.com/documents/?uuid=3ad1e5ec-ea3e-4ad1-b17c-dae011bfd7d4"]},{"id":"ITEM-9","itemData":{"DOI":"10.1093/ntr/ntw095","ISSN":"1462-2203","abstract":"Introduction: Most studies have assessed use of \"e-cigarettes\" or \"electronic cigarettes,\" potentially excluding new electronic nicotine delivery systems (ENDS), such as e-hookahs and vape pens. Little is known about how adolescents and young adults perceive ENDS and if their perceptions vary by sub-type. We explored ENDS perceptions among these populations.Methods: Ten focus groups with 77 adolescents and young adults, ages 13-25, were conducted in spring 2014. Participants were users or susceptible nonusers of novel tobacco products. Focus group transcripts were coded for emergent themes.Results: Participants reported positive ENDS attributes, including flavor variety; user control of nicotine content; and smoke trick facilitation. Negative attributes included different feel compared to combustible cigarettes, nicotine addiction potential, and no cue to stop use. Participants perceived less harm from ENDS compared to combustible cigarettes, perhaps due to marketing and lack of product regulation, but noted the uncertainty of ingredients in ENDS. Numerous terms were used to describe ENDS, including \"e-cigarette,\" \"e-hookah,\" \"hookah pens,\" \"tanks,\" and \"vapes.\" Although no clear classification system emerged, participants used product characteristics like nicotine content and chargeability to attempt classification. Perceptions differed by product used. E-hookah users were perceived as young and trendy while e-cigarette users were perceived as old and addicted to nicotine.Conclusions: Young adults and adolescents report distinct ENDS sub-types with varying characteristics and social perceptions of users. Although they had more positive than negative perceptions of ENDS, prevention efforts should consider highlighting negative attributes as they may discourage use and product trial among young nonusers.Implications: Our study underscores the need for a standardized measurement system for ENDS sub-types and additional research on how ENDS sub-types are perceived among adolescents and young adults. In addition, our findings highlight negative product attributes reported by participants that may be useful in prevention and regulatory efforts to offset favorable marketing messages.","author":[{"dropping-particle":"","family":"Wagoner","given":"Kimberly G","non-dropping-particle":"","parse-names":false,"suffix":""},{"dropping-particle":"","family":"Cornacchione","given":"Jennifer","non-dropping-particle":"","parse-names":false,"suffix":""},{"dropping-particle":"","family":"Wiseman","given":"Kimberly D","non-dropping-particle":"","parse-names":false,"suffix":""},{"dropping-particle":"","family":"Teal","given":"Randall","non-dropping-particle":"","parse-names":false,"suffix":""},{"dropping-particle":"","family":"Moracco","given":"Kathryn E","non-dropping-particle":"","parse-names":false,"suffix":""},{"dropping-particle":"","family":"Sutfin","given":"Erin L","non-dropping-particle":"","parse-names":false,"suffix":""}],"container-title":"Nicotine &amp; Tobacco Research","id":"ITEM-9","issue":"10","issued":{"date-parts":[["2016","10"]]},"note":"Accession Number: 118033626. Language: English. Entry Date: 20180723. Revision Date: 20180724. Publication Type: journal article. Journal Subset: Biomedical; Europe; UK &amp;amp; Ireland. Grant Information: P30 DK056350/DK/NIDDK NIH HHS/United States. NLM UID: 9815751.","page":"206-212","publisher":"Oxford University Press / USA","publisher-place":"Department of Social Sciences and Health Policy, Wake Forest School of Medicine, Winston-Salem, NC","title":"E-cigarettes, Hookah Pens and Vapes: Adolescent and Young Adult Perceptions of Electronic Nicotine Delivery Systems.","type":"article-journal","volume":"18"},"uris":["http://www.mendeley.com/documents/?uuid=2f273ca6-10d7-42fe-9184-a9c28b26877e"]},{"id":"ITEM-10","itemData":{"DOI":"http://dx.doi.org/10.1111/add.13377","ISSN":"09652140","abstract":"Background and aims Regulation of electronic cigarettes has moved to the top of the addiction policy agenda, as demonstrated by the recent focus across the United Kingdom on introducing age-of-sale restrictions. However, the views of those affected by such regulation remain largely unexplored. This paper presents the first detailed qualitative exploration of adolescents' perceptions of existing, and opinions about potential e-cigarette regulation. Methods Sixteen focus groups, including a total of 83 teenagers between the ages of 14 and 17 years, were conducted in deprived, mixed and affluent urban areas in Scotland and England between November 2014 and February 2015. Transcripts were imported into Nivivo 10, coded thematically and analysed. Results Participants critically considered existing evidence and competing interests in regulatory debates and demonstrated sophisticated understanding of the advantages and disadvantages of regulation. They overwhelmingly supported strong e-cigarette regulation and endorsed restrictions on sales to minors, marketing and e-cigarette use in public places. Concern about potential health harms of e-cigarette use and marketing increasing the acceptability of vaping and smoking led these adolescents to support regulation. Conclusions In focus group discussions, a sample of UK adolescents exposed to particular communications about e-cigarettes supported strict regulation of e-cigarettes, including banning sales to minors and use in indoor public areas.","author":[{"dropping-particle":"","family":"Weishaar","given":"Heide","non-dropping-particle":"","parse-names":false,"suffix":""},{"dropping-particle":"","family":"Trevisan","given":"Filippo","non-dropping-particle":"","parse-names":false,"suffix":""},{"dropping-particle":"","family":"Hilton","given":"Shona","non-dropping-particle":"","parse-names":false,"suffix":""}],"container-title":"Addiction","id":"ITEM-10","issue":"9","issued":{"date-parts":[["2016","9"]]},"language":"English","note":"From Duplicate 1 ('Maybe they should regulate them quite strictly until they know the true dangers': a focus group study exploring UK adolescents' views on e-cigarette regulation: (Alcoholism and Drug Addiction) - Weishaar, Heide; Trevisan, Filippo; Hilton, Shona)\n\nFrom Duplicate 1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2 ('Maybe they should regulate them quite strictly until they know the true dangers': a focus group study exploring UK adolescents' views on e-cigarette regulation. - Weishaar, Heide; Trevisan, Filippo; Hilton, Shona)\n\nFrom Duplicate 1 ('Maybe they should regulate them quite strictly until they know the true dangers': a focus group study exploring UK adolescents' views on e-cigarette regulation - Weishaar, Heide; Trevisan, Filippo; Hilton, Shona)\n\nDate revised - 2016-11-02\n\nLast updated - 2016-11-02\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3 ('Maybe they should regulate themquite strictly until they know the true dangers': a focus group study exploring UK adolescents' views on e-cigarette regulation. - Weishaar, Heide; Trevisan, Filippo; Hilton, Shona)\n\nAccession Number: 118089331. Language: English. Entry Date: 20160920. Revision Date: 20190712. Publication Type: Article; research; tables/charts. Journal Subset: Biomedical; Europe; Peer Reviewed; UK &amp;amp; Ireland. NLM UID: 9304118.\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page":"1637-1645","publisher":"Taylor &amp; Francis Ltd.","publisher-place":"Abingdon","title":"'Maybe they should regulate them quite strictly until they know the true dangers': a focus group study exploring UK adolescents' views on e-cigarette regulation","type":"article-journal","volume":"111"},"uris":["http://www.mendeley.com/documents/?uuid=b25297fa-a7e5-41bf-ba79-f84611cbf860"]}],"mendeley":{"formattedCitation":"(Alexander et al., 2019; Camenga et al., 2018; Chen et al., 2019; de Andrade et al., 2016; Hammal &amp; Finegan, 2016; Hilton et al., 2016; Park et al., 2019; Peters et al., 2013; Wagoner et al., 2016; Weishaar et al., 2016)","plainTextFormattedCitation":"(Alexander et al., 2019; Camenga et al., 2018; Chen et al., 2019; de Andrade et al., 2016; Hammal &amp; Finegan, 2016; Hilton et al., 2016; Park et al., 2019; Peters et al., 2013; Wagoner et al., 2016; Weishaar et al., 2016)","previouslyFormattedCitation":"(Alexander et al., 2019; Camenga et al., 2018; Chen et al., 2019; de Andrade et al., 2016; Hammal &amp; Finegan, 2016; Hilton et al., 2016; Park et al., 2019; Peters et al., 2013; Wagoner et al., 2016; Weishaar et al., 2016)"},"properties":{"noteIndex":0},"schema":"https://github.com/citation-style-language/schema/raw/master/csl-citation.json"}</w:instrText>
      </w:r>
      <w:r w:rsidR="00A33D74">
        <w:fldChar w:fldCharType="separate"/>
      </w:r>
      <w:r w:rsidR="00A33D74" w:rsidRPr="00FA0F5D">
        <w:rPr>
          <w:noProof/>
        </w:rPr>
        <w:t>(Alexander et al., 2019; Camenga et al., 2018; Chen et al., 2019; de Andrade et al., 2016; Hammal &amp; Finegan, 2016; Hilton et al., 2016; Park et al., 2019; Peters et al., 2013; Wagoner et al., 2016; Weishaar et al., 2016)</w:t>
      </w:r>
      <w:r w:rsidR="00A33D74">
        <w:fldChar w:fldCharType="end"/>
      </w:r>
      <w:r w:rsidRPr="00D806B5">
        <w:t xml:space="preserve">: </w:t>
      </w:r>
    </w:p>
    <w:p w14:paraId="71C8DD36" w14:textId="3FA2612C" w:rsidR="004B2BA6" w:rsidRPr="00D806B5" w:rsidRDefault="004B2BA6" w:rsidP="004B2BA6">
      <w:pPr>
        <w:spacing w:line="480" w:lineRule="auto"/>
        <w:ind w:left="1418"/>
        <w:jc w:val="both"/>
      </w:pPr>
      <w:r w:rsidRPr="00D806B5">
        <w:t xml:space="preserve">When it blows out smoke it looks cool … cos it’s not a proper fag (13-16, UK) </w:t>
      </w:r>
      <w:r w:rsidRPr="00D806B5">
        <w:fldChar w:fldCharType="begin" w:fldLock="1"/>
      </w:r>
      <w:r w:rsidR="00BF3EEF">
        <w:instrText>ADDIN CSL_CITATION {"citationItems":[{"id":"ITEM-1","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1","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locator":"292","uris":["http://www.mendeley.com/documents/?uuid=46d4c93a-aefd-4246-abf2-4b4d0b00ac21"]}],"mendeley":{"formattedCitation":"(de Andrade et al., 2016, p. 292)","plainTextFormattedCitation":"(de Andrade et al., 2016, p. 292)","previouslyFormattedCitation":"(de Andrade et al., 2016, p. 292)"},"properties":{"noteIndex":0},"schema":"https://github.com/citation-style-language/schema/raw/master/csl-citation.json"}</w:instrText>
      </w:r>
      <w:r w:rsidRPr="00D806B5">
        <w:fldChar w:fldCharType="separate"/>
      </w:r>
      <w:r w:rsidR="00FA0F5D" w:rsidRPr="00FA0F5D">
        <w:rPr>
          <w:noProof/>
        </w:rPr>
        <w:t>(de Andrade et al., 2016, p. 292)</w:t>
      </w:r>
      <w:r w:rsidRPr="00D806B5">
        <w:fldChar w:fldCharType="end"/>
      </w:r>
      <w:r w:rsidRPr="00D806B5">
        <w:t xml:space="preserve">. </w:t>
      </w:r>
    </w:p>
    <w:p w14:paraId="41DB4B17" w14:textId="2E0AED12" w:rsidR="004B2BA6" w:rsidRPr="00D806B5" w:rsidRDefault="004B2BA6" w:rsidP="004B2BA6">
      <w:pPr>
        <w:spacing w:before="120" w:line="480" w:lineRule="auto"/>
        <w:ind w:left="1418"/>
        <w:jc w:val="both"/>
      </w:pPr>
      <w:proofErr w:type="gramStart"/>
      <w:r w:rsidRPr="00D806B5">
        <w:t>Well</w:t>
      </w:r>
      <w:proofErr w:type="gramEnd"/>
      <w:r w:rsidRPr="00D806B5">
        <w:t xml:space="preserve"> I think the main reasons (if I were to vape in the future) would be to look cool, to be popular, and to hang out with the cool people. I think those are the main reason (11, US) </w:t>
      </w:r>
      <w:r w:rsidRPr="00D806B5">
        <w:fldChar w:fldCharType="begin" w:fldLock="1"/>
      </w:r>
      <w:r w:rsidR="00BF3EEF">
        <w:instrText>ADDIN CSL_CITATION {"citationItems":[{"id":"ITEM-1","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1","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locator":"84","uris":["http://www.mendeley.com/documents/?uuid=b9c0002a-9f60-4ceb-bb8a-9e66cd754901"]}],"mendeley":{"formattedCitation":"(Park et al., 2019, p. 84)","plainTextFormattedCitation":"(Park et al., 2019, p. 84)","previouslyFormattedCitation":"(Park et al., 2019, p. 84)"},"properties":{"noteIndex":0},"schema":"https://github.com/citation-style-language/schema/raw/master/csl-citation.json"}</w:instrText>
      </w:r>
      <w:r w:rsidRPr="00D806B5">
        <w:fldChar w:fldCharType="separate"/>
      </w:r>
      <w:r w:rsidR="00FA0F5D" w:rsidRPr="00FA0F5D">
        <w:rPr>
          <w:noProof/>
        </w:rPr>
        <w:t>(Park et al., 2019, p. 84)</w:t>
      </w:r>
      <w:r w:rsidRPr="00D806B5">
        <w:fldChar w:fldCharType="end"/>
      </w:r>
      <w:r w:rsidRPr="00D806B5">
        <w:t xml:space="preserve">. </w:t>
      </w:r>
    </w:p>
    <w:p w14:paraId="14DC8F8B" w14:textId="5F6EE8C6" w:rsidR="004B2BA6" w:rsidRPr="00D806B5" w:rsidRDefault="004B2BA6" w:rsidP="004B2BA6">
      <w:pPr>
        <w:spacing w:line="480" w:lineRule="auto"/>
        <w:jc w:val="both"/>
      </w:pPr>
      <w:r w:rsidRPr="00D806B5">
        <w:t xml:space="preserve">In the study by Chen et al. </w:t>
      </w:r>
      <w:r w:rsidR="00BD2632">
        <w:fldChar w:fldCharType="begin" w:fldLock="1"/>
      </w:r>
      <w:r w:rsidR="00BD2632">
        <w:instrText>ADDIN CSL_CITATION {"citationItems":[{"id":"ITEM-1","itemData":{"DOI":"10.1080/08870446.2019.1652752","ISSN":"0887-0446","abstract":"Objective: The objective of this study is to explore adolescent non-e-cigarette users’ interpretations of e-cigarette advertising and their engagement with e-cigarette information. Given adolescents’ lack of persuasion knowledge and the association between advertising and behaviour, insights from non-users who are heavily targeted by the industry add evidence to a field that mainly focuses on risk perceptions and reasons for experimentation. Design: Five focus groups were conducted with 39 adolescents (mean = 14.21 years, age range = 12–17, 80% female). Data were analysed using the thematic approach. Results: Three themes were emerged: (1) advertising motivates nonsmokers to use e-cigarettes, (2) there is fascination with the technical and emotional appeals featured in commercials and (3) searching for information about e-cigarettes involves little validation. Adolescents also recalled health and social appeals that are consistent with content analysis of e-cigarette advertising. Further, adolescents used digital platforms and interpersonal sources for information on e-juice ingredients, health effects, accessibility, and price to satisfy their curiosity and justify their use. Very few, however, questioned the trustworthiness of the information. Conclusion: Findings provide support for the implementation of strategies, such as media literacy in public health and media campaigns, and the development of regulations vis-à-vis advertising and access to e-cigarette products to reduce future uptake. (PsycINFO Database Record (c) 2019 APA, all rights reserved)","author":[{"dropping-particle":"","family":"Chen","given":"Yvonnes","non-dropping-particle":"","parse-names":false,"suffix":""},{"dropping-particle":"","family":"Tilden","given":"Chris","non-dropping-particle":"","parse-names":false,"suffix":""},{"dropping-particle":"","family":"Vernberg","given":"Dee Katherine","non-dropping-particle":"","parse-names":false,"suffix":""}],"container-title":"Psychology &amp; Health","id":"ITEM-1","issued":{"date-parts":[["2019","8","13"]]},"note":"Accession Number: 2019-49134-001. PMID: 31418593 Partial author list: First Author &amp;amp; Affiliation: Chen, Yvonnes; William Allen White School of Journalism and Mass Communications, University of Kansas, Lawrence. Release Date: 20190822. Publication Type: Journal (0100), Peer Reviewed Journal (0110). Format Covered: Electronic. Language: English. Major Descriptor: No terms assigned. Classification: Health &amp;amp; Mental Health Treatment &amp;amp; Prevention (3300). Publication History: Accepted Date: Jul 31, 2019; Revised Date: Jul 1, 2019; First Submitted Date: Aug 10, 2018. Copyright Statement: Informa UK Limited, trading as Taylor &amp;amp; Francis Group. 2019.","publisher":"Taylor &amp; Francis","publisher-place":"Chen, Yvonnes","title":"Adolescents’ interpretations of e-cigarette advertising and their engagement with e-cigarette information: Results from five focus groups","type":"article-journal"},"suppress-author":1,"uris":["http://www.mendeley.com/documents/?uuid=9ec79e5a-7318-4f3c-a71a-e890a2beb569"]}],"mendeley":{"formattedCitation":"(2019)","plainTextFormattedCitation":"(2019)","previouslyFormattedCitation":"(2019)"},"properties":{"noteIndex":0},"schema":"https://github.com/citation-style-language/schema/raw/master/csl-citation.json"}</w:instrText>
      </w:r>
      <w:r w:rsidR="00BD2632">
        <w:fldChar w:fldCharType="separate"/>
      </w:r>
      <w:r w:rsidR="00BD2632" w:rsidRPr="00BD2632">
        <w:rPr>
          <w:noProof/>
        </w:rPr>
        <w:t>(2019)</w:t>
      </w:r>
      <w:r w:rsidR="00BD2632">
        <w:fldChar w:fldCharType="end"/>
      </w:r>
      <w:r>
        <w:t xml:space="preserve"> these </w:t>
      </w:r>
      <w:r w:rsidRPr="00D806B5">
        <w:t>positive perceptions of e-cigarettes were commonly related to e-cigarette advertisements that participants had seen. The ‘coolness’ of vaping was</w:t>
      </w:r>
      <w:r>
        <w:t xml:space="preserve"> </w:t>
      </w:r>
      <w:r>
        <w:lastRenderedPageBreak/>
        <w:t>also often</w:t>
      </w:r>
      <w:r w:rsidRPr="00D806B5">
        <w:t xml:space="preserve"> related to the performance of vapour tricks across studies</w:t>
      </w:r>
      <w:r w:rsidR="00A33D74">
        <w:t xml:space="preserve"> </w:t>
      </w:r>
      <w:r w:rsidR="00A33D74">
        <w:fldChar w:fldCharType="begin" w:fldLock="1"/>
      </w:r>
      <w:r w:rsidR="00A33D74">
        <w:instrText>ADDIN CSL_CITATION {"citationItems":[{"id":"ITEM-1","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1","issued":{"date-parts":[["2019"]]},"page":"93-97","publisher":"Elsevier","title":"Youth who use e-cigarettes regularly: A qualitative study of behavior, attitudes, and familial norms","type":"article-journal","volume":"13"},"uris":["http://www.mendeley.com/documents/?uuid=f5301d00-aa05-490e-b1fe-afd07eb62617"]},{"id":"ITEM-2","itemData":{"DOI":"10.1016/j.addbeh.2018.03.021","ISSN":"0306-4603","abstract":"Introduction: Flavored tobacco products have been shown to appeal to youth, however tobacco control strategies have traditionally not focused on these products. To inform the adaptation of an existing videogame to focus on the prevention of flavored tobacco product use, this study explored adolescents' perceptions, beliefs, and social norms surrounding these products, including flavored e-cigarettes. Methods: We conducted and analyzed transcripts from seven focus groups with 11–17-year-old adolescents (n = 33) from after-school programs in CT and CA in 2016. Participants discussed flavored tobacco product beliefs and experiences, and how these compared to traditional cigarettes. Results: Thematic analysis of transcripts revealed that participants could name flavors in tobacco products, even though few discussed first-hand experience with the products. Most groups perceived that flavored tobacco product and flavored e-cigarette use facilitated peer approval and acceptance. All groups discussed how youth could easily access flavored tobacco products, including e-cigarettes. Flavoring was a salient aspect of e-cigarette advertisements; however the groups did not recall exposure to other types of flavored tobacco product counter-marketing. Conclusions: These data can help inform the development of tobacco control strategies, novel interventions (such as videogames), and future FDA efforts to prevent adolescent tobacco product use through education and risk communication. (PsycINFO Database Record (c) 2019 APA, all rights reserved)","author":[{"dropping-particle":"","family":"Camenga","given":"Deepa R","non-dropping-particle":"","parse-names":false,"suffix":""},{"dropping-particle":"","family":"Fiellin","given":"L E","non-dropping-particle":"","parse-names":false,"suffix":""},{"dropping-particle":"","family":"Pendergrass","given":"T","non-dropping-particle":"","parse-names":false,"suffix":""},{"dropping-particle":"","family":"Miller","given":"Erica","non-dropping-particle":"","parse-names":false,"suffix":""},{"dropping-particle":"","family":"Pentz","given":"M A","non-dropping-particle":"","parse-names":false,"suffix":""},{"dropping-particle":"","family":"Hieftje","given":"K","non-dropping-particle":"","parse-names":false,"suffix":""}],"container-title":"Addictive Behaviors","id":"ITEM-2","issued":{"date-parts":[["2018","7"]]},"note":"Accession Number: 2018-12423-001. PMID: 29573891 Partial author list: First Author &amp;amp; Affiliation: Camenga, D. R.; Department of Emergency Medicine, Yale University School of Medicine, New Haven, CT, US. Release Date: 20180326. Correction Date: 20190211. Publication Type: Journal (0100), Peer Reviewed Journal (0110). Format Covered: Electronic. Document Type: Journal Article. Language: English. Major Descriptor: Prevention; Electronic Cigarettes; Adolescent Health. Minor Descriptor: Adolescent Attitudes; Adolescent Development; Smoking Cessation. Classification: Promotion &amp;amp; Maintenance of Health &amp;amp; Wellness (3365). Population: Human (10); Male (30); Female (40). Location: US. Age Group: Childhood (birth-12 yrs) (100); School Age (6-12 yrs) (180); Adolescence (13-17 yrs) (200). Methodology: Empirical Study; Interview; Focus Group; Qualitative Study. Page Count: 6. Issue Publication Date: Jul, 2018. Publication History: First Posted Date: Mar 13, 2018; Accepted Date: Mar 12, 2018; Revised Date: Mar 8, 2018; First Submitted Date: Oct 1, 2017. Copyright Statement: Elsevier Ltd. 2018.","page":"189-194","publisher":"Elsevier Science","publisher-place":"Camenga, D. R., Department of Emergency Medicine, Yale University School of Medicine, 464 Congress Avenue, Suite 260, New Haven, CT, US, 06519","title":"Adolescents' perceptions of flavored tobacco products, including E-cigarettes: A qualitative study to inform FDA tobacco education efforts through videogames","type":"article-journal","volume":"82"},"uris":["http://www.mendeley.com/documents/?uuid=5bf43c9a-6f4c-4347-8e23-2c852909b8b1"]},{"id":"ITEM-3","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3","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4","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4","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5","itemData":{"DOI":"10.1080/08870446.2019.1652752","ISSN":"0887-0446","abstract":"Objective: The objective of this study is to explore adolescent non-e-cigarette users’ interpretations of e-cigarette advertising and their engagement with e-cigarette information. Given adolescents’ lack of persuasion knowledge and the association between advertising and behaviour, insights from non-users who are heavily targeted by the industry add evidence to a field that mainly focuses on risk perceptions and reasons for experimentation. Design: Five focus groups were conducted with 39 adolescents (mean = 14.21 years, age range = 12–17, 80% female). Data were analysed using the thematic approach. Results: Three themes were emerged: (1) advertising motivates nonsmokers to use e-cigarettes, (2) there is fascination with the technical and emotional appeals featured in commercials and (3) searching for information about e-cigarettes involves little validation. Adolescents also recalled health and social appeals that are consistent with content analysis of e-cigarette advertising. Further, adolescents used digital platforms and interpersonal sources for information on e-juice ingredients, health effects, accessibility, and price to satisfy their curiosity and justify their use. Very few, however, questioned the trustworthiness of the information. Conclusion: Findings provide support for the implementation of strategies, such as media literacy in public health and media campaigns, and the development of regulations vis-à-vis advertising and access to e-cigarette products to reduce future uptake. (PsycINFO Database Record (c) 2019 APA, all rights reserved)","author":[{"dropping-particle":"","family":"Chen","given":"Yvonnes","non-dropping-particle":"","parse-names":false,"suffix":""},{"dropping-particle":"","family":"Tilden","given":"Chris","non-dropping-particle":"","parse-names":false,"suffix":""},{"dropping-particle":"","family":"Vernberg","given":"Dee Katherine","non-dropping-particle":"","parse-names":false,"suffix":""}],"container-title":"Psychology &amp; Health","id":"ITEM-5","issued":{"date-parts":[["2019","8","13"]]},"note":"Accession Number: 2019-49134-001. PMID: 31418593 Partial author list: First Author &amp;amp; Affiliation: Chen, Yvonnes; William Allen White School of Journalism and Mass Communications, University of Kansas, Lawrence. Release Date: 20190822. Publication Type: Journal (0100), Peer Reviewed Journal (0110). Format Covered: Electronic. Language: English. Major Descriptor: No terms assigned. Classification: Health &amp;amp; Mental Health Treatment &amp;amp; Prevention (3300). Publication History: Accepted Date: Jul 31, 2019; Revised Date: Jul 1, 2019; First Submitted Date: Aug 10, 2018. Copyright Statement: Informa UK Limited, trading as Taylor &amp;amp; Francis Group. 2019.","publisher":"Taylor &amp; Francis","publisher-place":"Chen, Yvonnes","title":"Adolescents’ interpretations of e-cigarette advertising and their engagement with e-cigarette information: Results from five focus groups","type":"article-journal"},"uris":["http://www.mendeley.com/documents/?uuid=9ec79e5a-7318-4f3c-a71a-e890a2beb569"]}],"mendeley":{"formattedCitation":"(Alexander et al., 2019; Camenga et al., 2018; Chen et al., 2019; Hilton et al., 2016; Park et al., 2019)","plainTextFormattedCitation":"(Alexander et al., 2019; Camenga et al., 2018; Chen et al., 2019; Hilton et al., 2016; Park et al., 2019)","previouslyFormattedCitation":"(Alexander et al., 2019; Camenga et al., 2018; Chen et al., 2019; Hilton et al., 2016; Park et al., 2019)"},"properties":{"noteIndex":0},"schema":"https://github.com/citation-style-language/schema/raw/master/csl-citation.json"}</w:instrText>
      </w:r>
      <w:r w:rsidR="00A33D74">
        <w:fldChar w:fldCharType="separate"/>
      </w:r>
      <w:r w:rsidR="00A33D74" w:rsidRPr="00FA0F5D">
        <w:rPr>
          <w:noProof/>
        </w:rPr>
        <w:t>(Alexander et al., 2019; Camenga et al., 2018; Chen et al., 2019; Hilton et al., 2016; Park et al., 2019)</w:t>
      </w:r>
      <w:r w:rsidR="00A33D74">
        <w:fldChar w:fldCharType="end"/>
      </w:r>
      <w:r w:rsidRPr="00D806B5">
        <w:t xml:space="preserve">. Several </w:t>
      </w:r>
      <w:r>
        <w:t xml:space="preserve">male </w:t>
      </w:r>
      <w:r w:rsidRPr="00D806B5">
        <w:t xml:space="preserve">participants discussed trying to recreate smoke tricks and large vapour clouds seen on social media </w:t>
      </w:r>
      <w:r w:rsidRPr="00D806B5">
        <w:fldChar w:fldCharType="begin" w:fldLock="1"/>
      </w:r>
      <w:r w:rsidR="00BF3EEF">
        <w:instrText>ADDIN CSL_CITATION {"citationItems":[{"id":"ITEM-1","itemData":{"DOI":"10.1016/j.addbeh.2018.03.021","ISSN":"0306-4603","abstract":"Introduction: Flavored tobacco products have been shown to appeal to youth, however tobacco control strategies have traditionally not focused on these products. To inform the adaptation of an existing videogame to focus on the prevention of flavored tobacco product use, this study explored adolescents' perceptions, beliefs, and social norms surrounding these products, including flavored e-cigarettes. Methods: We conducted and analyzed transcripts from seven focus groups with 11–17-year-old adolescents (n = 33) from after-school programs in CT and CA in 2016. Participants discussed flavored tobacco product beliefs and experiences, and how these compared to traditional cigarettes. Results: Thematic analysis of transcripts revealed that participants could name flavors in tobacco products, even though few discussed first-hand experience with the products. Most groups perceived that flavored tobacco product and flavored e-cigarette use facilitated peer approval and acceptance. All groups discussed how youth could easily access flavored tobacco products, including e-cigarettes. Flavoring was a salient aspect of e-cigarette advertisements; however the groups did not recall exposure to other types of flavored tobacco product counter-marketing. Conclusions: These data can help inform the development of tobacco control strategies, novel interventions (such as videogames), and future FDA efforts to prevent adolescent tobacco product use through education and risk communication. (PsycINFO Database Record (c) 2019 APA, all rights reserved)","author":[{"dropping-particle":"","family":"Camenga","given":"Deepa R","non-dropping-particle":"","parse-names":false,"suffix":""},{"dropping-particle":"","family":"Fiellin","given":"L E","non-dropping-particle":"","parse-names":false,"suffix":""},{"dropping-particle":"","family":"Pendergrass","given":"T","non-dropping-particle":"","parse-names":false,"suffix":""},{"dropping-particle":"","family":"Miller","given":"Erica","non-dropping-particle":"","parse-names":false,"suffix":""},{"dropping-particle":"","family":"Pentz","given":"M A","non-dropping-particle":"","parse-names":false,"suffix":""},{"dropping-particle":"","family":"Hieftje","given":"K","non-dropping-particle":"","parse-names":false,"suffix":""}],"container-title":"Addictive Behaviors","id":"ITEM-1","issued":{"date-parts":[["2018","7"]]},"note":"Accession Number: 2018-12423-001. PMID: 29573891 Partial author list: First Author &amp;amp; Affiliation: Camenga, D. R.; Department of Emergency Medicine, Yale University School of Medicine, New Haven, CT, US. Release Date: 20180326. Correction Date: 20190211. Publication Type: Journal (0100), Peer Reviewed Journal (0110). Format Covered: Electronic. Document Type: Journal Article. Language: English. Major Descriptor: Prevention; Electronic Cigarettes; Adolescent Health. Minor Descriptor: Adolescent Attitudes; Adolescent Development; Smoking Cessation. Classification: Promotion &amp;amp; Maintenance of Health &amp;amp; Wellness (3365). Population: Human (10); Male (30); Female (40). Location: US. Age Group: Childhood (birth-12 yrs) (100); School Age (6-12 yrs) (180); Adolescence (13-17 yrs) (200). Methodology: Empirical Study; Interview; Focus Group; Qualitative Study. Page Count: 6. Issue Publication Date: Jul, 2018. Publication History: First Posted Date: Mar 13, 2018; Accepted Date: Mar 12, 2018; Revised Date: Mar 8, 2018; First Submitted Date: Oct 1, 2017. Copyright Statement: Elsevier Ltd. 2018.","page":"189-194","publisher":"Elsevier Science","publisher-place":"Camenga, D. R., Department of Emergency Medicine, Yale University School of Medicine, 464 Congress Avenue, Suite 260, New Haven, CT, US, 06519","title":"Adolescents' perceptions of flavored tobacco products, including E-cigarettes: A qualitative study to inform FDA tobacco education efforts through videogames","type":"article-journal","volume":"82"},"uris":["http://www.mendeley.com/documents/?uuid=5bf43c9a-6f4c-4347-8e23-2c852909b8b1"]},{"id":"ITEM-2","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2","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3","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3","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mendeley":{"formattedCitation":"(Camenga et al., 2018; Hilton et al., 2016; Park et al., 2019)","plainTextFormattedCitation":"(Camenga et al., 2018; Hilton et al., 2016; Park et al., 2019)","previouslyFormattedCitation":"(Camenga et al., 2018; Hilton et al., 2016; Park et al., 2019)"},"properties":{"noteIndex":0},"schema":"https://github.com/citation-style-language/schema/raw/master/csl-citation.json"}</w:instrText>
      </w:r>
      <w:r w:rsidRPr="00D806B5">
        <w:fldChar w:fldCharType="separate"/>
      </w:r>
      <w:r w:rsidR="00FA0F5D" w:rsidRPr="00FA0F5D">
        <w:rPr>
          <w:noProof/>
        </w:rPr>
        <w:t>(Camenga et al., 2018; Hilton et al., 2016; Park et al., 2019)</w:t>
      </w:r>
      <w:r w:rsidRPr="00D806B5">
        <w:fldChar w:fldCharType="end"/>
      </w:r>
      <w:r w:rsidRPr="00D806B5">
        <w:t>. For example</w:t>
      </w:r>
      <w:r>
        <w:t xml:space="preserve"> one regular vaper noted</w:t>
      </w:r>
      <w:r w:rsidRPr="00D806B5">
        <w:t xml:space="preserve">: </w:t>
      </w:r>
      <w:r>
        <w:t>‘</w:t>
      </w:r>
      <w:r w:rsidRPr="00D806B5">
        <w:t>lots of people do smoke tricks and I wanted to try them’ (16-17, US)</w:t>
      </w:r>
      <w:r>
        <w:t xml:space="preserve"> </w:t>
      </w:r>
      <w:r>
        <w:fldChar w:fldCharType="begin" w:fldLock="1"/>
      </w:r>
      <w:r w:rsidR="00EB3ECB">
        <w:instrText>ADDIN CSL_CITATION {"citationItems":[{"id":"ITEM-1","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1","issued":{"date-parts":[["2019"]]},"page":"93-97","publisher":"Elsevier","title":"Youth who use e-cigarettes regularly: A qualitative study of behavior, attitudes, and familial norms","type":"article-journal","volume":"13"},"locator":"95","uris":["http://www.mendeley.com/documents/?uuid=f5301d00-aa05-490e-b1fe-afd07eb62617"]}],"mendeley":{"formattedCitation":"(Alexander et al., 2019, p. 95)","plainTextFormattedCitation":"(Alexander et al., 2019, p. 95)","previouslyFormattedCitation":"(Alexander et al., 2019, p. 95)"},"properties":{"noteIndex":0},"schema":"https://github.com/citation-style-language/schema/raw/master/csl-citation.json"}</w:instrText>
      </w:r>
      <w:r>
        <w:fldChar w:fldCharType="separate"/>
      </w:r>
      <w:r w:rsidR="00FA0F5D" w:rsidRPr="00FA0F5D">
        <w:rPr>
          <w:noProof/>
        </w:rPr>
        <w:t>(Alexander et al., 2019, p. 95)</w:t>
      </w:r>
      <w:r>
        <w:fldChar w:fldCharType="end"/>
      </w:r>
      <w:r w:rsidRPr="00D806B5">
        <w:t xml:space="preserve">. This suggests that, like </w:t>
      </w:r>
      <w:r>
        <w:t xml:space="preserve">with </w:t>
      </w:r>
      <w:r w:rsidRPr="00D806B5">
        <w:t xml:space="preserve">smoking, </w:t>
      </w:r>
      <w:r>
        <w:t xml:space="preserve">some </w:t>
      </w:r>
      <w:r w:rsidRPr="00D806B5">
        <w:t xml:space="preserve">participants were seeking to portray notions of expertise and skill in their e-cigarette use, perhaps to be perceived as genuine and experienced vapers </w:t>
      </w:r>
      <w:r w:rsidRPr="00D806B5">
        <w:rPr>
          <w:color w:val="000000"/>
        </w:rPr>
        <w:fldChar w:fldCharType="begin" w:fldLock="1"/>
      </w:r>
      <w:r w:rsidR="00BF3EEF">
        <w:rPr>
          <w:color w:val="000000"/>
        </w:rPr>
        <w:instrText>ADDIN CSL_CITATION {"citationItems":[{"id":"ITEM-1","itemData":{"DOI":"10.1111/j.1467-9566.2008.01119.x","ISSN":"01419889","abstract":"This paper draws from a qualitative study of tobacco use by young women in Toronto, Canada. Narrative interviews were used to understand the multiple roles and functions of smoking within the everyday lives of female adolescents. Guided by a Bourdieusian theoretical framework this study employed the core construct of cultural capital in order to position tobacco and other substance use as field-specific capital that young women accumulate while navigating the social worlds of adolescence. Departing from the psychosocial or peer-influence models that inform the majority of tobacco research with young people, this analysis provides a nuanced understanding of how smoking, drinking, using drugs are much more than simple forms of teenage experimentation or rebellion, but can also serve as key resources for defining the self, acquiring status and making social distinctions within adolescent social worlds. In this context it is also argued that initiation into substance use practices is a way that young women demonstrate and develop social and cultural competencies. © 2008 Foundation for the Sociology of Health &amp; Illness/Blackwell Publishing Ltd.","author":[{"dropping-particle":"","family":"Haines","given":"Rebecca J.","non-dropping-particle":"","parse-names":false,"suffix":""},{"dropping-particle":"","family":"Poland","given":"Blake D.","non-dropping-particle":"","parse-names":false,"suffix":""},{"dropping-particle":"","family":"Johnson","given":"Joy L.","non-dropping-particle":"","parse-names":false,"suffix":""}],"container-title":"Sociology of Health &amp; Illness","id":"ITEM-1","issue":"1","issued":{"date-parts":[["2009","1","1"]]},"page":"66-80","publisher":"John Wiley &amp; Sons, Ltd","title":"Becoming a ‘real’ smoker: cultural capital in young women's accounts of smoking and other substance use","type":"article-journal","volume":"31"},"uris":["http://www.mendeley.com/documents/?uuid=d8ba468f-353a-32cd-866d-ecbd050d3a53"]}],"mendeley":{"formattedCitation":"(Haines et al., 2009)","plainTextFormattedCitation":"(Haines et al., 2009)","previouslyFormattedCitation":"(Haines et al., 2009)"},"properties":{"noteIndex":0},"schema":"https://github.com/citation-style-language/schema/raw/master/csl-citation.json"}</w:instrText>
      </w:r>
      <w:r w:rsidRPr="00D806B5">
        <w:rPr>
          <w:color w:val="000000"/>
        </w:rPr>
        <w:fldChar w:fldCharType="separate"/>
      </w:r>
      <w:r w:rsidR="00FA0F5D" w:rsidRPr="00FA0F5D">
        <w:rPr>
          <w:noProof/>
          <w:color w:val="000000"/>
        </w:rPr>
        <w:t>(Haines et al., 2009)</w:t>
      </w:r>
      <w:r w:rsidRPr="00D806B5">
        <w:rPr>
          <w:color w:val="000000"/>
        </w:rPr>
        <w:fldChar w:fldCharType="end"/>
      </w:r>
      <w:r w:rsidRPr="00D806B5">
        <w:rPr>
          <w:color w:val="000000"/>
        </w:rPr>
        <w:t xml:space="preserve">. </w:t>
      </w:r>
      <w:r>
        <w:rPr>
          <w:color w:val="000000"/>
        </w:rPr>
        <w:t>Another</w:t>
      </w:r>
      <w:r>
        <w:t xml:space="preserve"> regular</w:t>
      </w:r>
      <w:r w:rsidRPr="00D806B5">
        <w:t xml:space="preserve"> </w:t>
      </w:r>
      <w:r>
        <w:t>vaper</w:t>
      </w:r>
      <w:r w:rsidRPr="00D806B5">
        <w:t xml:space="preserve"> noted that they prefer tank devices, because ‘[a </w:t>
      </w:r>
      <w:proofErr w:type="spellStart"/>
      <w:r w:rsidRPr="00D806B5">
        <w:t>cigalike</w:t>
      </w:r>
      <w:proofErr w:type="spellEnd"/>
      <w:r w:rsidRPr="00D806B5">
        <w:t>] wouldn't give out a lot of smoke. Yeah, so it's kind of pointless’ (14-15, US)</w:t>
      </w:r>
      <w:r>
        <w:t xml:space="preserve"> </w:t>
      </w:r>
      <w:r>
        <w:fldChar w:fldCharType="begin" w:fldLock="1"/>
      </w:r>
      <w:r w:rsidR="00EB3ECB">
        <w:instrText>ADDIN CSL_CITATION {"citationItems":[{"id":"ITEM-1","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1","issued":{"date-parts":[["2019"]]},"page":"93-97","publisher":"Elsevier","title":"Youth who use e-cigarettes regularly: A qualitative study of behavior, attitudes, and familial norms","type":"article-journal","volume":"13"},"locator":"95","uris":["http://www.mendeley.com/documents/?uuid=f5301d00-aa05-490e-b1fe-afd07eb62617"]}],"mendeley":{"formattedCitation":"(Alexander et al., 2019, p. 95)","plainTextFormattedCitation":"(Alexander et al., 2019, p. 95)","previouslyFormattedCitation":"(Alexander et al., 2019, p. 95)"},"properties":{"noteIndex":0},"schema":"https://github.com/citation-style-language/schema/raw/master/csl-citation.json"}</w:instrText>
      </w:r>
      <w:r>
        <w:fldChar w:fldCharType="separate"/>
      </w:r>
      <w:r w:rsidR="00FA0F5D" w:rsidRPr="00FA0F5D">
        <w:rPr>
          <w:noProof/>
        </w:rPr>
        <w:t>(Alexander et al., 2019, p. 95)</w:t>
      </w:r>
      <w:r>
        <w:fldChar w:fldCharType="end"/>
      </w:r>
      <w:r w:rsidRPr="00D806B5">
        <w:t xml:space="preserve">. This implies that </w:t>
      </w:r>
      <w:r>
        <w:t xml:space="preserve">for some </w:t>
      </w:r>
      <w:r w:rsidRPr="00D806B5">
        <w:t>adolescents the performance and visibility of vaping (or large vapour clouds) is important for others to see.</w:t>
      </w:r>
      <w:r w:rsidRPr="00CE21FE">
        <w:t xml:space="preserve"> </w:t>
      </w:r>
      <w:r>
        <w:t>Indeed, e</w:t>
      </w:r>
      <w:r w:rsidRPr="00D806B5">
        <w:t>-cigarettes were most commonly used with others, such as friends o</w:t>
      </w:r>
      <w:r>
        <w:t>r</w:t>
      </w:r>
      <w:r w:rsidRPr="00D806B5">
        <w:t xml:space="preserve"> siblings, instead of alone </w:t>
      </w:r>
      <w:r w:rsidRPr="00D806B5">
        <w:fldChar w:fldCharType="begin" w:fldLock="1"/>
      </w:r>
      <w:r w:rsidR="00EB3ECB">
        <w:instrText>ADDIN CSL_CITATION {"citationItems":[{"id":"ITEM-1","itemData":{"DOI":"10.1016/j.addbeh.2018.03.021","ISSN":"0306-4603","abstract":"Introduction: Flavored tobacco products have been shown to appeal to youth, however tobacco control strategies have traditionally not focused on these products. To inform the adaptation of an existing videogame to focus on the prevention of flavored tobacco product use, this study explored adolescents' perceptions, beliefs, and social norms surrounding these products, including flavored e-cigarettes. Methods: We conducted and analyzed transcripts from seven focus groups with 11–17-year-old adolescents (n = 33) from after-school programs in CT and CA in 2016. Participants discussed flavored tobacco product beliefs and experiences, and how these compared to traditional cigarettes. Results: Thematic analysis of transcripts revealed that participants could name flavors in tobacco products, even though few discussed first-hand experience with the products. Most groups perceived that flavored tobacco product and flavored e-cigarette use facilitated peer approval and acceptance. All groups discussed how youth could easily access flavored tobacco products, including e-cigarettes. Flavoring was a salient aspect of e-cigarette advertisements; however the groups did not recall exposure to other types of flavored tobacco product counter-marketing. Conclusions: These data can help inform the development of tobacco control strategies, novel interventions (such as videogames), and future FDA efforts to prevent adolescent tobacco product use through education and risk communication. (PsycINFO Database Record (c) 2019 APA, all rights reserved)","author":[{"dropping-particle":"","family":"Camenga","given":"Deepa R","non-dropping-particle":"","parse-names":false,"suffix":""},{"dropping-particle":"","family":"Fiellin","given":"L E","non-dropping-particle":"","parse-names":false,"suffix":""},{"dropping-particle":"","family":"Pendergrass","given":"T","non-dropping-particle":"","parse-names":false,"suffix":""},{"dropping-particle":"","family":"Miller","given":"Erica","non-dropping-particle":"","parse-names":false,"suffix":""},{"dropping-particle":"","family":"Pentz","given":"M A","non-dropping-particle":"","parse-names":false,"suffix":""},{"dropping-particle":"","family":"Hieftje","given":"K","non-dropping-particle":"","parse-names":false,"suffix":""}],"container-title":"Addictive Behaviors","id":"ITEM-1","issued":{"date-parts":[["2018","7"]]},"note":"Accession Number: 2018-12423-001. PMID: 29573891 Partial author list: First Author &amp;amp; Affiliation: Camenga, D. R.; Department of Emergency Medicine, Yale University School of Medicine, New Haven, CT, US. Release Date: 20180326. Correction Date: 20190211. Publication Type: Journal (0100), Peer Reviewed Journal (0110). Format Covered: Electronic. Document Type: Journal Article. Language: English. Major Descriptor: Prevention; Electronic Cigarettes; Adolescent Health. Minor Descriptor: Adolescent Attitudes; Adolescent Development; Smoking Cessation. Classification: Promotion &amp;amp; Maintenance of Health &amp;amp; Wellness (3365). Population: Human (10); Male (30); Female (40). Location: US. Age Group: Childhood (birth-12 yrs) (100); School Age (6-12 yrs) (180); Adolescence (13-17 yrs) (200). Methodology: Empirical Study; Interview; Focus Group; Qualitative Study. Page Count: 6. Issue Publication Date: Jul, 2018. Publication History: First Posted Date: Mar 13, 2018; Accepted Date: Mar 12, 2018; Revised Date: Mar 8, 2018; First Submitted Date: Oct 1, 2017. Copyright Statement: Elsevier Ltd. 2018.","page":"189-194","publisher":"Elsevier Science","publisher-place":"Camenga, D. R., Department of Emergency Medicine, Yale University School of Medicine, 464 Congress Avenue, Suite 260, New Haven, CT, US, 06519","title":"Adolescents' perceptions of flavored tobacco products, including E-cigarettes: A qualitative study to inform FDA tobacco education efforts through videogames","type":"article-journal","volume":"82"},"uris":["http://www.mendeley.com/documents/?uuid=5bf43c9a-6f4c-4347-8e23-2c852909b8b1"]},{"id":"ITEM-2","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2","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id":"ITEM-3","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3","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4","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4","issued":{"date-parts":[["2019"]]},"page":"93-97","publisher":"Elsevier","title":"Youth who use e-cigarettes regularly: A qualitative study of behavior, attitudes, and familial norms","type":"article-journal","volume":"13"},"uris":["http://www.mendeley.com/documents/?uuid=f5301d00-aa05-490e-b1fe-afd07eb62617"]}],"mendeley":{"formattedCitation":"(Alexander et al., 2019; Camenga et al., 2018; de Andrade et al., 2016; Hilton et al., 2016)","plainTextFormattedCitation":"(Alexander et al., 2019; Camenga et al., 2018; de Andrade et al., 2016; Hilton et al., 2016)","previouslyFormattedCitation":"(Alexander et al., 2019; Camenga et al., 2018; de Andrade et al., 2016; Hilton et al., 2016)"},"properties":{"noteIndex":0},"schema":"https://github.com/citation-style-language/schema/raw/master/csl-citation.json"}</w:instrText>
      </w:r>
      <w:r w:rsidRPr="00D806B5">
        <w:fldChar w:fldCharType="separate"/>
      </w:r>
      <w:r w:rsidR="00FA0F5D" w:rsidRPr="00FA0F5D">
        <w:rPr>
          <w:noProof/>
        </w:rPr>
        <w:t>(Alexander et al., 2019; Camenga et al., 2018; de Andrade et al., 2016; Hilton et al., 2016)</w:t>
      </w:r>
      <w:r w:rsidRPr="00D806B5">
        <w:fldChar w:fldCharType="end"/>
      </w:r>
      <w:r>
        <w:t xml:space="preserve">. </w:t>
      </w:r>
      <w:r w:rsidRPr="00D806B5">
        <w:t>For these participants then, vaping could be seen as aspirational; signifying a level of social acceptance</w:t>
      </w:r>
      <w:r>
        <w:t xml:space="preserve"> among their peer group</w:t>
      </w:r>
      <w:r w:rsidRPr="00D806B5">
        <w:t xml:space="preserve"> based on the mastery of techniques and skills. </w:t>
      </w:r>
    </w:p>
    <w:p w14:paraId="6C7B8755" w14:textId="3CE4D51D" w:rsidR="004B2BA6" w:rsidRDefault="004B2BA6" w:rsidP="004B2BA6">
      <w:pPr>
        <w:spacing w:before="120" w:line="480" w:lineRule="auto"/>
        <w:jc w:val="both"/>
      </w:pPr>
      <w:r w:rsidRPr="00D806B5">
        <w:t>While the performance of vaping was a key influence in some participants</w:t>
      </w:r>
      <w:r>
        <w:t>’</w:t>
      </w:r>
      <w:r w:rsidRPr="00D806B5">
        <w:t xml:space="preserve"> attraction to, and use of, e-cigarettes, social influence w</w:t>
      </w:r>
      <w:r>
        <w:t>as also</w:t>
      </w:r>
      <w:r w:rsidRPr="00D806B5">
        <w:t xml:space="preserve"> discussed </w:t>
      </w:r>
      <w:r w:rsidRPr="00D806B5">
        <w:fldChar w:fldCharType="begin" w:fldLock="1"/>
      </w:r>
      <w:r w:rsidR="00EB3ECB">
        <w:instrText>ADDIN CSL_CITATION {"citationItems":[{"id":"ITEM-1","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1","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id":"ITEM-2","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2","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uris":["http://www.mendeley.com/documents/?uuid=1edb74d2-6af3-47e6-bbe6-f75e98716528"]},{"id":"ITEM-3","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3","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4","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4","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5","itemData":{"DOI":"10.1136/tobaccocontrol-2019-055104","ISSN":"1468-3318","abstract":"Background: Youth e-cigarette use is a major public health concern. Large-scale tobacco prevention campaigns are a proven strategy to prevent tobacco use. There is a gap in understanding what types of e-cigarette prevention messages might be most effective. This study addresses this gap by reporting youth reactions to health messages aimed at preventing e-cigarette use.; Methods: In 2018, twenty-four focus groups, with 159 teens (12-17) at risk for or experimenting with e-cigarettes were conducted in four cities across the USA. During focus groups, youth responded to creative concepts dealing with (1) the addictive nature of e-cigarettes, (2) the fact that e-cigarettes come in flavours, which may encourage youth initiation, and nicotine which may lead to addiction, or (3) that youth who use e-cigarettes are more likely to use cigarettes. Youth also gave feedback to specific facts about harmful and potentially harmful chemicals in e-cigarettes. Transcripts were analysed using thematic analysis.; Results: Messages focusing on addiction alone did not resonate with participants. While youth found the idea that e-cigarettes may contain nicotine and can be addictive believable, with many describing personal experiences of addiction, they questioned how bad this really was, comparing addiction to e-cigarettes to things like being addicted to food. Participants wanted more information about negative consequences of vaping. Concepts paired with strong health effects messages resonated with participants.; Conclusion: These focus groups clarified which e-cigarette prevention messages might be most persuasive to teens. Youth in this study responded favourably to messages stating specific health consequences of e-cigarette use.; © Author(s) (or their employer(s)) 2019. Re-use permitted under CC BY-NC. No commercial re-use. See rights and permissions. Published by BMJ.","author":[{"dropping-particle":"","family":"Roditis","given":"Maria L","non-dropping-particle":"","parse-names":false,"suffix":""},{"dropping-particle":"","family":"Dineva","given":"Atanaska","non-dropping-particle":"","parse-names":false,"suffix":""},{"dropping-particle":"","family":"Smith","given":"Alexandria","non-dropping-particle":"","parse-names":false,"suffix":""},{"dropping-particle":"","family":"Walker","given":"Matthew","non-dropping-particle":"","parse-names":false,"suffix":""},{"dropping-particle":"","family":"Delahanty","given":"Janine","non-dropping-particle":"","parse-names":false,"suffix":""},{"dropping-particle":"","family":"D'lorio","given":"Emily","non-dropping-particle":"","parse-names":false,"suffix":""},{"dropping-particle":"","family":"Holtz","given":"Kristen D","non-dropping-particle":"","parse-names":false,"suffix":""}],"container-title":"Tobacco Control","id":"ITEM-5","issued":{"date-parts":[["2019","9","10"]]},"note":"From Duplicate 2 (Reactions to electronic nicotine delivery system (ENDS) prevention messages: results from qualitative research used to inform FDA's first youth ENDS prevention campaign. - Roditis, Maria L; Dineva, Atanaska; Smith, Alexandria; Walker, Matthew; Delahanty, Janine; D'lorio, Emily; Holtz, Kristen D)\n\nAccession Number: 31506379. Language: English. Date Revised: 20190911. Date Created: 20190912. Update Code: 20190911. Publication Type: Journal Article. Journal ID: 9209612. Publication Model: Print-Electronic. Cited Medium: Internet. NLM ISO Abbr: Tob Control. Linking ISSN: 09644563. Subset: IM; Date of Electronic Publication: 2019 Sep 10. ; Original Imprints: Publication: London : BMJ Pub. Group, c1992-","publisher":"BMJ Pub. Group","publisher-place":"Office of Health Communication and Education, Center for Tobacco Products, US Food and Drug Administration, Silver Spring, Maryland, USA maria.roditis@fda.hhs.gov.","title":"Reactions to electronic nicotine delivery system (ENDS) prevention messages: results from qualitative research used to inform FDA's first youth ENDS prevention campaign.","type":"article-journal"},"uris":["http://www.mendeley.com/documents/?uuid=bcd1be8c-dc0b-4d0b-b106-1736e6f0ecab"]},{"id":"ITEM-6","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6","issued":{"date-parts":[["2019"]]},"page":"93-97","publisher":"Elsevier","title":"Youth who use e-cigarettes regularly: A qualitative study of behavior, attitudes, and familial norms","type":"article-journal","volume":"13"},"uris":["http://www.mendeley.com/documents/?uuid=f5301d00-aa05-490e-b1fe-afd07eb62617"]},{"id":"ITEM-7","itemData":{"DOI":"10.1080/08870446.2019.1652752","ISSN":"0887-0446","abstract":"Objective: The objective of this study is to explore adolescent non-e-cigarette users’ interpretations of e-cigarette advertising and their engagement with e-cigarette information. Given adolescents’ lack of persuasion knowledge and the association between advertising and behaviour, insights from non-users who are heavily targeted by the industry add evidence to a field that mainly focuses on risk perceptions and reasons for experimentation. Design: Five focus groups were conducted with 39 adolescents (mean = 14.21 years, age range = 12–17, 80% female). Data were analysed using the thematic approach. Results: Three themes were emerged: (1) advertising motivates nonsmokers to use e-cigarettes, (2) there is fascination with the technical and emotional appeals featured in commercials and (3) searching for information about e-cigarettes involves little validation. Adolescents also recalled health and social appeals that are consistent with content analysis of e-cigarette advertising. Further, adolescents used digital platforms and interpersonal sources for information on e-juice ingredients, health effects, accessibility, and price to satisfy their curiosity and justify their use. Very few, however, questioned the trustworthiness of the information. Conclusion: Findings provide support for the implementation of strategies, such as media literacy in public health and media campaigns, and the development of regulations vis-à-vis advertising and access to e-cigarette products to reduce future uptake. (PsycINFO Database Record (c) 2019 APA, all rights reserved)","author":[{"dropping-particle":"","family":"Chen","given":"Yvonnes","non-dropping-particle":"","parse-names":false,"suffix":""},{"dropping-particle":"","family":"Tilden","given":"Chris","non-dropping-particle":"","parse-names":false,"suffix":""},{"dropping-particle":"","family":"Vernberg","given":"Dee Katherine","non-dropping-particle":"","parse-names":false,"suffix":""}],"container-title":"Psychology &amp; Health","id":"ITEM-7","issued":{"date-parts":[["2019","8","13"]]},"note":"Accession Number: 2019-49134-001. PMID: 31418593 Partial author list: First Author &amp;amp; Affiliation: Chen, Yvonnes; William Allen White School of Journalism and Mass Communications, University of Kansas, Lawrence. Release Date: 20190822. Publication Type: Journal (0100), Peer Reviewed Journal (0110). Format Covered: Electronic. Language: English. Major Descriptor: No terms assigned. Classification: Health &amp;amp; Mental Health Treatment &amp;amp; Prevention (3300). Publication History: Accepted Date: Jul 31, 2019; Revised Date: Jul 1, 2019; First Submitted Date: Aug 10, 2018. Copyright Statement: Informa UK Limited, trading as Taylor &amp;amp; Francis Group. 2019.","publisher":"Taylor &amp; Francis","publisher-place":"Chen, Yvonnes","title":"Adolescents’ interpretations of e-cigarette advertising and their engagement with e-cigarette information: Results from five focus groups","type":"article-journal"},"uris":["http://www.mendeley.com/documents/?uuid=9ec79e5a-7318-4f3c-a71a-e890a2beb569"]}],"mendeley":{"formattedCitation":"(Alexander et al., 2019; Chen et al., 2019; de Andrade et al., 2016; Hammal &amp; Finegan, 2016; Hilton et al., 2016; Park et al., 2019; Roditis et al., 2019)","plainTextFormattedCitation":"(Alexander et al., 2019; Chen et al., 2019; de Andrade et al., 2016; Hammal &amp; Finegan, 2016; Hilton et al., 2016; Park et al., 2019; Roditis et al., 2019)","previouslyFormattedCitation":"(Alexander et al., 2019; Chen et al., 2019; de Andrade et al., 2016; Hammal &amp; Finegan, 2016; Hilton et al., 2016; Park et al., 2019; Roditis et al., 2019)"},"properties":{"noteIndex":0},"schema":"https://github.com/citation-style-language/schema/raw/master/csl-citation.json"}</w:instrText>
      </w:r>
      <w:r w:rsidRPr="00D806B5">
        <w:fldChar w:fldCharType="separate"/>
      </w:r>
      <w:r w:rsidR="00BD2632" w:rsidRPr="00BD2632">
        <w:rPr>
          <w:noProof/>
        </w:rPr>
        <w:t>(Alexander et al., 2019; Chen et al., 2019; de Andrade et al., 2016; Hammal &amp; Finegan, 2016; Hilton et al., 2016; Park et al., 2019; Roditis et al., 2019)</w:t>
      </w:r>
      <w:r w:rsidRPr="00D806B5">
        <w:fldChar w:fldCharType="end"/>
      </w:r>
      <w:r w:rsidRPr="00D806B5">
        <w:t>. Here, participants were influenced by friends saying they should try vaping</w:t>
      </w:r>
      <w:r>
        <w:t>, for example a regular vaper stated: ‘t</w:t>
      </w:r>
      <w:r w:rsidRPr="00474379">
        <w:t>o be honest…it was just one of my friends kind of telling me, ‘Oh, yeah, you should try this</w:t>
      </w:r>
      <w:r>
        <w:t xml:space="preserve">’’ (16-17, US) </w:t>
      </w:r>
      <w:r>
        <w:fldChar w:fldCharType="begin" w:fldLock="1"/>
      </w:r>
      <w:r w:rsidR="00EB3ECB">
        <w:instrText>ADDIN CSL_CITATION {"citationItems":[{"id":"ITEM-1","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1","issued":{"date-parts":[["2019"]]},"page":"93-97","publisher":"Elsevier","title":"Youth who use e-cigarettes regularly: A qualitative study of behavior, attitudes, and familial norms","type":"article-journal","volume":"13"},"locator":"95","uris":["http://www.mendeley.com/documents/?uuid=f5301d00-aa05-490e-b1fe-afd07eb62617"]}],"mendeley":{"formattedCitation":"(Alexander et al., 2019, p. 95)","plainTextFormattedCitation":"(Alexander et al., 2019, p. 95)","previouslyFormattedCitation":"(Alexander et al., 2019, p. 95)"},"properties":{"noteIndex":0},"schema":"https://github.com/citation-style-language/schema/raw/master/csl-citation.json"}</w:instrText>
      </w:r>
      <w:r>
        <w:fldChar w:fldCharType="separate"/>
      </w:r>
      <w:r w:rsidR="00FA0F5D" w:rsidRPr="00FA0F5D">
        <w:rPr>
          <w:noProof/>
        </w:rPr>
        <w:t>(Alexander et al., 2019, p. 95)</w:t>
      </w:r>
      <w:r>
        <w:fldChar w:fldCharType="end"/>
      </w:r>
      <w:r>
        <w:t>. This was also related to flavour experimentation</w:t>
      </w:r>
      <w:r w:rsidRPr="00D806B5">
        <w:t>. For example, participants</w:t>
      </w:r>
      <w:r>
        <w:t>, including dual users,</w:t>
      </w:r>
      <w:r w:rsidRPr="00D806B5">
        <w:t xml:space="preserve"> were influenced by peers to experiment with, and try, different and new flavours:</w:t>
      </w:r>
    </w:p>
    <w:p w14:paraId="5A03BECA" w14:textId="69DAABDC" w:rsidR="004B2BA6" w:rsidRDefault="004B2BA6" w:rsidP="004B2BA6">
      <w:pPr>
        <w:spacing w:line="480" w:lineRule="auto"/>
        <w:ind w:left="1418"/>
        <w:jc w:val="both"/>
      </w:pPr>
      <w:r w:rsidRPr="00D806B5">
        <w:t xml:space="preserve">They’re good because, like, at a party, if you’re going out to a party, you never talked about fags [slang term for cigarette], you just said can I get a fag? Like </w:t>
      </w:r>
      <w:r w:rsidRPr="00D806B5">
        <w:lastRenderedPageBreak/>
        <w:t xml:space="preserve">now people are saying, ‘have you tried this ﬂavour, have you tried this colour?’ (17, UK) </w:t>
      </w:r>
      <w:r w:rsidRPr="00D806B5">
        <w:fldChar w:fldCharType="begin" w:fldLock="1"/>
      </w:r>
      <w:r w:rsidR="00BF3EEF">
        <w:instrText>ADDIN CSL_CITATION {"citationItems":[{"id":"ITEM-1","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1","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locator":"5","uris":["http://www.mendeley.com/documents/?uuid=04fc1a60-b936-4a55-915e-9d610aa273f8"]}],"mendeley":{"formattedCitation":"(Hilton et al., 2016, p. 5)","plainTextFormattedCitation":"(Hilton et al., 2016, p. 5)","previouslyFormattedCitation":"(Hilton et al., 2016, p. 5)"},"properties":{"noteIndex":0},"schema":"https://github.com/citation-style-language/schema/raw/master/csl-citation.json"}</w:instrText>
      </w:r>
      <w:r w:rsidRPr="00D806B5">
        <w:fldChar w:fldCharType="separate"/>
      </w:r>
      <w:r w:rsidR="00FA0F5D" w:rsidRPr="00FA0F5D">
        <w:rPr>
          <w:noProof/>
        </w:rPr>
        <w:t>(Hilton et al., 2016, p. 5)</w:t>
      </w:r>
      <w:r w:rsidRPr="00D806B5">
        <w:fldChar w:fldCharType="end"/>
      </w:r>
      <w:r w:rsidRPr="00D806B5">
        <w:t xml:space="preserve">. </w:t>
      </w:r>
    </w:p>
    <w:p w14:paraId="5CBB2F69" w14:textId="69ECF7A2" w:rsidR="004B2BA6" w:rsidRDefault="004B2BA6" w:rsidP="004B2BA6">
      <w:pPr>
        <w:spacing w:before="120" w:line="480" w:lineRule="auto"/>
        <w:ind w:left="1418"/>
        <w:jc w:val="both"/>
      </w:pPr>
      <w:r w:rsidRPr="002A6A14">
        <w:t>Loads of people in our school had them. Like, they were walking about and everyone was, like, ‘try this’, because they all had different flavours</w:t>
      </w:r>
      <w:r>
        <w:t xml:space="preserve"> (</w:t>
      </w:r>
      <w:r w:rsidRPr="00D806B5">
        <w:t>13-16</w:t>
      </w:r>
      <w:r>
        <w:t xml:space="preserve">, UK) </w:t>
      </w:r>
      <w:r>
        <w:fldChar w:fldCharType="begin" w:fldLock="1"/>
      </w:r>
      <w:r w:rsidR="00BF3EEF">
        <w:instrText>ADDIN CSL_CITATION {"citationItems":[{"id":"ITEM-1","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1","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locator":"292","uris":["http://www.mendeley.com/documents/?uuid=46d4c93a-aefd-4246-abf2-4b4d0b00ac21"]}],"mendeley":{"formattedCitation":"(de Andrade et al., 2016, p. 292)","plainTextFormattedCitation":"(de Andrade et al., 2016, p. 292)","previouslyFormattedCitation":"(de Andrade et al., 2016, p. 292)"},"properties":{"noteIndex":0},"schema":"https://github.com/citation-style-language/schema/raw/master/csl-citation.json"}</w:instrText>
      </w:r>
      <w:r>
        <w:fldChar w:fldCharType="separate"/>
      </w:r>
      <w:r w:rsidR="00FA0F5D" w:rsidRPr="00FA0F5D">
        <w:rPr>
          <w:noProof/>
        </w:rPr>
        <w:t>(de Andrade et al., 2016, p. 292)</w:t>
      </w:r>
      <w:r>
        <w:fldChar w:fldCharType="end"/>
      </w:r>
      <w:r>
        <w:t xml:space="preserve">. </w:t>
      </w:r>
    </w:p>
    <w:p w14:paraId="1416BBCB" w14:textId="34450F9D" w:rsidR="004B2BA6" w:rsidRDefault="004B2BA6" w:rsidP="004B2BA6">
      <w:pPr>
        <w:spacing w:line="480" w:lineRule="auto"/>
        <w:jc w:val="both"/>
      </w:pPr>
      <w:r>
        <w:t xml:space="preserve">Participants also discussed e-cigarette use in the context of </w:t>
      </w:r>
      <w:r w:rsidRPr="00D806B5">
        <w:t>trying to fit in with ‘cool’ people</w:t>
      </w:r>
      <w:r w:rsidR="00A33D74">
        <w:t xml:space="preserve"> </w:t>
      </w:r>
      <w:r w:rsidR="00A33D74">
        <w:fldChar w:fldCharType="begin" w:fldLock="1"/>
      </w:r>
      <w:r w:rsidR="00A33D74">
        <w:instrText>ADDIN CSL_CITATION {"citationItems":[{"id":"ITEM-1","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1","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2","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2","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uris":["http://www.mendeley.com/documents/?uuid=1edb74d2-6af3-47e6-bbe6-f75e98716528"]},{"id":"ITEM-3","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3","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mendeley":{"formattedCitation":"(Hammal &amp; Finegan, 2016; Hilton et al., 2016; Park et al., 2019)","plainTextFormattedCitation":"(Hammal &amp; Finegan, 2016; Hilton et al., 2016; Park et al., 2019)","previouslyFormattedCitation":"(Hammal &amp; Finegan, 2016; Hilton et al., 2016; Park et al., 2019)"},"properties":{"noteIndex":0},"schema":"https://github.com/citation-style-language/schema/raw/master/csl-citation.json"}</w:instrText>
      </w:r>
      <w:r w:rsidR="00A33D74">
        <w:fldChar w:fldCharType="separate"/>
      </w:r>
      <w:r w:rsidR="00A33D74" w:rsidRPr="00FA0F5D">
        <w:rPr>
          <w:noProof/>
        </w:rPr>
        <w:t>(Hammal &amp; Finegan, 2016; Hilton et al., 2016; Park et al., 2019)</w:t>
      </w:r>
      <w:r w:rsidR="00A33D74">
        <w:fldChar w:fldCharType="end"/>
      </w:r>
      <w:r>
        <w:t xml:space="preserve">: </w:t>
      </w:r>
    </w:p>
    <w:p w14:paraId="472F1CC2" w14:textId="204D5FE2" w:rsidR="004B2BA6" w:rsidRDefault="004B2BA6" w:rsidP="004B2BA6">
      <w:pPr>
        <w:spacing w:line="480" w:lineRule="auto"/>
        <w:ind w:left="1418"/>
        <w:jc w:val="both"/>
      </w:pPr>
      <w:r w:rsidRPr="00474379">
        <w:t>I feel like nowadays kids smoke</w:t>
      </w:r>
      <w:r>
        <w:t xml:space="preserve"> [vape]</w:t>
      </w:r>
      <w:r w:rsidRPr="00474379">
        <w:t xml:space="preserve"> to look cool or try to make themselves ﬁt in with somebody</w:t>
      </w:r>
      <w:r>
        <w:t xml:space="preserve"> </w:t>
      </w:r>
      <w:r w:rsidRPr="00474379">
        <w:t xml:space="preserve">(16, </w:t>
      </w:r>
      <w:r>
        <w:t>US</w:t>
      </w:r>
      <w:r w:rsidRPr="00474379">
        <w:t>)</w:t>
      </w:r>
      <w:r>
        <w:t xml:space="preserve"> </w:t>
      </w:r>
      <w:r>
        <w:fldChar w:fldCharType="begin" w:fldLock="1"/>
      </w:r>
      <w:r w:rsidR="00BF3EEF">
        <w:instrText>ADDIN CSL_CITATION {"citationItems":[{"id":"ITEM-1","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1","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locator":"84","uris":["http://www.mendeley.com/documents/?uuid=b9c0002a-9f60-4ceb-bb8a-9e66cd754901"]}],"mendeley":{"formattedCitation":"(Park et al., 2019, p. 84)","plainTextFormattedCitation":"(Park et al., 2019, p. 84)","previouslyFormattedCitation":"(Park et al., 2019, p. 84)"},"properties":{"noteIndex":0},"schema":"https://github.com/citation-style-language/schema/raw/master/csl-citation.json"}</w:instrText>
      </w:r>
      <w:r>
        <w:fldChar w:fldCharType="separate"/>
      </w:r>
      <w:r w:rsidR="00FA0F5D" w:rsidRPr="00FA0F5D">
        <w:rPr>
          <w:noProof/>
        </w:rPr>
        <w:t>(Park et al., 2019, p. 84)</w:t>
      </w:r>
      <w:r>
        <w:fldChar w:fldCharType="end"/>
      </w:r>
      <w:r>
        <w:t xml:space="preserve">. </w:t>
      </w:r>
    </w:p>
    <w:p w14:paraId="756F1949" w14:textId="71D7CB3D" w:rsidR="004B2BA6" w:rsidRDefault="004B2BA6" w:rsidP="004B2BA6">
      <w:pPr>
        <w:spacing w:before="120" w:line="480" w:lineRule="auto"/>
        <w:ind w:left="1418"/>
        <w:jc w:val="both"/>
      </w:pPr>
      <w:r w:rsidRPr="00B30DBD">
        <w:t>They think it’s cool or maybe from peer pressure. They should do it because everyone else is doing it and they want to ﬁt in</w:t>
      </w:r>
      <w:r>
        <w:t xml:space="preserve"> (12, Canada) </w:t>
      </w:r>
      <w:r>
        <w:fldChar w:fldCharType="begin" w:fldLock="1"/>
      </w:r>
      <w:r w:rsidR="00BF3EEF">
        <w:instrText>ADDIN CSL_CITATION {"citationItems":[{"id":"ITEM-1","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1","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locator":"964","uris":["http://www.mendeley.com/documents/?uuid=1edb74d2-6af3-47e6-bbe6-f75e98716528"]}],"mendeley":{"formattedCitation":"(Hammal &amp; Finegan, 2016, p. 964)","plainTextFormattedCitation":"(Hammal &amp; Finegan, 2016, p. 964)","previouslyFormattedCitation":"(Hammal &amp; Finegan, 2016, p. 964)"},"properties":{"noteIndex":0},"schema":"https://github.com/citation-style-language/schema/raw/master/csl-citation.json"}</w:instrText>
      </w:r>
      <w:r>
        <w:fldChar w:fldCharType="separate"/>
      </w:r>
      <w:r w:rsidR="00FA0F5D" w:rsidRPr="00FA0F5D">
        <w:rPr>
          <w:noProof/>
        </w:rPr>
        <w:t>(Hammal &amp; Finegan, 2016, p. 964)</w:t>
      </w:r>
      <w:r>
        <w:fldChar w:fldCharType="end"/>
      </w:r>
      <w:r>
        <w:t xml:space="preserve">. </w:t>
      </w:r>
    </w:p>
    <w:p w14:paraId="422A0B6B" w14:textId="77777777" w:rsidR="004B2BA6" w:rsidRDefault="004B2BA6" w:rsidP="004B2BA6">
      <w:pPr>
        <w:spacing w:line="480" w:lineRule="auto"/>
        <w:jc w:val="both"/>
      </w:pPr>
      <w:r>
        <w:t xml:space="preserve">Many regular vapers noted </w:t>
      </w:r>
      <w:r w:rsidRPr="00D806B5">
        <w:t>that adolescent use of e-cigarettes is heavily influenced by their social contexts</w:t>
      </w:r>
      <w:r>
        <w:t xml:space="preserve">, suggesting that an injunctive norm of social approval and social aspiration had influenced their regular use. </w:t>
      </w:r>
    </w:p>
    <w:p w14:paraId="6204D220" w14:textId="77777777" w:rsidR="004B2BA6" w:rsidRPr="00055256" w:rsidRDefault="004B2BA6" w:rsidP="004B2BA6">
      <w:pPr>
        <w:pStyle w:val="Heading3"/>
        <w:spacing w:before="120" w:line="480" w:lineRule="auto"/>
        <w:jc w:val="both"/>
        <w:rPr>
          <w:i/>
          <w:iCs/>
        </w:rPr>
      </w:pPr>
      <w:r w:rsidRPr="00055256">
        <w:rPr>
          <w:rFonts w:ascii="Times New Roman" w:hAnsi="Times New Roman"/>
          <w:i/>
          <w:iCs/>
          <w:color w:val="auto"/>
        </w:rPr>
        <w:t xml:space="preserve">Vaping as a disapproved </w:t>
      </w:r>
      <w:r>
        <w:rPr>
          <w:rFonts w:ascii="Times New Roman" w:hAnsi="Times New Roman"/>
          <w:i/>
          <w:iCs/>
          <w:color w:val="auto"/>
        </w:rPr>
        <w:t>‘</w:t>
      </w:r>
      <w:r w:rsidRPr="00055256">
        <w:rPr>
          <w:rFonts w:ascii="Times New Roman" w:hAnsi="Times New Roman"/>
          <w:i/>
          <w:iCs/>
          <w:color w:val="auto"/>
        </w:rPr>
        <w:t>uncool</w:t>
      </w:r>
      <w:r>
        <w:rPr>
          <w:rFonts w:ascii="Times New Roman" w:hAnsi="Times New Roman"/>
          <w:i/>
          <w:iCs/>
          <w:color w:val="auto"/>
        </w:rPr>
        <w:t>’</w:t>
      </w:r>
      <w:r w:rsidRPr="00055256">
        <w:rPr>
          <w:rFonts w:ascii="Times New Roman" w:hAnsi="Times New Roman"/>
          <w:i/>
          <w:iCs/>
          <w:color w:val="auto"/>
        </w:rPr>
        <w:t xml:space="preserve"> trend  </w:t>
      </w:r>
    </w:p>
    <w:p w14:paraId="6DFDEFB0" w14:textId="1404F058" w:rsidR="004B2BA6" w:rsidRDefault="004B2BA6" w:rsidP="004B2BA6">
      <w:pPr>
        <w:spacing w:line="480" w:lineRule="auto"/>
        <w:jc w:val="both"/>
      </w:pPr>
      <w:r>
        <w:t>While</w:t>
      </w:r>
      <w:r w:rsidRPr="00A76BE9">
        <w:t xml:space="preserve"> for some </w:t>
      </w:r>
      <w:r>
        <w:t>adolescents</w:t>
      </w:r>
      <w:r w:rsidRPr="00A76BE9">
        <w:t xml:space="preserve"> vaping </w:t>
      </w:r>
      <w:r>
        <w:t>was</w:t>
      </w:r>
      <w:r w:rsidRPr="00A76BE9">
        <w:t xml:space="preserve"> seen as cool and h</w:t>
      </w:r>
      <w:r>
        <w:t>elped to fit</w:t>
      </w:r>
      <w:r w:rsidRPr="00A76BE9">
        <w:t xml:space="preserve"> in with certain peer groups, others (</w:t>
      </w:r>
      <w:proofErr w:type="gramStart"/>
      <w:r w:rsidRPr="00A76BE9">
        <w:t>e.g.</w:t>
      </w:r>
      <w:proofErr w:type="gramEnd"/>
      <w:r w:rsidRPr="00A76BE9">
        <w:t xml:space="preserve"> non-vapers) </w:t>
      </w:r>
      <w:r>
        <w:t xml:space="preserve">negatively perceived e-cigarettes and vaping. Here, </w:t>
      </w:r>
      <w:r w:rsidRPr="00D806B5">
        <w:t>e-cigarettes</w:t>
      </w:r>
      <w:r>
        <w:t xml:space="preserve"> were understood</w:t>
      </w:r>
      <w:r w:rsidRPr="00D806B5">
        <w:t xml:space="preserve"> as uncool, ‘wannabe’, embarrassing </w:t>
      </w:r>
      <w:r w:rsidRPr="00D806B5">
        <w:fldChar w:fldCharType="begin" w:fldLock="1"/>
      </w:r>
      <w:r w:rsidR="00EB3ECB">
        <w:instrText>ADDIN CSL_CITATION {"citationItems":[{"id":"ITEM-1","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1","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id":"ITEM-2","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2","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3","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3","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4","itemData":{"DOI":"10.1016/j.pmedr.2018.11.011","ISSN":"22113355","abstract":"Limited research exists describing youth who use e-cigarettes on a regular basis, including knowledge of nicotine levels, health effects, and plans for future use. This qualitative study explored the patterns of use, social and familial norms, and perceptions of health effects among this group. Youth (N = 43), 14–17 years old, who described themselves as regular e-cigarette users, participated in 4 focus group discussions in Miami, Florida, and Raleigh, North Carolina in February 2016. Youth often initiated or continued e-cigarette use with a device obtained from a friend or family member, and often do not own their own device. They cite the flavors and doing tricks as the two main reasons they initially used e-cigarettes. Many reported that their family members are aware they use e-cigarettes, and that they have received implicit and explicit messages from family members that are positive toward ecigarette use. They are aware of the negative effects of nicotine, including addiction, but not confident that they are using e-liquids without nicotine. Participants reported they will stop using e-cigarettes when they become aware of reported negative health effects. Parents and family members are an important target audience for prevention campaigns and health messaging, given that their own use and acceptance could be encouraging initiation and continuation. Youth are using products containing nicotine and may be becoming addicted, even if they would not choose to use nicotine-containing e-juice. Increased awareness of negative health effects may encourage prevention and cessation of e-cigarette use among youth.","author":[{"dropping-particle":"","family":"Alexander","given":"Jennifer P.","non-dropping-particle":"","parse-names":false,"suffix":""},{"dropping-particle":"","family":"Williams","given":"Peyton","non-dropping-particle":"","parse-names":false,"suffix":""},{"dropping-particle":"","family":"Lee","given":"Youn Ok","non-dropping-particle":"","parse-names":false,"suffix":""}],"container-title":"Preventive Medicine Reports","id":"ITEM-4","issued":{"date-parts":[["2019"]]},"page":"93-97","publisher":"Elsevier","title":"Youth who use e-cigarettes regularly: A qualitative study of behavior, attitudes, and familial norms","type":"article-journal","volume":"13"},"uris":["http://www.mendeley.com/documents/?uuid=f5301d00-aa05-490e-b1fe-afd07eb62617"]}],"mendeley":{"formattedCitation":"(Alexander et al., 2019; de Andrade et al., 2016; Hilton et al., 2016; Park et al., 2019)","plainTextFormattedCitation":"(Alexander et al., 2019; de Andrade et al., 2016; Hilton et al., 2016; Park et al., 2019)","previouslyFormattedCitation":"(Alexander et al., 2019; de Andrade et al., 2016; Hilton et al., 2016; Park et al., 2019)"},"properties":{"noteIndex":0},"schema":"https://github.com/citation-style-language/schema/raw/master/csl-citation.json"}</w:instrText>
      </w:r>
      <w:r w:rsidRPr="00D806B5">
        <w:fldChar w:fldCharType="separate"/>
      </w:r>
      <w:r w:rsidR="00FA0F5D" w:rsidRPr="00FA0F5D">
        <w:rPr>
          <w:noProof/>
        </w:rPr>
        <w:t>(Alexander et al., 2019; de Andrade et al., 2016; Hilton et al., 2016; Park et al., 2019)</w:t>
      </w:r>
      <w:r w:rsidRPr="00D806B5">
        <w:fldChar w:fldCharType="end"/>
      </w:r>
      <w:r>
        <w:t xml:space="preserve">: </w:t>
      </w:r>
    </w:p>
    <w:p w14:paraId="41E11984" w14:textId="40241F6B" w:rsidR="004B2BA6" w:rsidRDefault="004B2BA6" w:rsidP="004B2BA6">
      <w:pPr>
        <w:spacing w:line="480" w:lineRule="auto"/>
        <w:ind w:left="1418"/>
        <w:jc w:val="both"/>
      </w:pPr>
      <w:r>
        <w:t>T</w:t>
      </w:r>
      <w:r w:rsidRPr="003B2A35">
        <w:t>hey (e-cigarette users) think it's cool and that's going to</w:t>
      </w:r>
      <w:r>
        <w:t xml:space="preserve"> </w:t>
      </w:r>
      <w:r w:rsidRPr="003B2A35">
        <w:t>make them</w:t>
      </w:r>
      <w:r>
        <w:t xml:space="preserve"> </w:t>
      </w:r>
      <w:r w:rsidRPr="003B2A35">
        <w:t>popular, but really its' not</w:t>
      </w:r>
      <w:r>
        <w:t xml:space="preserve"> (13, US) </w:t>
      </w:r>
      <w:r>
        <w:fldChar w:fldCharType="begin" w:fldLock="1"/>
      </w:r>
      <w:r w:rsidR="00BF3EEF">
        <w:instrText>ADDIN CSL_CITATION {"citationItems":[{"id":"ITEM-1","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1","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locator":"85","uris":["http://www.mendeley.com/documents/?uuid=b9c0002a-9f60-4ceb-bb8a-9e66cd754901"]}],"mendeley":{"formattedCitation":"(Park et al., 2019, p. 85)","plainTextFormattedCitation":"(Park et al., 2019, p. 85)","previouslyFormattedCitation":"(Park et al., 2019, p. 85)"},"properties":{"noteIndex":0},"schema":"https://github.com/citation-style-language/schema/raw/master/csl-citation.json"}</w:instrText>
      </w:r>
      <w:r>
        <w:fldChar w:fldCharType="separate"/>
      </w:r>
      <w:r w:rsidR="00FA0F5D" w:rsidRPr="00FA0F5D">
        <w:rPr>
          <w:noProof/>
        </w:rPr>
        <w:t>(Park et al., 2019, p. 85)</w:t>
      </w:r>
      <w:r>
        <w:fldChar w:fldCharType="end"/>
      </w:r>
      <w:r>
        <w:t xml:space="preserve">. </w:t>
      </w:r>
    </w:p>
    <w:p w14:paraId="739CAA0D" w14:textId="44C7BD3E" w:rsidR="004B2BA6" w:rsidRDefault="004B2BA6" w:rsidP="004B2BA6">
      <w:pPr>
        <w:spacing w:before="120" w:line="480" w:lineRule="auto"/>
        <w:ind w:left="1418"/>
        <w:jc w:val="both"/>
      </w:pPr>
      <w:r>
        <w:t>I</w:t>
      </w:r>
      <w:r w:rsidRPr="003B2A35">
        <w:t xml:space="preserve">t looks </w:t>
      </w:r>
      <w:proofErr w:type="spellStart"/>
      <w:r w:rsidRPr="003B2A35">
        <w:t>stupit</w:t>
      </w:r>
      <w:proofErr w:type="spellEnd"/>
      <w:r w:rsidRPr="003B2A35">
        <w:t xml:space="preserve">’ as ‘you’re </w:t>
      </w:r>
      <w:proofErr w:type="spellStart"/>
      <w:r w:rsidRPr="003B2A35">
        <w:t>sookin</w:t>
      </w:r>
      <w:proofErr w:type="spellEnd"/>
      <w:r w:rsidRPr="003B2A35">
        <w:t>’ [sucking] on a metal thing</w:t>
      </w:r>
      <w:r>
        <w:t xml:space="preserve"> (</w:t>
      </w:r>
      <w:r w:rsidRPr="00D806B5">
        <w:t>13-16</w:t>
      </w:r>
      <w:r>
        <w:t xml:space="preserve">, UK) </w:t>
      </w:r>
      <w:r>
        <w:fldChar w:fldCharType="begin" w:fldLock="1"/>
      </w:r>
      <w:r w:rsidR="00BF3EEF">
        <w:instrText>ADDIN CSL_CITATION {"citationItems":[{"id":"ITEM-1","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1","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locator":"292","uris":["http://www.mendeley.com/documents/?uuid=46d4c93a-aefd-4246-abf2-4b4d0b00ac21"]}],"mendeley":{"formattedCitation":"(de Andrade et al., 2016, p. 292)","plainTextFormattedCitation":"(de Andrade et al., 2016, p. 292)","previouslyFormattedCitation":"(de Andrade et al., 2016, p. 292)"},"properties":{"noteIndex":0},"schema":"https://github.com/citation-style-language/schema/raw/master/csl-citation.json"}</w:instrText>
      </w:r>
      <w:r>
        <w:fldChar w:fldCharType="separate"/>
      </w:r>
      <w:r w:rsidR="00FA0F5D" w:rsidRPr="00FA0F5D">
        <w:rPr>
          <w:noProof/>
        </w:rPr>
        <w:t>(de Andrade et al., 2016, p. 292)</w:t>
      </w:r>
      <w:r>
        <w:fldChar w:fldCharType="end"/>
      </w:r>
      <w:r>
        <w:t xml:space="preserve">. </w:t>
      </w:r>
    </w:p>
    <w:p w14:paraId="5C34B167" w14:textId="20D8CD7C" w:rsidR="004B2BA6" w:rsidRDefault="004B2BA6" w:rsidP="004B2BA6">
      <w:pPr>
        <w:spacing w:line="480" w:lineRule="auto"/>
        <w:jc w:val="both"/>
      </w:pPr>
      <w:r>
        <w:lastRenderedPageBreak/>
        <w:t>Alongside this disapproval, others</w:t>
      </w:r>
      <w:r w:rsidR="002E287C">
        <w:t>, who previously perceived vaping as cool,</w:t>
      </w:r>
      <w:r>
        <w:t xml:space="preserve"> felt it was </w:t>
      </w:r>
      <w:r w:rsidRPr="00D806B5">
        <w:t>a trend that has fallen out of fashion</w:t>
      </w:r>
      <w:r w:rsidR="002E287C">
        <w:t xml:space="preserve">, further emphasising the fluidity and evolving nature of these norms </w:t>
      </w:r>
      <w:r w:rsidR="002E287C">
        <w:fldChar w:fldCharType="begin" w:fldLock="1"/>
      </w:r>
      <w:r w:rsidR="005D3C03">
        <w:instrText>ADDIN CSL_CITATION {"citationItems":[{"id":"ITEM-1","itemData":{"DOI":"http://dx.doi.org/10.1177/1757913915612109","ISSN":"17579139","abstract":"This article thematically analyses spontaneous responses of teenagers and explores their perceptions of electronic cigarettes (e-cigarettes) with a focus on smoking cessation from data collected for research exploring Scottish secondary school students' recall of key messages from tobacco-education interventions and any influence on perceptions and behaviours. E-cigarettes were not included in the research design as they did not feature in interventions. However, in discussions in all participating schools, e-cigarettes were raised by students unprompted by researchers. Seven of 19 publicly funded schools in the region opted to participate. Groups of 13- to 16-year-olds were purposely selected to include a range of aptitudes, non-smokers, smokers, males and females. A total of 182 pupils took part. Data were generated through three co-produced classroom radio tasks with pupils (radio quiz, sitcom, factual interviewing), delivered by a researcher and professional broadcast team. All pupils were briefly interviewed by a researcher. Activities were recorded and transcribed verbatim and the researcher discussed emerging findings with the broadcast team. Data were analysed using NVivo and transcripts making reference to e-cigarettes examined further using inductive thematic analysis. Key themes of their impressions of e-cigarettes were easy availability and price; advertising; the products being safer or healthier, addiction and nicotine; acceptability and experiences of use; and variety of flavours. This was a qualitative study in one region, and perception of e-cigarettes was not an a priori topic. However, it provides insights into youth perceptions of e-cigarettes. How they discerned e-cigarettes reflects their marketing environment. The relative harmlessness of nicotine, affordability of e-cigarettes, coolness of vaping, absence of second-hand harms and availability of innovative products are all key marketing features. Conflicting messages on safety, efficacy, potential 'gateway' to smoking and nicotine may be contributing to teenagers' confusion. The allure of 'youthful cool' to vaping offers no public health gain, so children should be protected from misleading promotion. Consistent tobacco-education initiatives need to account for this popular trend.","author":[{"dropping-particle":"","family":"Andrade","given":"Marisa","non-dropping-particle":"de","parse-names":false,"suffix":""},{"dropping-particle":"","family":"Angus","given":"Kathryn","non-dropping-particle":"","parse-names":false,"suffix":""},{"dropping-particle":"","family":"Hastings","given":"Gerard","non-dropping-particle":"","parse-names":false,"suffix":""}],"container-title":"Perspectives in Public Health","id":"ITEM-1","issue":"5","issued":{"date-parts":[["2016","9"]]},"language":"English","note":"Copyright - Copyright Sage Publications Ltd. Sep 2016\n\nDocument feature - References\n\nLast updated - 2018-09-26\n\nSubjectsTermNotLitGenreText - Scotland; United Kingdom--UK","page":"288-294","publisher":"Sage Publications Ltd.","publisher-place":"London","title":"Teenage perceptions of electronic cigarettes in Scottish tobacco-education school interventions: co-production and innovative engagement through a pop-up radio project","type":"article-journal","volume":"136"},"uris":["http://www.mendeley.com/documents/?uuid=46d4c93a-aefd-4246-abf2-4b4d0b00ac21"]},{"id":"ITEM-2","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2","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3","itemData":{"DOI":"http://dx.doi.org/10.1111/add.13377","ISSN":"09652140","abstract":"Background and aims Regulation of electronic cigarettes has moved to the top of the addiction policy agenda, as demonstrated by the recent focus across the United Kingdom on introducing age-of-sale restrictions. However, the views of those affected by such regulation remain largely unexplored. This paper presents the first detailed qualitative exploration of adolescents' perceptions of existing, and opinions about potential e-cigarette regulation. Methods Sixteen focus groups, including a total of 83 teenagers between the ages of 14 and 17 years, were conducted in deprived, mixed and affluent urban areas in Scotland and England between November 2014 and February 2015. Transcripts were imported into Nivivo 10, coded thematically and analysed. Results Participants critically considered existing evidence and competing interests in regulatory debates and demonstrated sophisticated understanding of the advantages and disadvantages of regulation. They overwhelmingly supported strong e-cigarette regulation and endorsed restrictions on sales to minors, marketing and e-cigarette use in public places. Concern about potential health harms of e-cigarette use and marketing increasing the acceptability of vaping and smoking led these adolescents to support regulation. Conclusions In focus group discussions, a sample of UK adolescents exposed to particular communications about e-cigarettes supported strict regulation of e-cigarettes, including banning sales to minors and use in indoor public areas.","author":[{"dropping-particle":"","family":"Weishaar","given":"Heide","non-dropping-particle":"","parse-names":false,"suffix":""},{"dropping-particle":"","family":"Trevisan","given":"Filippo","non-dropping-particle":"","parse-names":false,"suffix":""},{"dropping-particle":"","family":"Hilton","given":"Shona","non-dropping-particle":"","parse-names":false,"suffix":""}],"container-title":"Addiction","id":"ITEM-3","issue":"9","issued":{"date-parts":[["2016","9"]]},"language":"English","note":"From Duplicate 1 ('Maybe they should regulate them quite strictly until they know the true dangers': a focus group study exploring UK adolescents' views on e-cigarette regulation: (Alcoholism and Drug Addiction) - Weishaar, Heide; Trevisan, Filippo; Hilton, Shona)\n\nFrom Duplicate 1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2 ('Maybe they should regulate them quite strictly until they know the true dangers': a focus group study exploring UK adolescents' views on e-cigarette regulation. - Weishaar, Heide; Trevisan, Filippo; Hilton, Shona)\n\nFrom Duplicate 1 ('Maybe they should regulate them quite strictly until they know the true dangers': a focus group study exploring UK adolescents' views on e-cigarette regulation - Weishaar, Heide; Trevisan, Filippo; Hilton, Shona)\n\nDate revised - 2016-11-02\n\nLast updated - 2016-11-02\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n\nFrom Duplicate 3 ('Maybe they should regulate themquite strictly until they know the true dangers': a focus group study exploring UK adolescents' views on e-cigarette regulation. - Weishaar, Heide; Trevisan, Filippo; Hilton, Shona)\n\nAccession Number: 118089331. Language: English. Entry Date: 20160920. Revision Date: 20190712. Publication Type: Article; research; tables/charts. Journal Subset: Biomedical; Europe; Peer Reviewed; UK &amp;amp; Ireland. NLM UID: 9304118.\n\nFrom Duplicate 2 ('Maybe they should regulate them quite strictly until they know the true dangers': a focus group study exploring UK adolescents' views on e-cigarette regulation: (Alcoholism and Drug Addiction) - Weishaar, Heide; Trevisan, Filippo; Hilton, Shona)\n\nCopyright - © 2016 Society for the Study of Addiction\n\nDocument feature - References\n\nLast updated - 2017-11-23\n\nCODEN - ADICE5","page":"1637-1645","publisher":"Taylor &amp; Francis Ltd.","publisher-place":"Abingdon","title":"'Maybe they should regulate them quite strictly until they know the true dangers': a focus group study exploring UK adolescents' views on e-cigarette regulation","type":"article-journal","volume":"111"},"uris":["http://www.mendeley.com/documents/?uuid=b25297fa-a7e5-41bf-ba79-f84611cbf860"]},{"id":"ITEM-4","itemData":{"DOI":"http://dx.doi.org/10.1007/s10900-016-0178-6","ISSN":"00945145","abstract":"The purpose of this study is to explore electronic cigarettes (EC) use among youth. Focus group sessions with youth (aged 12-17) were held to explore their knowledge and attitudes about EC use. Content analysis techniques were used. There has been an increase in the visibility and accessibility of EC in the past few years among youth. Compared with conventional cigarettes (CC), youth indicated that they would be more willing to use EC under their peer influence. This was motivated by the perception that EC were less harmful. Among youth EC are perceived as less harmful, easier to access and use than CC. Youth do not appear to have received much education about EC. However, they were not convinced that EC were risk free. Clear and unambiguous education about the risk of engaging in any form of smoking/vaping and enforcement of access restrictions appear to be required.","author":[{"dropping-particle":"","family":"Hammal","given":"Fadi","non-dropping-particle":"","parse-names":false,"suffix":""},{"dropping-particle":"","family":"Finegan","given":"Barry A","non-dropping-particle":"","parse-names":false,"suffix":""}],"container-title":"Journal of Community Health","id":"ITEM-4","issue":"5","issued":{"date-parts":[["2016","10"]]},"language":"English","note":"Copyright - Springer Science+Business Media New York 2016\n\nDocument feature - References\n\nLast updated - 2016-11-01\n\nCODEN - JCMHBR\n\nSubjectsTermNotLitGenreText - Canada","page":"962-968","publisher":"Springer Nature B.V.","publisher-place":"New York","title":"Exploring Attitudes of Children 12-17 Years of Age Toward Electronic Cigarettes","type":"article-journal","volume":"41"},"uris":["http://www.mendeley.com/documents/?uuid=1edb74d2-6af3-47e6-bbe6-f75e98716528"]}],"mendeley":{"formattedCitation":"(de Andrade et al., 2016; Hammal &amp; Finegan, 2016; Hilton et al., 2016; Weishaar et al., 2016)","plainTextFormattedCitation":"(de Andrade et al., 2016; Hammal &amp; Finegan, 2016; Hilton et al., 2016; Weishaar et al., 2016)","previouslyFormattedCitation":"(de Andrade et al., 2016; Hammal &amp; Finegan, 2016; Hilton et al., 2016; Weishaar et al., 2016)"},"properties":{"noteIndex":0},"schema":"https://github.com/citation-style-language/schema/raw/master/csl-citation.json"}</w:instrText>
      </w:r>
      <w:r w:rsidR="002E287C">
        <w:fldChar w:fldCharType="separate"/>
      </w:r>
      <w:r w:rsidR="002E287C" w:rsidRPr="002E287C">
        <w:rPr>
          <w:noProof/>
        </w:rPr>
        <w:t>(de Andrade et al., 2016; Hammal &amp; Finegan, 2016; Hilton et al., 2016; Weishaar et al., 2016)</w:t>
      </w:r>
      <w:r w:rsidR="002E287C">
        <w:fldChar w:fldCharType="end"/>
      </w:r>
      <w:r>
        <w:t xml:space="preserve">: </w:t>
      </w:r>
    </w:p>
    <w:p w14:paraId="6C869FD8" w14:textId="1876FE80" w:rsidR="004B2BA6" w:rsidRDefault="004B2BA6" w:rsidP="004B2BA6">
      <w:pPr>
        <w:spacing w:line="480" w:lineRule="auto"/>
        <w:ind w:left="1418"/>
        <w:jc w:val="both"/>
      </w:pPr>
      <w:r>
        <w:t xml:space="preserve">[E-cigarettes] </w:t>
      </w:r>
      <w:r w:rsidRPr="003B2A35">
        <w:t xml:space="preserve">were kind of popular in my school, like about a year ago like we’d bring them to parties. […] at that point it was seen as cool but now it’s sort of seen as a joke. Everyone seems to think they’re like </w:t>
      </w:r>
      <w:proofErr w:type="spellStart"/>
      <w:r w:rsidRPr="003B2A35">
        <w:t>kinda</w:t>
      </w:r>
      <w:proofErr w:type="spellEnd"/>
      <w:r w:rsidRPr="003B2A35">
        <w:t>, they’re a bit embarrassing really</w:t>
      </w:r>
      <w:r>
        <w:t xml:space="preserve"> (16, UK) </w:t>
      </w:r>
      <w:r>
        <w:fldChar w:fldCharType="begin" w:fldLock="1"/>
      </w:r>
      <w:r w:rsidR="00BF3EEF">
        <w:instrText>ADDIN CSL_CITATION {"citationItems":[{"id":"ITEM-1","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1","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locator":"5","uris":["http://www.mendeley.com/documents/?uuid=04fc1a60-b936-4a55-915e-9d610aa273f8"]}],"mendeley":{"formattedCitation":"(Hilton et al., 2016, p. 5)","plainTextFormattedCitation":"(Hilton et al., 2016, p. 5)","previouslyFormattedCitation":"(Hilton et al., 2016, p. 5)"},"properties":{"noteIndex":0},"schema":"https://github.com/citation-style-language/schema/raw/master/csl-citation.json"}</w:instrText>
      </w:r>
      <w:r>
        <w:fldChar w:fldCharType="separate"/>
      </w:r>
      <w:r w:rsidR="00FA0F5D" w:rsidRPr="00FA0F5D">
        <w:rPr>
          <w:noProof/>
        </w:rPr>
        <w:t>(Hilton et al., 2016, p. 5)</w:t>
      </w:r>
      <w:r>
        <w:fldChar w:fldCharType="end"/>
      </w:r>
      <w:r>
        <w:t xml:space="preserve">. </w:t>
      </w:r>
    </w:p>
    <w:p w14:paraId="03AF2319" w14:textId="31D08391" w:rsidR="004B2BA6" w:rsidRDefault="004B2BA6" w:rsidP="004B2BA6">
      <w:pPr>
        <w:spacing w:line="480" w:lineRule="auto"/>
        <w:jc w:val="both"/>
      </w:pPr>
      <w:r>
        <w:t xml:space="preserve">Therefore, data demonstrated the ways in which non-vapers sought to distinguish themselves from vapers and vaping peer groups. </w:t>
      </w:r>
      <w:proofErr w:type="spellStart"/>
      <w:r w:rsidRPr="00D806B5">
        <w:t>Luche</w:t>
      </w:r>
      <w:r w:rsidRPr="00D806B5">
        <w:rPr>
          <w:color w:val="000000"/>
        </w:rPr>
        <w:t>rini</w:t>
      </w:r>
      <w:proofErr w:type="spellEnd"/>
      <w:r w:rsidRPr="00D806B5">
        <w:rPr>
          <w:color w:val="000000"/>
        </w:rPr>
        <w:t xml:space="preserve"> et al. </w:t>
      </w:r>
      <w:r w:rsidR="00BD2632">
        <w:rPr>
          <w:color w:val="000000"/>
        </w:rPr>
        <w:fldChar w:fldCharType="begin" w:fldLock="1"/>
      </w:r>
      <w:r w:rsidR="00EB3ECB">
        <w:rPr>
          <w:color w:val="000000"/>
        </w:rPr>
        <w:instrText>ADDIN CSL_CITATION {"citationItems":[{"id":"ITEM-1","itemData":{"DOI":"10.1093/ntr/ntx245","ISSN":"1469994X","abstract":"Objective: To explore the understandings of and engagement with e-cigarettes, of young adults from disadvantaged backgrounds, and how these may have an impact on existing smoking identities. Methods: Twenty-two small group and 11 individual qualitative interviews were conducted in Central Scotland with 72 16-24 year olds between September 2015 and April 2016. Participants were mostly smokers and ex-smokers from socioeconomically disadvantaged backgrounds. Results: Although most participants had tried e-cigarettes, they generally held ambivalent views about e-cigarettes and vaping. Two overarching themes were identified which helped in understanding this. Firstly, e-cigarettes were understood by the participants in relation to their existing smoking identities. Vaping was viewed as less controllable and more addictive than smoking, which did not fit with their self-identity as controlled smokers. Secondly, they felt that vaping could not replace the social and cultural importance that smoking had in their lives. Conclusion: This study suggests that though young adults from disadvantaged areas are trying e-cigarettes for various reasons, vaping is rarely sustained. Through their own experiences of vap-ing and their observations of others vaping, the participants perceive the behavior as endangering an existing acceptable and controlled smoking identity. Additionally, e-cigarettes were considered to be a jarring presence in existing social situations where smoking was valued. This study, therefore , provides insights into how young adults may be rationalizing their continued smoking in the face of potentially less harmful alternatives. Implications: As new and novel nicotine delivery devices, and due to their similarity to smoking, e-cigarettes have the potential to help smokers in their quit attempts. However, the findings from this study raise questions about whether e-cigarettes are regarded as having this potential by young adult smokers from disadvantaged socioeconomic environments where smoking is more commonplace and acceptable.","author":[{"dropping-particle":"","family":"Lucherini","given":"Mark","non-dropping-particle":"","parse-names":false,"suffix":""},{"dropping-particle":"","family":"Rooke","given":"Catriona","non-dropping-particle":"","parse-names":false,"suffix":""},{"dropping-particle":"","family":"Amos","given":"Amanda","non-dropping-particle":"","parse-names":false,"suffix":""}],"container-title":"Nicotine and Tobacco Research","id":"ITEM-1","issue":"1","issued":{"date-parts":[["2019"]]},"page":"81-87","publisher":"Oxford University Press","title":"“They're thinking, well it's not as bad, I probably won't get addicted to that. But it's still got the nicotine in it, so…”: Maturity, control, and socializing: Negotiating identities in relation to smoking and vaping. A qualitative study of young adults ","type":"article-journal","volume":"21"},"suppress-author":1,"uris":["http://www.mendeley.com/documents/?uuid=d0ce5e34-14aa-3938-bd0f-d6b1a9fce11f"]}],"mendeley":{"formattedCitation":"(2019)","plainTextFormattedCitation":"(2019)","previouslyFormattedCitation":"(2019)"},"properties":{"noteIndex":0},"schema":"https://github.com/citation-style-language/schema/raw/master/csl-citation.json"}</w:instrText>
      </w:r>
      <w:r w:rsidR="00BD2632">
        <w:rPr>
          <w:color w:val="000000"/>
        </w:rPr>
        <w:fldChar w:fldCharType="separate"/>
      </w:r>
      <w:r w:rsidR="005325AC" w:rsidRPr="005325AC">
        <w:rPr>
          <w:noProof/>
          <w:color w:val="000000"/>
        </w:rPr>
        <w:t>(2019)</w:t>
      </w:r>
      <w:r w:rsidR="00BD2632">
        <w:rPr>
          <w:color w:val="000000"/>
        </w:rPr>
        <w:fldChar w:fldCharType="end"/>
      </w:r>
      <w:r w:rsidRPr="00D806B5">
        <w:rPr>
          <w:color w:val="000000"/>
        </w:rPr>
        <w:t xml:space="preserve"> </w:t>
      </w:r>
      <w:r>
        <w:rPr>
          <w:color w:val="000000"/>
        </w:rPr>
        <w:t xml:space="preserve">also </w:t>
      </w:r>
      <w:r w:rsidRPr="00D806B5">
        <w:rPr>
          <w:color w:val="000000"/>
        </w:rPr>
        <w:t xml:space="preserve">found </w:t>
      </w:r>
      <w:r w:rsidRPr="00D806B5">
        <w:t xml:space="preserve">that e-cigarette avoidance could be a sign of maturity among their </w:t>
      </w:r>
      <w:r>
        <w:t xml:space="preserve">disadvantaged </w:t>
      </w:r>
      <w:r w:rsidRPr="00D806B5">
        <w:t>young adult sample (including 18+)</w:t>
      </w:r>
      <w:r>
        <w:t xml:space="preserve">, further implying that only certain groups may see e-cigarettes as a marker of peer group distinction and identity. </w:t>
      </w:r>
    </w:p>
    <w:p w14:paraId="70E232D9" w14:textId="275416D6" w:rsidR="004B2BA6" w:rsidRPr="00055256" w:rsidRDefault="004B2BA6" w:rsidP="004B2BA6">
      <w:pPr>
        <w:spacing w:before="120" w:line="480" w:lineRule="auto"/>
        <w:jc w:val="both"/>
      </w:pPr>
      <w:r>
        <w:t>In relation to this disapproval of vaping, s</w:t>
      </w:r>
      <w:r w:rsidRPr="00D806B5">
        <w:t xml:space="preserve">everal participants </w:t>
      </w:r>
      <w:r>
        <w:t>felt</w:t>
      </w:r>
      <w:r w:rsidRPr="00D806B5">
        <w:t xml:space="preserve"> that e-cigarettes were marketed directly towards ‘children’ and ‘teenagers’</w:t>
      </w:r>
      <w:r w:rsidR="00A33D74">
        <w:t xml:space="preserve"> </w:t>
      </w:r>
      <w:r w:rsidR="00A33D74">
        <w:fldChar w:fldCharType="begin" w:fldLock="1"/>
      </w:r>
      <w:r w:rsidR="00A33D74">
        <w:instrText>ADDIN CSL_CITATION {"citationItems":[{"id":"ITEM-1","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1","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uris":["http://www.mendeley.com/documents/?uuid=04fc1a60-b936-4a55-915e-9d610aa273f8"]},{"id":"ITEM-2","itemData":{"DOI":"10.1080/08870446.2019.1652752","ISSN":"0887-0446","abstract":"Objective: The objective of this study is to explore adolescent non-e-cigarette users’ interpretations of e-cigarette advertising and their engagement with e-cigarette information. Given adolescents’ lack of persuasion knowledge and the association between advertising and behaviour, insights from non-users who are heavily targeted by the industry add evidence to a field that mainly focuses on risk perceptions and reasons for experimentation. Design: Five focus groups were conducted with 39 adolescents (mean = 14.21 years, age range = 12–17, 80% female). Data were analysed using the thematic approach. Results: Three themes were emerged: (1) advertising motivates nonsmokers to use e-cigarettes, (2) there is fascination with the technical and emotional appeals featured in commercials and (3) searching for information about e-cigarettes involves little validation. Adolescents also recalled health and social appeals that are consistent with content analysis of e-cigarette advertising. Further, adolescents used digital platforms and interpersonal sources for information on e-juice ingredients, health effects, accessibility, and price to satisfy their curiosity and justify their use. Very few, however, questioned the trustworthiness of the information. Conclusion: Findings provide support for the implementation of strategies, such as media literacy in public health and media campaigns, and the development of regulations vis-à-vis advertising and access to e-cigarette products to reduce future uptake. (PsycINFO Database Record (c) 2019 APA, all rights reserved)","author":[{"dropping-particle":"","family":"Chen","given":"Yvonnes","non-dropping-particle":"","parse-names":false,"suffix":""},{"dropping-particle":"","family":"Tilden","given":"Chris","non-dropping-particle":"","parse-names":false,"suffix":""},{"dropping-particle":"","family":"Vernberg","given":"Dee Katherine","non-dropping-particle":"","parse-names":false,"suffix":""}],"container-title":"Psychology &amp; Health","id":"ITEM-2","issued":{"date-parts":[["2019","8","13"]]},"note":"Accession Number: 2019-49134-001. PMID: 31418593 Partial author list: First Author &amp;amp; Affiliation: Chen, Yvonnes; William Allen White School of Journalism and Mass Communications, University of Kansas, Lawrence. Release Date: 20190822. Publication Type: Journal (0100), Peer Reviewed Journal (0110). Format Covered: Electronic. Language: English. Major Descriptor: No terms assigned. Classification: Health &amp;amp; Mental Health Treatment &amp;amp; Prevention (3300). Publication History: Accepted Date: Jul 31, 2019; Revised Date: Jul 1, 2019; First Submitted Date: Aug 10, 2018. Copyright Statement: Informa UK Limited, trading as Taylor &amp;amp; Francis Group. 2019.","publisher":"Taylor &amp; Francis","publisher-place":"Chen, Yvonnes","title":"Adolescents’ interpretations of e-cigarette advertising and their engagement with e-cigarette information: Results from five focus groups","type":"article-journal"},"uris":["http://www.mendeley.com/documents/?uuid=9ec79e5a-7318-4f3c-a71a-e890a2beb569"]},{"id":"ITEM-3","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3","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uris":["http://www.mendeley.com/documents/?uuid=b9c0002a-9f60-4ceb-bb8a-9e66cd754901"]},{"id":"ITEM-4","itemData":{"DOI":"10.1093/ntr/ntx245","ISSN":"1469994X","abstract":"Objective: To explore the understandings of and engagement with e-cigarettes, of young adults from disadvantaged backgrounds, and how these may have an impact on existing smoking identities. Methods: Twenty-two small group and 11 individual qualitative interviews were conducted in Central Scotland with 72 16-24 year olds between September 2015 and April 2016. Participants were mostly smokers and ex-smokers from socioeconomically disadvantaged backgrounds. Results: Although most participants had tried e-cigarettes, they generally held ambivalent views about e-cigarettes and vaping. Two overarching themes were identified which helped in understanding this. Firstly, e-cigarettes were understood by the participants in relation to their existing smoking identities. Vaping was viewed as less controllable and more addictive than smoking, which did not fit with their self-identity as controlled smokers. Secondly, they felt that vaping could not replace the social and cultural importance that smoking had in their lives. Conclusion: This study suggests that though young adults from disadvantaged areas are trying e-cigarettes for various reasons, vaping is rarely sustained. Through their own experiences of vap-ing and their observations of others vaping, the participants perceive the behavior as endangering an existing acceptable and controlled smoking identity. Additionally, e-cigarettes were considered to be a jarring presence in existing social situations where smoking was valued. This study, therefore , provides insights into how young adults may be rationalizing their continued smoking in the face of potentially less harmful alternatives. Implications: As new and novel nicotine delivery devices, and due to their similarity to smoking, e-cigarettes have the potential to help smokers in their quit attempts. However, the findings from this study raise questions about whether e-cigarettes are regarded as having this potential by young adult smokers from disadvantaged socioeconomic environments where smoking is more commonplace and acceptable.","author":[{"dropping-particle":"","family":"Lucherini","given":"Mark","non-dropping-particle":"","parse-names":false,"suffix":""},{"dropping-particle":"","family":"Rooke","given":"Catriona","non-dropping-particle":"","parse-names":false,"suffix":""},{"dropping-particle":"","family":"Amos","given":"Amanda","non-dropping-particle":"","parse-names":false,"suffix":""}],"container-title":"Nicotine and Tobacco Research","id":"ITEM-4","issue":"1","issued":{"date-parts":[["2019"]]},"page":"81-87","publisher":"Oxford University Press","title":"“They're thinking, well it's not as bad, I probably won't get addicted to that. But it's still got the nicotine in it, so…”: Maturity, control, and socializing: Negotiating identities in relation to smoking and vaping. A qualitative study of young adults ","type":"article-journal","volume":"21"},"uris":["http://www.mendeley.com/documents/?uuid=d0ce5e34-14aa-3938-bd0f-d6b1a9fce11f"]}],"mendeley":{"formattedCitation":"(Chen et al., 2019; Hilton et al., 2016; Lucherini et al., 2019; Park et al., 2019)","plainTextFormattedCitation":"(Chen et al., 2019; Hilton et al., 2016; Lucherini et al., 2019; Park et al., 2019)","previouslyFormattedCitation":"(Chen et al., 2019; Hilton et al., 2016; Lucherini et al., 2019; Park et al., 2019)"},"properties":{"noteIndex":0},"schema":"https://github.com/citation-style-language/schema/raw/master/csl-citation.json"}</w:instrText>
      </w:r>
      <w:r w:rsidR="00A33D74">
        <w:fldChar w:fldCharType="separate"/>
      </w:r>
      <w:r w:rsidR="00A33D74" w:rsidRPr="005325AC">
        <w:rPr>
          <w:noProof/>
        </w:rPr>
        <w:t>(Chen et al., 2019; Hilton et al., 2016; Lucherini et al., 2019; Park et al., 2019)</w:t>
      </w:r>
      <w:r w:rsidR="00A33D74">
        <w:fldChar w:fldCharType="end"/>
      </w:r>
      <w:r w:rsidRPr="00D806B5">
        <w:t xml:space="preserve">, with Hilton et al. </w:t>
      </w:r>
      <w:r w:rsidRPr="00D806B5">
        <w:fldChar w:fldCharType="begin" w:fldLock="1"/>
      </w:r>
      <w:r w:rsidR="00BF3EEF">
        <w:instrText>ADDIN CSL_CITATION {"citationItems":[{"id":"ITEM-1","itemData":{"DOI":"10.1136/bmjopen-2016-013271","ISSN":"2044-6055","abstract":"Objective: Concerns exist that e-cigarettes may be a gateway to traditional cigarettes and/or (re)normalise teenage smoking. This qualitative study explores how teenagers in the UK currently perceive e-cigarettes and how and why they do or do not use them.; Design: 16 focus groups were conducted across the UK between November 2014 and February 2015, with 83 teenagers aged 14-17. All discussions were digitally recorded, transcribed verbatim, imported into NVivo 10 and thematically analysed.; Results: Teenagers generally agreed that e-cigarettes are useful products for smokers, including teenage smokers, to quit or reduce traditional cigarette use. Concerns were expressed about lack of information on their precise ingredients and any unknown risks for users and bystanders. However, teenagers typically viewed e-cigarettes as substantially less harmful than traditional cigarettes. They perceived e-cigarettes as attractive, with products described as 'fun' and having 'great flavourings'. Seeing websites or social media featuring e-cigarettes, especially YouTube 'vaping tricks', prompted some experimentation and imitation. E-cigarettes were used in a variety of situations, including at parties or when they could not smoke traditional cigarettes. A very few participants suggested covert use was a possibility and that e-cigarettes might help maintain a fledgling nicotine habit.; Conclusions: Teenagers support the use of e-cigarettes as smoking cessation aids for established adult smokers. However, they engage with these products differently from adults, with the novel hypothesis that covert use could potentially reinforce traditional cigarette smoking requiring further investigation. Policy responses should more clearly meet the needs of young people, as well as helping established adult smokers.; Published by the BMJ Publishing Group Limited. For permission to use (where not already granted under a licence) please go to http://www.bmj.com/company/products-services/rights-and-licensing/.","author":[{"dropping-particle":"","family":"Hilton","given":"Shona","non-dropping-particle":"","parse-names":false,"suffix":""},{"dropping-particle":"","family":"Weishaar","given":"Heide","non-dropping-particle":"","parse-names":false,"suffix":""},{"dropping-particle":"","family":"Sweeting","given":"Helen","non-dropping-particle":"","parse-names":false,"suffix":""},{"dropping-particle":"","family":"Trevisan","given":"Filippo","non-dropping-particle":"","parse-names":false,"suffix":""},{"dropping-particle":"","family":"Katikireddi","given":"Srinivasa Vittal","non-dropping-particle":"","parse-names":false,"suffix":""}],"container-title":"BMJ Open","id":"ITEM-1","issue":"11","issued":{"date-parts":[["2016","11","16"]]},"note":"Accession Number: 27852721. Language: English. Date Revised: 20181113. Date Created: 20161118. Date Completed: 20171121. Update Code: 20181211. Publication Type: Journal Article. Journal ID: 101552874. Publication Model: Electronic. Cited Medium: Internet. NLM ISO Abbr: BMJ Open. Linked References: Nicotine Tob Res. 2016 Jan;18(1):102-3. (PMID: 26250882); Tob Control. 2008 Jun;17(3):151-8. (PMID: 18270230); BMC Public Health. 2011 Oct 11;11:786. (PMID: 21989407); Tob Control. 2014 Sep;23(5):375-84. (PMID: 24259045); Addiction. 1998 Aug;93(8):1251-60. (PMID: 9813906); Nicotine Tob Res. 2014 Apr;16(4):437-44. (PMID: 24163285); J Ethn Subst Abuse. 2013;12(4):300-7. (PMID: 24215223); Public Health. 2015 Sep;129(9):1150-6. (PMID: 26293814); J Adolesc Health. 2015 Aug;57(2):179-85. (PMID: 26115908); Tob Control. 2016 Mar;25(2):203-10. (PMID: 25380762); Lancet. 2013 Nov 16;382(9905):1629-37. (PMID: 24029165); Soc Sci Med. 2014 Oct;119:45-52. (PMID: 25150650); JAMA Pediatr. 2015 Nov;169(11):993-4. (PMID: 26349006); Addiction. 2012 Sep;107(9):1545-8. (PMID: 22471757); Ann Intern Med. 2010 Nov 2;153(9):607-9. (PMID: 21041581); Health Place. 2016 Mar;38:30-8. (PMID: 26796326); J Adolesc Health. 2016 Jul;59(1):75-80. (PMID: 27161417); BMJ. 2010 Jan 19;340:c311. (PMID: 20085989); Int J Drug Policy. 2012 May;23(3):242-7. (PMID: 22365155); Am J Public Health. 2012 Nov;102(11):2088-93. (PMID: 22813086); Addiction. 2015 Apr;110(4):703-11. (PMID: 25516167); Tob Control. 2011 Jan;20(1):81. (PMID: 20930060); J Adolesc Health. 2015 May;56(5):522-8. (PMID: 25907651); Lancet. 2015 Aug 29;386(9996):829. (PMID: 26335861); Nicotine Tob Res. 2015 Oct;17 (10 ):1203-11. (PMID: 25358657); JAMA. 2015 Aug 18;314(7):700-7. (PMID: 26284721); Nicotine Tob Res. 2011 Jul;13(7):540-7. (PMID: 21436294); JAMA Pediatr. 2015 Mar;169(3):e1563. (PMID: 25730697); JAMA Pediatr. 2015 Nov;169(11):1018-23. (PMID: 26348249); Eur Addict Res. 2014;20(5):218-25. (PMID: 24714502); Am J Public Health. 2010 Dec;100(12):2340-2. (PMID: 21068414); BMJ. 2015 Sep 15;351:h4863. (PMID: 26374616); Cochrane Database Syst Rev. 2014;(12):CD010216. (PMID: 25515689); Perspect Public Health. 2016 Sep;136(5):288-93. (PMID: 26543156). Linking ISSN: 20446055. Subset: IM; Grant Information: MC_UU_12017/12 United Kingdom Medical Research Council; MC_UU_12017/6 United Kingdom Medical Research Council; SPHSU12 United Kingdom Chief Scientist Office Date of Electronic Publication: 2016 Nov 16. ; Original Imprints: Publication: [London] : BMJ Publishing Group Ltd, 2011-","page":"e013271-e013271","publisher":"BMJ Publishing Group Ltd","publisher-place":"MRC/CSO Social and Public Health Sciences Unit, University of Glasgow, Scotland, UK.","title":"E-cigarettes, a safer alternative for teenagers? A UK focus group study of teenagers' views.","type":"article-journal","volume":"6"},"locator":"5","suppress-author":1,"uris":["http://www.mendeley.com/documents/?uuid=04fc1a60-b936-4a55-915e-9d610aa273f8"]}],"mendeley":{"formattedCitation":"(2016, p. 5)","plainTextFormattedCitation":"(2016, p. 5)","previouslyFormattedCitation":"(2016, p. 5)"},"properties":{"noteIndex":0},"schema":"https://github.com/citation-style-language/schema/raw/master/csl-citation.json"}</w:instrText>
      </w:r>
      <w:r w:rsidRPr="00D806B5">
        <w:fldChar w:fldCharType="separate"/>
      </w:r>
      <w:r w:rsidR="00FA0F5D" w:rsidRPr="00FA0F5D">
        <w:rPr>
          <w:noProof/>
        </w:rPr>
        <w:t>(2016, p. 5)</w:t>
      </w:r>
      <w:r w:rsidRPr="00D806B5">
        <w:fldChar w:fldCharType="end"/>
      </w:r>
      <w:r w:rsidRPr="00D806B5">
        <w:t xml:space="preserve"> noting that their participants (14-17) ‘expressed particular concerns that e-cigarettes were ‘inappropriate’ for, yet ‘attractive to children’’.</w:t>
      </w:r>
      <w:r>
        <w:t xml:space="preserve"> </w:t>
      </w:r>
      <w:r w:rsidRPr="00D806B5">
        <w:t xml:space="preserve">A </w:t>
      </w:r>
      <w:r>
        <w:t xml:space="preserve">non-vaper </w:t>
      </w:r>
      <w:r w:rsidRPr="00D806B5">
        <w:t xml:space="preserve">from Chen et al. </w:t>
      </w:r>
      <w:r w:rsidR="00BD2632">
        <w:fldChar w:fldCharType="begin" w:fldLock="1"/>
      </w:r>
      <w:r w:rsidR="00BD2632">
        <w:instrText>ADDIN CSL_CITATION {"citationItems":[{"id":"ITEM-1","itemData":{"DOI":"10.1080/08870446.2019.1652752","ISSN":"0887-0446","abstract":"Objective: The objective of this study is to explore adolescent non-e-cigarette users’ interpretations of e-cigarette advertising and their engagement with e-cigarette information. Given adolescents’ lack of persuasion knowledge and the association between advertising and behaviour, insights from non-users who are heavily targeted by the industry add evidence to a field that mainly focuses on risk perceptions and reasons for experimentation. Design: Five focus groups were conducted with 39 adolescents (mean = 14.21 years, age range = 12–17, 80% female). Data were analysed using the thematic approach. Results: Three themes were emerged: (1) advertising motivates nonsmokers to use e-cigarettes, (2) there is fascination with the technical and emotional appeals featured in commercials and (3) searching for information about e-cigarettes involves little validation. Adolescents also recalled health and social appeals that are consistent with content analysis of e-cigarette advertising. Further, adolescents used digital platforms and interpersonal sources for information on e-juice ingredients, health effects, accessibility, and price to satisfy their curiosity and justify their use. Very few, however, questioned the trustworthiness of the information. Conclusion: Findings provide support for the implementation of strategies, such as media literacy in public health and media campaigns, and the development of regulations vis-à-vis advertising and access to e-cigarette products to reduce future uptake. (PsycINFO Database Record (c) 2019 APA, all rights reserved)","author":[{"dropping-particle":"","family":"Chen","given":"Yvonnes","non-dropping-particle":"","parse-names":false,"suffix":""},{"dropping-particle":"","family":"Tilden","given":"Chris","non-dropping-particle":"","parse-names":false,"suffix":""},{"dropping-particle":"","family":"Vernberg","given":"Dee Katherine","non-dropping-particle":"","parse-names":false,"suffix":""}],"container-title":"Psychology &amp; Health","id":"ITEM-1","issued":{"date-parts":[["2019","8","13"]]},"note":"Accession Number: 2019-49134-001. PMID: 31418593 Partial author list: First Author &amp;amp; Affiliation: Chen, Yvonnes; William Allen White School of Journalism and Mass Communications, University of Kansas, Lawrence. Release Date: 20190822. Publication Type: Journal (0100), Peer Reviewed Journal (0110). Format Covered: Electronic. Language: English. Major Descriptor: No terms assigned. Classification: Health &amp;amp; Mental Health Treatment &amp;amp; Prevention (3300). Publication History: Accepted Date: Jul 31, 2019; Revised Date: Jul 1, 2019; First Submitted Date: Aug 10, 2018. Copyright Statement: Informa UK Limited, trading as Taylor &amp;amp; Francis Group. 2019.","publisher":"Taylor &amp; Francis","publisher-place":"Chen, Yvonnes","title":"Adolescents’ interpretations of e-cigarette advertising and their engagement with e-cigarette information: Results from five focus groups","type":"article-journal"},"locator":"6","suppress-author":1,"uris":["http://www.mendeley.com/documents/?uuid=9ec79e5a-7318-4f3c-a71a-e890a2beb569"]}],"mendeley":{"formattedCitation":"(2019, p. 6)","plainTextFormattedCitation":"(2019, p. 6)","previouslyFormattedCitation":"(2019, p. 6)"},"properties":{"noteIndex":0},"schema":"https://github.com/citation-style-language/schema/raw/master/csl-citation.json"}</w:instrText>
      </w:r>
      <w:r w:rsidR="00BD2632">
        <w:fldChar w:fldCharType="separate"/>
      </w:r>
      <w:r w:rsidR="00BD2632" w:rsidRPr="00BD2632">
        <w:rPr>
          <w:noProof/>
        </w:rPr>
        <w:t>(2019, p. 6)</w:t>
      </w:r>
      <w:r w:rsidR="00BD2632">
        <w:fldChar w:fldCharType="end"/>
      </w:r>
      <w:r w:rsidRPr="00D806B5">
        <w:t xml:space="preserve"> stated: ‘they [e-cigarettes] come in different designs to attract teenagers and customers’ (12-17, US). Due to the marketing of e-cigarettes and liquids, Park et al. </w:t>
      </w:r>
      <w:r w:rsidRPr="00D806B5">
        <w:fldChar w:fldCharType="begin" w:fldLock="1"/>
      </w:r>
      <w:r w:rsidR="00BF3EEF">
        <w:instrText>ADDIN CSL_CITATION {"citationItems":[{"id":"ITEM-1","itemData":{"DOI":"10.1016/j.pedn.2019.07.010","ISSN":"1532-8449","abstract":"Purpose: There has been a sharp increase in adolescent electronic cigarette (e-cigarette) use, and e-cigarettes are now the most commonly used tobacco product among U.S. middle and high school students. Frequent use among high school students was reported to be 27.7% in 2018, an increase of almost 8% from 2017. As yet we have only a limited understanding of adolescent perceptions of e-cigarettes and where adolescents receive information about them.; Design and Methods: Thirty-four adolescents from Western New York participated in semi-structured interviews. Both adolescents who had used e-cigarettes and never used e-cigarettes were included to capture a broad perspective. The interview data were analyzed using content analysis.; Results: Both adolescents who had used e-cigarettes and never used e-cigarettes acknowledged the popularity and acceptance of e-cigarettes among their peers. E-cigarettes were viewed as a healthy alternative to regular cigarettes that mimicked the appearance but were less harmful and more enjoyable. Reasons for not using e-cigarettes included harms to health, risk of addiction, and the gateway effects for other risky behaviors. Major information sources about e-cigarettes included advertisements, family, peers, social media, and the internet.; Conclusions: Adolescent perceptions of e-cigarettes, which contribute to reasons for e-cigarette use or not use, and the sources of information that may influence those perceptions were identified.; Practical Implications: Our findings provide valuable information to guide prevention initiatives and develop interventions, particularly planning for preventive messages and effective communication methods to deliver for adolescents.; Copyright © 2019. Published by Elsevier Inc.","author":[{"dropping-particle":"","family":"Park","given":"Eunhee","non-dropping-particle":"","parse-names":false,"suffix":""},{"dropping-particle":"","family":"Kwon","given":"Misol","non-dropping-particle":"","parse-names":false,"suffix":""},{"dropping-particle":"","family":"Gaughan","given":"Mary Rose","non-dropping-particle":"","parse-names":false,"suffix":""},{"dropping-particle":"","family":"Livingston","given":"Jennifer A","non-dropping-particle":"","parse-names":false,"suffix":""},{"dropping-particle":"","family":"Chang","given":"Yu-Ping","non-dropping-particle":"","parse-names":false,"suffix":""}],"container-title":"Journal Of Pediatric Nursing","id":"ITEM-1","issued":{"date-parts":[["2019","7","27"]]},"note":"Accession Number: 31362205. Language: English. Date Revised: 20190807. Date Created: 20190731. Update Code: 20190807. Publication Type: Journal Article. Journal ID: 8607529. Publication Model: Print-Electronic. Cited Medium: Internet. NLM ISO Abbr: J Pediatr Nurs. Linking ISSN: 08825963. Subset: IM; N; Date of Electronic Publication: 2019 Jul 27. Current Imprints: Publication: 1989- : Philadelphia, Pa : W.B. Saunders; Original Imprints: Publication: [Orlando, FL] : Grune &amp;amp; Stratton, [c1986-","page":"82-91","publisher":"W.B. Saunders","publisher-place":"School of Nursing, University at Buffalo, Buffalo, NY, United States of America. Electronic address: eunheepa@buffalo.edu.","title":"Listening to adolescents: Their perceptions and information sources about e-cigarettes.","type":"article-journal","volume":"48"},"locator":"85","suppress-author":1,"uris":["http://www.mendeley.com/documents/?uuid=b9c0002a-9f60-4ceb-bb8a-9e66cd754901"]}],"mendeley":{"formattedCitation":"(2019, p. 85)","plainTextFormattedCitation":"(2019, p. 85)","previouslyFormattedCitation":"(2019, p. 85)"},"properties":{"noteIndex":0},"schema":"https://github.com/citation-style-language/schema/raw/master/csl-citation.json"}</w:instrText>
      </w:r>
      <w:r w:rsidRPr="00D806B5">
        <w:fldChar w:fldCharType="separate"/>
      </w:r>
      <w:r w:rsidR="00FA0F5D" w:rsidRPr="00FA0F5D">
        <w:rPr>
          <w:noProof/>
        </w:rPr>
        <w:t>(2019, p. 85)</w:t>
      </w:r>
      <w:r w:rsidRPr="00D806B5">
        <w:fldChar w:fldCharType="end"/>
      </w:r>
      <w:r w:rsidRPr="00D806B5">
        <w:t xml:space="preserve"> also noted that a </w:t>
      </w:r>
      <w:r>
        <w:t>never-vaper</w:t>
      </w:r>
      <w:r w:rsidRPr="00D806B5">
        <w:t xml:space="preserve"> (11, US) in their study implied that e-cigarettes were considered suitable for adolescents whereas tobacco cigarettes are used by adults. </w:t>
      </w:r>
      <w:r>
        <w:t xml:space="preserve">These findings indicate that while some adolescents approved of, and were attracted to e-cigarette flavours, others felt uncomfortable with, and disapproved of, the ways in which </w:t>
      </w:r>
      <w:r w:rsidRPr="00D806B5">
        <w:t>e-cigarettes were being normalised as a social activity for adolescents</w:t>
      </w:r>
      <w:r>
        <w:t xml:space="preserve">. </w:t>
      </w:r>
    </w:p>
    <w:p w14:paraId="30C59496" w14:textId="77777777" w:rsidR="004B2BA6" w:rsidRPr="00D806B5" w:rsidRDefault="004B2BA6" w:rsidP="004B2BA6">
      <w:pPr>
        <w:keepNext/>
        <w:keepLines/>
        <w:spacing w:before="120" w:line="480" w:lineRule="auto"/>
        <w:jc w:val="both"/>
        <w:outlineLvl w:val="0"/>
        <w:rPr>
          <w:b/>
          <w:bCs/>
        </w:rPr>
      </w:pPr>
      <w:r w:rsidRPr="00D806B5">
        <w:rPr>
          <w:b/>
          <w:bCs/>
        </w:rPr>
        <w:lastRenderedPageBreak/>
        <w:t>Discussion</w:t>
      </w:r>
    </w:p>
    <w:p w14:paraId="26E20BBF" w14:textId="4DECFECB" w:rsidR="004B2BA6" w:rsidRPr="00D806B5" w:rsidRDefault="004B2BA6" w:rsidP="004B2BA6">
      <w:pPr>
        <w:spacing w:line="480" w:lineRule="auto"/>
        <w:jc w:val="both"/>
      </w:pPr>
      <w:r w:rsidRPr="00D806B5">
        <w:t xml:space="preserve">By exploring </w:t>
      </w:r>
      <w:r w:rsidR="00045E57">
        <w:t xml:space="preserve">descriptive and </w:t>
      </w:r>
      <w:r w:rsidRPr="00D806B5">
        <w:t>injunctive norms in this meta-ethnography, we have examine</w:t>
      </w:r>
      <w:r>
        <w:t>d</w:t>
      </w:r>
      <w:r w:rsidRPr="00D806B5">
        <w:t xml:space="preserve"> the attitudes and uses of e-cigarettes among adolescents </w:t>
      </w:r>
      <w:r w:rsidR="00045E57">
        <w:t>with</w:t>
      </w:r>
      <w:r w:rsidRPr="00D806B5">
        <w:t xml:space="preserve"> a range of vaping and smoking status. </w:t>
      </w:r>
      <w:r>
        <w:t xml:space="preserve">We identified two themes that </w:t>
      </w:r>
      <w:r w:rsidRPr="00D806B5">
        <w:t>indicated adolescents were aware of the broader issues currently being discussed in academic and public health debates about e-cigarettes:</w:t>
      </w:r>
      <w:r>
        <w:t xml:space="preserve"> </w:t>
      </w:r>
      <w:r w:rsidRPr="00D806B5">
        <w:t xml:space="preserve">harm </w:t>
      </w:r>
      <w:r>
        <w:t>(especially as compared to conventional cigarettes)</w:t>
      </w:r>
      <w:r w:rsidR="00045E57">
        <w:t>,</w:t>
      </w:r>
      <w:r>
        <w:t xml:space="preserve"> </w:t>
      </w:r>
      <w:r w:rsidRPr="00D806B5">
        <w:t xml:space="preserve">and addictiveness. </w:t>
      </w:r>
      <w:r>
        <w:t xml:space="preserve">These two themes leaned towards descriptive norms, as we did not interpret them as indicating strong approval or disapproval for e-cigarette use. </w:t>
      </w:r>
      <w:r w:rsidR="003A2825">
        <w:t xml:space="preserve">However, these themes did reflect the divided perspectives on vaping </w:t>
      </w:r>
      <w:r w:rsidR="00E4203E">
        <w:t xml:space="preserve">arguably caused by </w:t>
      </w:r>
      <w:r w:rsidR="003A2825">
        <w:t>mixed risk-communication</w:t>
      </w:r>
      <w:r w:rsidR="00F13862">
        <w:t>s</w:t>
      </w:r>
      <w:r w:rsidR="003A2825">
        <w:t xml:space="preserve"> and the result</w:t>
      </w:r>
      <w:r w:rsidR="00574617">
        <w:t>ant</w:t>
      </w:r>
      <w:r w:rsidR="003A2825">
        <w:t xml:space="preserve"> general confusion about the harms of e-cigarettes among lay populations</w:t>
      </w:r>
      <w:r w:rsidR="00E4203E">
        <w:t xml:space="preserve"> </w:t>
      </w:r>
      <w:r w:rsidR="007941A4">
        <w:fldChar w:fldCharType="begin" w:fldLock="1"/>
      </w:r>
      <w:r w:rsidR="00220850">
        <w:instrText>ADDIN CSL_CITATION {"citationItems":[{"id":"ITEM-1","itemData":{"DOI":"10.1080/16066359.2019.1596259","ISSN":"14767392","abstract":"Background: As the use of e-cigarettes has increased globally, so has the debate about their safety and how they should be regulated. A primary source of information available to the public about the health effects of vaping are media articles, but it is unknown how the public might interpret and use media messaging to form or justify their positions on the regulation of vaping. This study analysed public comments on online media articles to investigate how contested claims about the health effects of e-cigarettes might influence the way people conceptualise the risks and benefits of vaping products, and their opinions on how they should be regulated. Methods: Thematic analysis of 424 online comments on two New York Times articles about vaping. Results: When responding to media articles about the health effects of e-cigarettes, there was significant public debate about what constituted “adequate” evidence on harms. Concerns about the health risks of vaping often centred on pre-existing beliefs about the addictiveness and toxicity of nicotine and “chemicals”, as opposed to scientific information presented in the media article. Claims about conflicts of interests among stakeholders referenced in the media articles were very common. Conclusions: Mixed messages in health communications about e-cigarettes are reflected in public debates. Consistent and accurate messaging about the health effects of nicotine, and the continuum of harm of nicotine products, is needed for people to make informed choices about nicotine products.","author":[{"dropping-particle":"","family":"Morphett","given":"Kylie","non-dropping-particle":"","parse-names":false,"suffix":""},{"dropping-particle":"","family":"Herron","given":"Lisa","non-dropping-particle":"","parse-names":false,"suffix":""},{"dropping-particle":"","family":"Gartner","given":"Coral","non-dropping-particle":"","parse-names":false,"suffix":""}],"container-title":"Addiction Research and Theory","id":"ITEM-1","issue":"2","issued":{"date-parts":[["2020","3","3"]]},"page":"95-102","publisher":"Taylor and Francis Ltd","title":"Protectors or puritans? Responses to media articles about the health effects of e-cigarettes","type":"article-journal","volume":"28"},"uris":["http://www.mendeley.com/documents/?uuid=44b19fb3-f90e-3dee-a3f1-0fda120c094c"]}],"mendeley":{"formattedCitation":"(Morphett et al., 2020)","plainTextFormattedCitation":"(Morphett et al., 2020)","previouslyFormattedCitation":"(Morphett et al., 2020)"},"properties":{"noteIndex":0},"schema":"https://github.com/citation-style-language/schema/raw/master/csl-citation.json"}</w:instrText>
      </w:r>
      <w:r w:rsidR="007941A4">
        <w:fldChar w:fldCharType="separate"/>
      </w:r>
      <w:r w:rsidR="007941A4" w:rsidRPr="007941A4">
        <w:rPr>
          <w:noProof/>
        </w:rPr>
        <w:t>(Morphett et al., 2020)</w:t>
      </w:r>
      <w:r w:rsidR="007941A4">
        <w:fldChar w:fldCharType="end"/>
      </w:r>
      <w:r w:rsidRPr="00D806B5">
        <w:t xml:space="preserve">. </w:t>
      </w:r>
      <w:r>
        <w:t xml:space="preserve">We also identified more complex themes around peer and parental perceptions of e-cigarette use which indicated injunctive norms of approval and disapproval. </w:t>
      </w:r>
      <w:r w:rsidR="00E4203E">
        <w:t>However</w:t>
      </w:r>
      <w:r w:rsidR="007941A4">
        <w:t>,</w:t>
      </w:r>
      <w:r w:rsidR="00E4203E">
        <w:t xml:space="preserve"> these injunctive norms were also fluid, diverse and sometimes competing. </w:t>
      </w:r>
    </w:p>
    <w:p w14:paraId="48E95C47" w14:textId="539992D4" w:rsidR="004B2BA6" w:rsidRDefault="00E4203E" w:rsidP="004B2BA6">
      <w:pPr>
        <w:spacing w:before="120" w:line="480" w:lineRule="auto"/>
        <w:jc w:val="both"/>
      </w:pPr>
      <w:r>
        <w:t>In terms of peer approval</w:t>
      </w:r>
      <w:r w:rsidR="004B2BA6">
        <w:t>, some</w:t>
      </w:r>
      <w:r w:rsidR="004B2BA6" w:rsidRPr="00D806B5">
        <w:t xml:space="preserve"> adolescents</w:t>
      </w:r>
      <w:r w:rsidR="004B2BA6">
        <w:t xml:space="preserve"> approved of</w:t>
      </w:r>
      <w:r w:rsidR="004B2BA6" w:rsidRPr="00D806B5">
        <w:t xml:space="preserve"> vaping</w:t>
      </w:r>
      <w:r w:rsidR="004B2BA6">
        <w:t xml:space="preserve"> </w:t>
      </w:r>
      <w:r w:rsidR="004B2BA6" w:rsidRPr="00D806B5">
        <w:t>because it was ‘cool’ and enabled them to belong to certain social groups</w:t>
      </w:r>
      <w:r w:rsidR="004B2BA6">
        <w:t>, much like smoking</w:t>
      </w:r>
      <w:r w:rsidR="004B2BA6" w:rsidRPr="00D806B5">
        <w:t xml:space="preserve"> </w:t>
      </w:r>
      <w:r w:rsidR="004B2BA6" w:rsidRPr="00D806B5">
        <w:fldChar w:fldCharType="begin" w:fldLock="1"/>
      </w:r>
      <w:r w:rsidR="00BF3EEF">
        <w:instrText>ADDIN CSL_CITATION {"citationItems":[{"id":"ITEM-1","itemData":{"DOI":"10.1016/j.adolescence.2004.12.005","ISSN":"01401971","abstract":"This paper explores 16-19-year-old Scottish smokers' experiences and attitudes towards smoking and their understandings of the ways in which this transitional period impacts on their smoking behaviour. The study involved 49 qualitative interviews conducted mostly in friendship pairs. Interviewees also completed a brief smoking questionnaire. The paper highlights the salience of social context in smoking initiation and maintenance, and the role of smoking across a range of social spheres. Interviewees described how transitions from school to work, further education or un/employment, impacted on their smoking. Smoking was perceived to be an important 'lubricant' for social relations, and marker of an acceptable identity in familiar and new contexts which acted to reinforce and increase smoking. In contrast, smoking restrictions at home, work and/or educational settings were felt to moderate consumption. This has implications for cessation programmes for older adolescents who have been relatively ignored by tobacco control. The study also suggests that if smoke-free policies were extended to all workplaces, this would have a particular impact on smoking amongst older adolescents by hindering the transition from social to regular smoking. © 2005 The Association for Professionals in Services for Adolescents. Published by Elsevier Ltd. All rights reserved.","author":[{"dropping-particle":"","family":"Wiltshire","given":"Susan","non-dropping-particle":"","parse-names":false,"suffix":""},{"dropping-particle":"","family":"Amos","given":"Amanda","non-dropping-particle":"","parse-names":false,"suffix":""},{"dropping-particle":"","family":"Haw","given":"Sally","non-dropping-particle":"","parse-names":false,"suffix":""},{"dropping-particle":"","family":"McNeill","given":"Ann","non-dropping-particle":"","parse-names":false,"suffix":""}],"container-title":"Journal of Adolescence","id":"ITEM-1","issue":"5","issued":{"date-parts":[["2005","10","1"]]},"page":"603-617","publisher":"Academic Press","title":"Image, context and transition: Smoking in mid-to-late adolescence","type":"article-journal","volume":"28"},"uris":["http://www.mendeley.com/documents/?uuid=e6502d30-1ff7-3376-a35e-5ef4926b2fd4"]},{"id":"ITEM-2","itemData":{"DOI":"10.1177/1367549409342513","ISSN":"1367-5494","abstract":"The aim of this article is to explore young adult smokers' constructions of identity, as revealed in accounts of their smoking experiences. A qualitative study was conducted in which interviews were held with 21 male and female smokers aged 18-23. The data were analyzed based on principles from a social constructivist approach to grounded theory, acknowledging the role of language and discourse in the construction of reality. Three key identities were read out of the interviewees' accounts: 1) the performative smoker, a construction related mainly to smoking initiation; 2) the defensive smoker; and, 3) the negotiating smoker. The smoker identities constructed by young adult smokers in this study appear to be characterized by considerable contradiction: a 'split vision' between classical positive meanings of smoking as a symbol of freedom, courage and individuality together with conflicting yet parallel meanings positioned by a strong discourse of smoking as stigmatized, immoral and undistinguished. © The Author(s), 2009.","author":[{"dropping-particle":"","family":"Scheffels","given":"Janne","non-dropping-particle":"","parse-names":false,"suffix":""}],"container-title":"European Journal of Cultural Studies","id":"ITEM-2","issue":"4","issued":{"date-parts":[["2009","11","19"]]},"page":"469-486","publisher":"SAGE PublicationsSage UK: London, England","title":"Stigma, or sort of cool: Young adults’ accounts of smoking and identity","type":"article-journal","volume":"12"},"uris":["http://www.mendeley.com/documents/?uuid=978075e5-9182-32c0-ab0f-20eae5577642"]}],"mendeley":{"formattedCitation":"(Scheffels, 2009; Wiltshire et al., 2005)","plainTextFormattedCitation":"(Scheffels, 2009; Wiltshire et al., 2005)","previouslyFormattedCitation":"(Scheffels, 2009; Wiltshire et al., 2005)"},"properties":{"noteIndex":0},"schema":"https://github.com/citation-style-language/schema/raw/master/csl-citation.json"}</w:instrText>
      </w:r>
      <w:r w:rsidR="004B2BA6" w:rsidRPr="00D806B5">
        <w:fldChar w:fldCharType="separate"/>
      </w:r>
      <w:r w:rsidR="00FA0F5D" w:rsidRPr="00FA0F5D">
        <w:rPr>
          <w:noProof/>
        </w:rPr>
        <w:t>(Scheffels, 2009; Wiltshire et al., 2005)</w:t>
      </w:r>
      <w:r w:rsidR="004B2BA6" w:rsidRPr="00D806B5">
        <w:fldChar w:fldCharType="end"/>
      </w:r>
      <w:r w:rsidR="004B2BA6" w:rsidRPr="00D806B5">
        <w:t xml:space="preserve">. </w:t>
      </w:r>
      <w:r w:rsidR="004B2BA6">
        <w:t>W</w:t>
      </w:r>
      <w:r w:rsidR="004B2BA6" w:rsidRPr="00D806B5">
        <w:t>e also found that</w:t>
      </w:r>
      <w:r w:rsidR="00045E57">
        <w:t>,</w:t>
      </w:r>
      <w:r w:rsidR="004B2BA6">
        <w:t xml:space="preserve"> l</w:t>
      </w:r>
      <w:r w:rsidR="004B2BA6" w:rsidRPr="00D806B5">
        <w:t xml:space="preserve">ike smoking, vaping portrayed maturity and expertise among peers </w:t>
      </w:r>
      <w:r w:rsidR="004B2BA6">
        <w:t xml:space="preserve">in certain groups </w:t>
      </w:r>
      <w:r w:rsidR="004B2BA6" w:rsidRPr="00D806B5">
        <w:t xml:space="preserve">and was perceived as aspirational </w:t>
      </w:r>
      <w:r w:rsidR="004B2BA6" w:rsidRPr="00D806B5">
        <w:rPr>
          <w:color w:val="000000"/>
        </w:rPr>
        <w:fldChar w:fldCharType="begin" w:fldLock="1"/>
      </w:r>
      <w:r w:rsidR="00BF3EEF">
        <w:rPr>
          <w:color w:val="000000"/>
        </w:rPr>
        <w:instrText>ADDIN CSL_CITATION {"citationItems":[{"id":"ITEM-1","itemData":{"DOI":"10.1111/j.1467-9566.2008.01119.x","ISSN":"01419889","abstract":"This paper draws from a qualitative study of tobacco use by young women in Toronto, Canada. Narrative interviews were used to understand the multiple roles and functions of smoking within the everyday lives of female adolescents. Guided by a Bourdieusian theoretical framework this study employed the core construct of cultural capital in order to position tobacco and other substance use as field-specific capital that young women accumulate while navigating the social worlds of adolescence. Departing from the psychosocial or peer-influence models that inform the majority of tobacco research with young people, this analysis provides a nuanced understanding of how smoking, drinking, using drugs are much more than simple forms of teenage experimentation or rebellion, but can also serve as key resources for defining the self, acquiring status and making social distinctions within adolescent social worlds. In this context it is also argued that initiation into substance use practices is a way that young women demonstrate and develop social and cultural competencies. © 2008 Foundation for the Sociology of Health &amp; Illness/Blackwell Publishing Ltd.","author":[{"dropping-particle":"","family":"Haines","given":"Rebecca J.","non-dropping-particle":"","parse-names":false,"suffix":""},{"dropping-particle":"","family":"Poland","given":"Blake D.","non-dropping-particle":"","parse-names":false,"suffix":""},{"dropping-particle":"","family":"Johnson","given":"Joy L.","non-dropping-particle":"","parse-names":false,"suffix":""}],"container-title":"Sociology of Health &amp; Illness","id":"ITEM-1","issue":"1","issued":{"date-parts":[["2009","1","1"]]},"page":"66-80","publisher":"John Wiley &amp; Sons, Ltd","title":"Becoming a ‘real’ smoker: cultural capital in young women's accounts of smoking and other substance use","type":"article-journal","volume":"31"},"uris":["http://www.mendeley.com/documents/?uuid=d8ba468f-353a-32cd-866d-ecbd050d3a53"]}],"mendeley":{"formattedCitation":"(Haines et al., 2009)","plainTextFormattedCitation":"(Haines et al., 2009)","previouslyFormattedCitation":"(Haines et al., 2009)"},"properties":{"noteIndex":0},"schema":"https://github.com/citation-style-language/schema/raw/master/csl-citation.json"}</w:instrText>
      </w:r>
      <w:r w:rsidR="004B2BA6" w:rsidRPr="00D806B5">
        <w:rPr>
          <w:color w:val="000000"/>
        </w:rPr>
        <w:fldChar w:fldCharType="separate"/>
      </w:r>
      <w:r w:rsidR="00FA0F5D" w:rsidRPr="00FA0F5D">
        <w:rPr>
          <w:noProof/>
          <w:color w:val="000000"/>
        </w:rPr>
        <w:t>(Haines et al., 2009)</w:t>
      </w:r>
      <w:r w:rsidR="004B2BA6" w:rsidRPr="00D806B5">
        <w:rPr>
          <w:color w:val="000000"/>
        </w:rPr>
        <w:fldChar w:fldCharType="end"/>
      </w:r>
      <w:r w:rsidR="004B2BA6" w:rsidRPr="00D806B5">
        <w:t>.</w:t>
      </w:r>
      <w:r w:rsidR="004B2BA6">
        <w:t xml:space="preserve"> However, we also found that for others, vaping was uncool and disapproved of, implying that e-cigarette use was not part of their group identity. These findings relate to those of Brown et al. </w:t>
      </w:r>
      <w:r w:rsidR="004B2BA6">
        <w:fldChar w:fldCharType="begin" w:fldLock="1"/>
      </w:r>
      <w:r w:rsidR="004B2BA6">
        <w:instrText>ADDIN CSL_CITATION {"citationItems":[{"id":"ITEM-1","itemData":{"DOI":"10.1016/j.drugpo.2019.11.006","ISSN":"18734758","PMID":"31785547","abstract":"Background: Growth of e-cigarette use among smokers has raised concerns over uptake by non-smokers, particularly young people. Legislative changes aimed in part at reducing youth exposure to e-cigarettes include the EU Tobacco Products Directive (TPD). A core justification for such measures is the belief that e-cigarettes can lead to tobacco smoking through mechanisms of renormalisation including: mimicking and normalizing the act of smoking; increasing product acceptability via marketing; nicotine exposure. These mechanisms are here explored in relation to findings from qualitative research. Methods: This paper reports results from twenty-one group interviews with 14–15 year olds in Wales, England and Scotland, conducted as part of an ongoing evaluation of the impact of the TPD on youth smoking and e-cigarette use. Interviews were conducted around the end of the transitional period for TPD implementation, and explored perceptions of e-cigarettes and tobacco, as well as similarities and differences between them. Results: Young people differentiated between tobacco and e-cigarettes, rejecting the term e-cigarette in favour of alternatives such as ‘vapes’. Experimental or occasional use was common and generally approved of where occurring within social activity with peers. However, regular use outside of this context was widely disapproved of, unless for the purpose of stopping smoking. Increased prevalence of e-cigarettes did not challenge strongly negative views of smoking or reduce perceived harms caused by it, with disapproval of smoking remaining high. Nicotine use was variable, with flavour a stronger driver for choice of e-liquid, and interest more generally. Conclusion: The extent to which participants differentiated between vaping and smoking, including styles and reasons for use in adults and young people; absence of marketing awareness; and continued strong disapproval of smoking provides limited support for some of the potential mechanisms through which e-cigarettes may renormalise smoking. However caution over nicotine exposure is still necessary.","author":[{"dropping-particle":"","family":"Brown","given":"R.","non-dropping-particle":"","parse-names":false,"suffix":""},{"dropping-particle":"","family":"Bauld","given":"L.","non-dropping-particle":"","parse-names":false,"suffix":""},{"dropping-particle":"","family":"Lacy","given":"E.","non-dropping-particle":"de","parse-names":false,"suffix":""},{"dropping-particle":"","family":"Hallingberg","given":"B.","non-dropping-particle":"","parse-names":false,"suffix":""},{"dropping-particle":"","family":"Maynard","given":"O.","non-dropping-particle":"","parse-names":false,"suffix":""},{"dropping-particle":"","family":"McKell","given":"J.","non-dropping-particle":"","parse-names":false,"suffix":""},{"dropping-particle":"","family":"Moore","given":"L.","non-dropping-particle":"","parse-names":false,"suffix":""},{"dropping-particle":"","family":"Moore","given":"G.","non-dropping-particle":"","parse-names":false,"suffix":""}],"container-title":"International Journal of Drug Policy","id":"ITEM-1","issued":{"date-parts":[["2020","1","1"]]},"page":"102598","publisher":"Elsevier B.V.","title":"A qualitative study of e-cigarette emergence and the potential for renormalisation of smoking in UK youth","type":"article-journal","volume":"75"},"suppress-author":1,"uris":["http://www.mendeley.com/documents/?uuid=b3a2ebb3-219c-3d8a-a4b0-1811cb1ee82c"]}],"mendeley":{"formattedCitation":"(2020)","plainTextFormattedCitation":"(2020)","previouslyFormattedCitation":"(2020)"},"properties":{"noteIndex":0},"schema":"https://github.com/citation-style-language/schema/raw/master/csl-citation.json"}</w:instrText>
      </w:r>
      <w:r w:rsidR="004B2BA6">
        <w:fldChar w:fldCharType="separate"/>
      </w:r>
      <w:r w:rsidR="004B2BA6" w:rsidRPr="00D145FA">
        <w:rPr>
          <w:noProof/>
        </w:rPr>
        <w:t>(2020)</w:t>
      </w:r>
      <w:r w:rsidR="004B2BA6">
        <w:fldChar w:fldCharType="end"/>
      </w:r>
      <w:r w:rsidR="004B2BA6">
        <w:t xml:space="preserve"> who found that shared norms among adolescent peer groups in the UK manifest in the acceptance or rejection of vaping, with some non-vapers seeking to distinguish themselves from vapers and vaping peer groups. </w:t>
      </w:r>
      <w:r w:rsidR="004B2BA6" w:rsidRPr="00D806B5">
        <w:t>This further indicates the importance of social factors for adolescents when it comes to making decisions about vaping</w:t>
      </w:r>
      <w:r w:rsidR="004B2BA6">
        <w:t xml:space="preserve"> and for future research to take social context more seriously when collecting and analysing qualitative data. </w:t>
      </w:r>
    </w:p>
    <w:p w14:paraId="3B85EAFB" w14:textId="5FFCDC51" w:rsidR="004B2BA6" w:rsidRDefault="004B2BA6" w:rsidP="004B2BA6">
      <w:pPr>
        <w:spacing w:before="120" w:line="480" w:lineRule="auto"/>
        <w:jc w:val="both"/>
      </w:pPr>
      <w:r>
        <w:lastRenderedPageBreak/>
        <w:t>W</w:t>
      </w:r>
      <w:r w:rsidRPr="00D806B5">
        <w:t xml:space="preserve">e </w:t>
      </w:r>
      <w:r>
        <w:t xml:space="preserve">also </w:t>
      </w:r>
      <w:r w:rsidRPr="00D806B5">
        <w:t xml:space="preserve">found that </w:t>
      </w:r>
      <w:r>
        <w:t xml:space="preserve">some adolescents and </w:t>
      </w:r>
      <w:r w:rsidRPr="00D806B5">
        <w:t xml:space="preserve">parents </w:t>
      </w:r>
      <w:r>
        <w:t xml:space="preserve">implicitly </w:t>
      </w:r>
      <w:r w:rsidRPr="00D806B5">
        <w:t>approved of e-cigarette use</w:t>
      </w:r>
      <w:r>
        <w:t xml:space="preserve"> for smoking cessation and alternative nicotine consumption among smokers</w:t>
      </w:r>
      <w:r w:rsidRPr="00D806B5">
        <w:t xml:space="preserve">. </w:t>
      </w:r>
      <w:r>
        <w:t>T</w:t>
      </w:r>
      <w:r w:rsidRPr="00D806B5">
        <w:t xml:space="preserve">his approval </w:t>
      </w:r>
      <w:r>
        <w:t>was</w:t>
      </w:r>
      <w:r w:rsidRPr="00D806B5">
        <w:t xml:space="preserve"> connected to a belief that vaping was less harmful than smoking</w:t>
      </w:r>
      <w:r>
        <w:t xml:space="preserve">, implying </w:t>
      </w:r>
      <w:r w:rsidRPr="00483F2B">
        <w:t xml:space="preserve">that </w:t>
      </w:r>
      <w:r>
        <w:t>comparat</w:t>
      </w:r>
      <w:r w:rsidRPr="00483F2B">
        <w:t>ive</w:t>
      </w:r>
      <w:r>
        <w:t xml:space="preserve"> harm </w:t>
      </w:r>
      <w:r w:rsidR="00E67A2C">
        <w:t>might be</w:t>
      </w:r>
      <w:r>
        <w:t xml:space="preserve"> developing as an important injunctive norm among smoking adolescents and their parents. Further, although we found evidence that </w:t>
      </w:r>
      <w:r w:rsidRPr="00D806B5">
        <w:t>adolescents were hiding their vaping behaviour from family members and authoritative figures who disapproved</w:t>
      </w:r>
      <w:r>
        <w:t xml:space="preserve">, this discreet use was also based on the understanding that the behaviour was less harmful than smoking. The perception of reduced harm and discreet use may together create an acceptance of vaping in comparison to smoking among adolescents as a practice that </w:t>
      </w:r>
      <w:r w:rsidRPr="00D806B5">
        <w:t>‘new – but not too harmful; transgressive – but not too boundary breaking’</w:t>
      </w:r>
      <w:r w:rsidRPr="00D207FA">
        <w:t xml:space="preserve"> </w:t>
      </w:r>
      <w:r>
        <w:t>(</w:t>
      </w:r>
      <w:proofErr w:type="spellStart"/>
      <w:r w:rsidRPr="00D806B5">
        <w:t>Tokle</w:t>
      </w:r>
      <w:proofErr w:type="spellEnd"/>
      <w:r w:rsidRPr="00D806B5">
        <w:t xml:space="preserve"> </w:t>
      </w:r>
      <w:r>
        <w:fldChar w:fldCharType="begin" w:fldLock="1"/>
      </w:r>
      <w:r w:rsidR="00EB3ECB">
        <w:instrText>ADDIN CSL_CITATION {"citationItems":[{"id":"ITEM-1","itemData":{"DOI":"10.1016/j.drugpo.2020.102791","ISSN":"1873-4758","abstract":"Background: We see the contours of a cigarette-free adolescent cohort in Norway. Simultaneously, increasing use of vaping devices among adolescents internationally, and in the US in particular, has evoked fear of a new nicotine-addicted generation. This longitudinal study explores the vaping phenomenon in a context where nicotine e-liquid is still prohibited.; Methods: Data are from longitudinal, qualitative interviews with a sizable sample of 12-17 year olds (118 8 th graders from 6 schools/classes at baseline). Four follow-ups were conducted from 2015 to 2019 (a total of 50 semi-structured group and 175 individual interviews). The interviews were coded using HyperResearch software and thematically analysed in the light of actor network and interaction ritual theory.; Results: Gradual and collective shifts in vaping practices and in the symbolic meaning of vaping were observed in three phases. First, in 8 th grade, few had tried to vape, even if several were curious about this novel invention, practice and the available flavours. Second, after 9 th grade, one in three reported personal use. They emphasised harmlessness, coolness, performance and accessibility online. However, by the end of middle school, a third phase became visible; vaping had lost status and was described as 'childish' and unpopular. Interviewees repeated the lack of relevance in high school, comparing e-cigarettes with the fidget-spinner and reserving vaping for kids and addicted adult smokers. The analysis displays a systematic pattern in which adolescents account for vaping as a time-limited trend.; Conclusion: E-cigarettes were devalued from novelty and transgression to childish and uninteresting within the same sample over a four-year period. In conclusion, e-cigarettes in the sample represented fashionable experimentation rather than steady user patterns. (Copyright © 2020 Elsevier B.V. All rights reserved.)","author":[{"dropping-particle":"","family":"Tokle","given":"Rikke","non-dropping-particle":"","parse-names":false,"suffix":""}],"container-title":"International Journal of Drug Policy","id":"ITEM-1","issued":{"date-parts":[["2020","6","6"]]},"note":"Accession Number: 32516687. Language: English. Date Revised: 20200826. Date Created: 20200610. Update Code: 20200826. Publication Type: Journal Article. Journal ID: 9014759. Publication Model: Print-Electronic. Cited Medium: Internet. NLM ISO Abbr: Int. J. Drug Policy. Linking ISSN: 09553959. Subset: MEDLINE; Date of Electronic Publication: 2020 Jun 06. Current Imprints: Publication: 1998- : Amsterdam ; New York : Elsevier; Original Imprints: Publication: Liverpool, England : International Journal on Drug Policy,","publisher":"Elsevier","publisher-place":"Department of Alcohol, Tobacco &amp; Drugs, Norwegian Institute of Public Health, PO Box 222 Skøyen, 0213 Oslo, Norway.","title":"'Vaping and fidget-spinners': A qualitative, longitudinal study of e-cigarettes in adolescence.","type":"article-journal","volume":"82"},"locator":"5","suppress-author":1,"uris":["http://www.mendeley.com/documents/?uuid=18bdd87d-37e3-4a69-8595-d22c42aaf625","http://www.mendeley.com/documents/?uuid=eed0ab75-9121-4aff-843c-0c0b49b31a86"]}],"mendeley":{"formattedCitation":"(2020, p. 5)","manualFormatting":"2020, p. 5)","plainTextFormattedCitation":"(2020, p. 5)","previouslyFormattedCitation":"(2020, p. 5)"},"properties":{"noteIndex":0},"schema":"https://github.com/citation-style-language/schema/raw/master/csl-citation.json"}</w:instrText>
      </w:r>
      <w:r>
        <w:fldChar w:fldCharType="separate"/>
      </w:r>
      <w:r w:rsidRPr="00D62CE2">
        <w:rPr>
          <w:noProof/>
        </w:rPr>
        <w:t>2020, p. 5)</w:t>
      </w:r>
      <w:r>
        <w:fldChar w:fldCharType="end"/>
      </w:r>
      <w:r w:rsidRPr="00D806B5">
        <w:t xml:space="preserve">. </w:t>
      </w:r>
      <w:r w:rsidR="008F38CA">
        <w:t>L</w:t>
      </w:r>
      <w:r w:rsidR="008F38CA" w:rsidRPr="00D806B5">
        <w:t xml:space="preserve">ike smoking, adolescents may experiment with vaping and move in and out of this behaviour </w:t>
      </w:r>
      <w:r w:rsidR="008F38CA" w:rsidRPr="00D806B5">
        <w:fldChar w:fldCharType="begin" w:fldLock="1"/>
      </w:r>
      <w:r w:rsidR="00BF3EEF">
        <w:instrText>ADDIN CSL_CITATION {"citationItems":[{"id":"ITEM-1","itemData":{"author":[{"dropping-particle":"","family":"Amos","given":"A","non-dropping-particle":"","parse-names":false,"suffix":""},{"dropping-particle":"","family":"Angus","given":"K","non-dropping-particle":"","parse-names":false,"suffix":""},{"dropping-particle":"","family":"Bostock","given":"Y","non-dropping-particle":"","parse-names":false,"suffix":""},{"dropping-particle":"","family":"Fidler","given":"J","non-dropping-particle":"","parse-names":false,"suffix":""},{"dropping-particle":"","family":"Hastings","given":"G","non-dropping-particle":"","parse-names":false,"suffix":""}],"id":"ITEM-1","issued":{"date-parts":[["2009"]]},"title":"A Review of Young People and Smoking in England","type":"report"},"uris":["http://www.mendeley.com/documents/?uuid=e41700be-3005-4242-8f2e-e1fae6fb68ce"]}],"mendeley":{"formattedCitation":"(Amos et al., 2009)","plainTextFormattedCitation":"(Amos et al., 2009)","previouslyFormattedCitation":"(Amos et al., 2009)"},"properties":{"noteIndex":0},"schema":"https://github.com/citation-style-language/schema/raw/master/csl-citation.json"}</w:instrText>
      </w:r>
      <w:r w:rsidR="008F38CA" w:rsidRPr="00D806B5">
        <w:fldChar w:fldCharType="separate"/>
      </w:r>
      <w:r w:rsidR="00FA0F5D" w:rsidRPr="00FA0F5D">
        <w:rPr>
          <w:noProof/>
        </w:rPr>
        <w:t>(Amos et al., 2009)</w:t>
      </w:r>
      <w:r w:rsidR="008F38CA" w:rsidRPr="00D806B5">
        <w:fldChar w:fldCharType="end"/>
      </w:r>
      <w:r w:rsidR="008F38CA" w:rsidRPr="00D806B5">
        <w:t>.</w:t>
      </w:r>
      <w:r w:rsidR="008F38CA">
        <w:t xml:space="preserve"> </w:t>
      </w:r>
      <w:r w:rsidR="008F38CA" w:rsidRPr="00D806B5">
        <w:t>Research efforts should therefore be focussed on exploring and tracking these evolving norms among adolescents longitudinally.</w:t>
      </w:r>
    </w:p>
    <w:p w14:paraId="4A282961" w14:textId="704493CE" w:rsidR="004E1379" w:rsidRDefault="004B2BA6" w:rsidP="004B2BA6">
      <w:pPr>
        <w:spacing w:before="120" w:line="480" w:lineRule="auto"/>
        <w:jc w:val="both"/>
      </w:pPr>
      <w:r>
        <w:t>T</w:t>
      </w:r>
      <w:r w:rsidRPr="00D806B5">
        <w:t>his review highlights the social processes at play among adolescents and</w:t>
      </w:r>
      <w:r>
        <w:t xml:space="preserve"> </w:t>
      </w:r>
      <w:r w:rsidR="008F38CA">
        <w:t xml:space="preserve">how these processes  </w:t>
      </w:r>
      <w:r>
        <w:t xml:space="preserve"> could determine the normative attitudes towards e-cigarette use in the future. The finding</w:t>
      </w:r>
      <w:r w:rsidR="008F38CA">
        <w:t>s</w:t>
      </w:r>
      <w:r>
        <w:t xml:space="preserve"> reflect the general prevailing policy attitude</w:t>
      </w:r>
      <w:r w:rsidR="008F38CA">
        <w:t>s</w:t>
      </w:r>
      <w:r>
        <w:t xml:space="preserve"> in the US and UK: where the US </w:t>
      </w:r>
      <w:r w:rsidR="003D3901">
        <w:t>has adopted</w:t>
      </w:r>
      <w:r>
        <w:t xml:space="preserve"> strict</w:t>
      </w:r>
      <w:r w:rsidR="00045E57">
        <w:t>er</w:t>
      </w:r>
      <w:r>
        <w:t xml:space="preserve"> regulation, and the UK </w:t>
      </w:r>
      <w:r w:rsidR="003D3901">
        <w:t>has adopted</w:t>
      </w:r>
      <w:r>
        <w:t xml:space="preserve"> more relaxed regulation</w:t>
      </w:r>
      <w:r w:rsidR="003D3901" w:rsidRPr="003D3901">
        <w:t xml:space="preserve"> </w:t>
      </w:r>
      <w:r w:rsidR="003D3901">
        <w:fldChar w:fldCharType="begin" w:fldLock="1"/>
      </w:r>
      <w:r w:rsidR="00A73BF6">
        <w:instrText>ADDIN CSL_CITATION {"citationItems":[{"id":"ITEM-1","itemData":{"DOI":"10.1056/NEJMp1601154","ISSN":"15334406","PMID":"27050203","abstract":"Public Health England claims that e-cigarettes are 95% less harmful than combustible cigarettes and suggests that they can help reduce health inequalities. But the United Kingdom's long-standing co...","author":[{"dropping-particle":"","family":"Green","given":"Sharon H.","non-dropping-particle":"","parse-names":false,"suffix":""},{"dropping-particle":"","family":"Bayer","given":"Ronald","non-dropping-particle":"","parse-names":false,"suffix":""},{"dropping-particle":"","family":"Fairchild","given":"Amy L.","non-dropping-particle":"","parse-names":false,"suffix":""}],"container-title":"New England Journal of Medicine","id":"ITEM-1","issue":"14","issued":{"date-parts":[["2016","4","7"]]},"page":"1301-1303","publisher":"Massachussetts Medical Society","title":"Evidence, policy, and E-cigarettes - Will England reframe the debate?","type":"article-journal","volume":"374"},"uris":["http://www.mendeley.com/documents/?uuid=1fa97ff1-8831-3fa4-bb6b-2513d85615d7"]}],"mendeley":{"formattedCitation":"(S. H. Green et al., 2016)","manualFormatting":"(Green et al., 2016)","plainTextFormattedCitation":"(S. H. Green et al., 2016)","previouslyFormattedCitation":"(S. H. Green et al., 2016)"},"properties":{"noteIndex":0},"schema":"https://github.com/citation-style-language/schema/raw/master/csl-citation.json"}</w:instrText>
      </w:r>
      <w:r w:rsidR="003D3901">
        <w:fldChar w:fldCharType="separate"/>
      </w:r>
      <w:r w:rsidR="003D3901" w:rsidRPr="003D3901">
        <w:rPr>
          <w:noProof/>
        </w:rPr>
        <w:t>(Green et al., 2016)</w:t>
      </w:r>
      <w:r w:rsidR="003D3901">
        <w:fldChar w:fldCharType="end"/>
      </w:r>
      <w:r>
        <w:t>. On one hand, the i</w:t>
      </w:r>
      <w:r w:rsidRPr="00D806B5">
        <w:t>njunctive norm</w:t>
      </w:r>
      <w:r>
        <w:t xml:space="preserve"> of vaping approval for smoking cessation in adolescents </w:t>
      </w:r>
      <w:r w:rsidRPr="00D806B5">
        <w:t>present</w:t>
      </w:r>
      <w:r>
        <w:t>s</w:t>
      </w:r>
      <w:r w:rsidRPr="00D806B5">
        <w:t xml:space="preserve"> a </w:t>
      </w:r>
      <w:r>
        <w:t>form of</w:t>
      </w:r>
      <w:r w:rsidRPr="00D806B5">
        <w:t xml:space="preserve"> </w:t>
      </w:r>
      <w:r>
        <w:t>alternative nicotine consumption among adolescents where they</w:t>
      </w:r>
      <w:r w:rsidRPr="00A91C31">
        <w:t xml:space="preserve"> may use e-cigarettes instead of tobacco cigarettes</w:t>
      </w:r>
      <w:r>
        <w:t xml:space="preserve">, resulting in further </w:t>
      </w:r>
      <w:r w:rsidRPr="00D806B5">
        <w:t>decline</w:t>
      </w:r>
      <w:r>
        <w:t>s</w:t>
      </w:r>
      <w:r w:rsidRPr="00D806B5">
        <w:t xml:space="preserve"> in youth tobacco smoking</w:t>
      </w:r>
      <w:r>
        <w:t>.</w:t>
      </w:r>
      <w:r w:rsidRPr="00D806B5">
        <w:t xml:space="preserve"> </w:t>
      </w:r>
      <w:r>
        <w:t xml:space="preserve">On the other hand, the injunctive norms of vaping approval and discreet use could mean that </w:t>
      </w:r>
      <w:r w:rsidRPr="00D806B5">
        <w:t>adolescents may develop an addiction to nicotine via vaping</w:t>
      </w:r>
      <w:r>
        <w:t xml:space="preserve">, especially as attitudes to addiction seem uncertain and possibly malleable to public health </w:t>
      </w:r>
      <w:r w:rsidR="00045E57">
        <w:t xml:space="preserve">or </w:t>
      </w:r>
      <w:r>
        <w:t>commercial messaging</w:t>
      </w:r>
      <w:r w:rsidRPr="00D806B5">
        <w:t>.</w:t>
      </w:r>
      <w:r w:rsidRPr="00506DB3">
        <w:t xml:space="preserve"> </w:t>
      </w:r>
    </w:p>
    <w:p w14:paraId="49FB7EC0" w14:textId="60C7D2F7" w:rsidR="00C92EE9" w:rsidRDefault="004B2BA6" w:rsidP="004E1379">
      <w:pPr>
        <w:spacing w:before="120" w:line="480" w:lineRule="auto"/>
        <w:jc w:val="both"/>
      </w:pPr>
      <w:r>
        <w:t>Therefore, o</w:t>
      </w:r>
      <w:r w:rsidRPr="00D806B5">
        <w:t xml:space="preserve">ur </w:t>
      </w:r>
      <w:r>
        <w:t>findings</w:t>
      </w:r>
      <w:r w:rsidR="008F38CA">
        <w:t xml:space="preserve"> reflect the difficulty in establishing policy on e-cigarette</w:t>
      </w:r>
      <w:r w:rsidRPr="00D806B5">
        <w:t xml:space="preserve"> </w:t>
      </w:r>
      <w:r>
        <w:t>visibility, availability and use</w:t>
      </w:r>
      <w:r w:rsidR="008F38CA">
        <w:t xml:space="preserve">. Our findings could </w:t>
      </w:r>
      <w:r w:rsidR="00045E57">
        <w:t xml:space="preserve">be used to advocate for </w:t>
      </w:r>
      <w:r w:rsidR="00792388">
        <w:t xml:space="preserve">precautionary and </w:t>
      </w:r>
      <w:r w:rsidR="008F38CA">
        <w:t xml:space="preserve">stricter </w:t>
      </w:r>
      <w:r w:rsidR="008F38CA">
        <w:lastRenderedPageBreak/>
        <w:t>polic</w:t>
      </w:r>
      <w:r w:rsidR="00045E57">
        <w:t>ies</w:t>
      </w:r>
      <w:r w:rsidR="008F38CA">
        <w:t xml:space="preserve"> to </w:t>
      </w:r>
      <w:r>
        <w:t xml:space="preserve">reduce adolescent addiction </w:t>
      </w:r>
      <w:r w:rsidR="007D51B7">
        <w:t xml:space="preserve">and </w:t>
      </w:r>
      <w:r>
        <w:t xml:space="preserve">prevent the possibility of a </w:t>
      </w:r>
      <w:r w:rsidRPr="00D806B5">
        <w:t>vaping</w:t>
      </w:r>
      <w:r>
        <w:t xml:space="preserve"> ‘epidemic’</w:t>
      </w:r>
      <w:r w:rsidRPr="00D806B5">
        <w:t xml:space="preserve"> </w:t>
      </w:r>
      <w:r w:rsidRPr="00D806B5">
        <w:fldChar w:fldCharType="begin" w:fldLock="1"/>
      </w:r>
      <w:r w:rsidR="00BF3EEF">
        <w:instrText>ADDIN CSL_CITATION {"citationItems":[{"id":"ITEM-1","itemData":{"author":[{"dropping-particle":"","family":"U.S. Department of Health and Human Services","given":"","non-dropping-particle":"","parse-names":false,"suffix":""}],"id":"ITEM-1","issued":{"date-parts":[["2018"]]},"title":"Surgeon General’s Advisory on E-cigarette Use Among Youth","type":"report"},"uris":["http://www.mendeley.com/documents/?uuid=045edaaf-abb9-4e26-a385-92a65732eef2"]}],"mendeley":{"formattedCitation":"(U.S. Department of Health and Human Services, 2018)","plainTextFormattedCitation":"(U.S. Department of Health and Human Services, 2018)","previouslyFormattedCitation":"(U.S. Department of Health and Human Services, 2018)"},"properties":{"noteIndex":0},"schema":"https://github.com/citation-style-language/schema/raw/master/csl-citation.json"}</w:instrText>
      </w:r>
      <w:r w:rsidRPr="00D806B5">
        <w:fldChar w:fldCharType="separate"/>
      </w:r>
      <w:r w:rsidR="00FA0F5D" w:rsidRPr="00FA0F5D">
        <w:rPr>
          <w:noProof/>
        </w:rPr>
        <w:t>(U.S. Department of Health and Human Services, 2018)</w:t>
      </w:r>
      <w:r w:rsidRPr="00D806B5">
        <w:fldChar w:fldCharType="end"/>
      </w:r>
      <w:r>
        <w:t xml:space="preserve">. Alternatively, they </w:t>
      </w:r>
      <w:r w:rsidR="007D51B7">
        <w:t>could be used to</w:t>
      </w:r>
      <w:r>
        <w:t xml:space="preserve"> support more relaxed regulation</w:t>
      </w:r>
      <w:r w:rsidR="00792388">
        <w:t xml:space="preserve"> </w:t>
      </w:r>
      <w:r w:rsidR="007D51B7">
        <w:t>consistent with</w:t>
      </w:r>
      <w:r w:rsidR="00792388">
        <w:t xml:space="preserve"> </w:t>
      </w:r>
      <w:r w:rsidR="007D51B7">
        <w:t>‘</w:t>
      </w:r>
      <w:r w:rsidR="00792388">
        <w:t>harm minimisation</w:t>
      </w:r>
      <w:r w:rsidR="007D51B7">
        <w:t>’</w:t>
      </w:r>
      <w:r>
        <w:t xml:space="preserve"> to provide adolescent smokers with an alternative and less harmful form of nicotine consumption. </w:t>
      </w:r>
    </w:p>
    <w:p w14:paraId="5E6ACEA9" w14:textId="42021409" w:rsidR="00B5080B" w:rsidRDefault="009A737A" w:rsidP="004E1379">
      <w:pPr>
        <w:spacing w:before="120" w:line="480" w:lineRule="auto"/>
        <w:jc w:val="both"/>
      </w:pPr>
      <w:r>
        <w:t>It is clear however, that policy</w:t>
      </w:r>
      <w:r w:rsidR="003E13CF">
        <w:t>makers</w:t>
      </w:r>
      <w:r>
        <w:t xml:space="preserve"> should </w:t>
      </w:r>
      <w:r w:rsidR="003E13CF">
        <w:t>consider</w:t>
      </w:r>
      <w:r>
        <w:t xml:space="preserve"> t</w:t>
      </w:r>
      <w:r w:rsidRPr="009A737A">
        <w:t xml:space="preserve">he importance of </w:t>
      </w:r>
      <w:r w:rsidR="007F1D17">
        <w:t>normative processes</w:t>
      </w:r>
      <w:r w:rsidRPr="009A737A">
        <w:t xml:space="preserve"> for adolescents when it comes to making decisions about vaping</w:t>
      </w:r>
      <w:r w:rsidR="003E13CF">
        <w:t xml:space="preserve">. </w:t>
      </w:r>
      <w:r w:rsidR="001B548E">
        <w:t xml:space="preserve">While we have placed these </w:t>
      </w:r>
      <w:r w:rsidR="007F1D17">
        <w:t xml:space="preserve">norms </w:t>
      </w:r>
      <w:r w:rsidR="001B548E">
        <w:t xml:space="preserve">on a spectrum </w:t>
      </w:r>
      <w:r w:rsidR="00852A8C">
        <w:t>from</w:t>
      </w:r>
      <w:r w:rsidR="001B548E">
        <w:t xml:space="preserve"> approval </w:t>
      </w:r>
      <w:r w:rsidR="00852A8C">
        <w:t>to</w:t>
      </w:r>
      <w:r w:rsidR="001B548E">
        <w:t xml:space="preserve"> disapproval, we stress that any policy decision must be made with an understanding that </w:t>
      </w:r>
      <w:r w:rsidR="001B548E" w:rsidRPr="00D806B5">
        <w:t xml:space="preserve">these injunctive norms may be fluid and transient among adolescents </w:t>
      </w:r>
      <w:r w:rsidR="001B548E" w:rsidRPr="00D806B5">
        <w:fldChar w:fldCharType="begin" w:fldLock="1"/>
      </w:r>
      <w:r w:rsidR="001B548E">
        <w:instrText>ADDIN CSL_CITATION {"citationItems":[{"id":"ITEM-1","itemData":{"DOI":"http://dx.doi.org/10.3390/ijerph15051008","ISSN":"1661-7827","abstract":"This paper reports a qualitative case study of a small friendship group (n = 8) in Glasgow, Scotland. Interviewed twice at six months apart, these 16 to 17 year olds reported a substantial change in their use of and attitudes towards e-cigarettes and tobacco. At time 1, vaping generated much excitement and interest, with six out of eight individuals having their own vape device. At time 2, only two young people still vaped, with the others no longer professing any interest in continued vaping. The two regular smokers, who had been smoking before they first vaped, now only vaped privately and to reduce their tobacco intake. This small case study illustrates plasticity in the use of these devices; just as young people can move into their use, so too can they move away from them. This small study underscores the importance of differentiating between long-term, frequent, consistent use and more episodic, experimental and infrequent use by young people and for undertaking a measurement of actual e-cigarette use at multiple time points in both quantitative and qualitative studies. In addition, the case study illustrates the powerful impact which peers can have on teenagers use of e-cigarettes.","author":[{"dropping-particle":"","family":"McKeganey","given":"Neil","non-dropping-particle":"","parse-names":false,"suffix":""},{"dropping-particle":"","family":"Barnard","given":"Marina","non-dropping-particle":"","parse-names":false,"suffix":""}],"container-title":"International Journal of Environmental Research and Public Health","id":"ITEM-1","issue":"5","issued":{"date-parts":[["2018","5"]]},"language":"English","note":"Copyright - Copyright MDPI AG 2018\n\nLast updated - 2019-09-11\n\nSubjectsTermNotLitGenreText - United States--US; Scotland; United Kingdom--UK","page":"1008","publisher":"MDPI AG","publisher-place":"Basel","title":"Change and Continuity in Vaping and Smoking by Young People: A Qualitative Case Study of A Friendship Group","type":"article-journal","volume":"15"},"uris":["http://www.mendeley.com/documents/?uuid=ac2a3f92-8556-45d2-8566-06afc90beaa3"]},{"id":"ITEM-2","itemData":{"DOI":"http://dx.doi.org/10.1080/09687637.2016.1178708","ISSN":"0968-7637, 0968-7637","abstract":"Aims: From an academic discourse explaining trends in drug-related attitudes and behaviours, \"normalisation\" now also encompasses public health policy advocating \"denormalisation\" of smoking. This study explored young people's attitudes and behaviours to cigarettes and e-cigarettes to ascertain whether a process of \"renormalisation\" was underway. Methods: A six-month multi-method study was conducted in NW England. Data collection in April-July 2014 included a convenience sample survey of 233 students; secondary analysis of a 3,500 respondent survey; stakeholder interviews; participant observation sessions; focus groups; and participatory research events with over 100 students. Findings: With the public performance of \"vaping\" valued as an indicator of experienced use, young people used e-cigarettes primarily for flavour combinations and to perform \"tricks.\" Smoking cessation and nicotine consumption were less important motivations. When comparing e-cigarettes with eight indicators of normalisation--additionally, legal status and risk perception--there were indications of a growing cultural accommodation of \"vaping.\" Conclusion: The changing landscape of nicotine and non-nicotine products challenges traditional conceptualisations of \"smoking\" and \"non-smoking\" and problematises the notion of linear processes of normalisation in respect not just of young people's tobacco and nicotine use, but more generally, of delivery systems and the drugs dispensed within them, suggesting marketplace-differentiated normalisation.","author":[{"dropping-particle":"","family":"Measham","given":"Fiona","non-dropping-particle":"","parse-names":false,"suffix":""},{"dropping-particle":"","family":"O'Brien","given":"Kate","non-dropping-particle":"","parse-names":false,"suffix":""},{"dropping-particle":"","family":"Turnbull","given":"Gavin","non-dropping-particle":"","parse-names":false,"suffix":""}],"container-title":"Drugs: Education, Prevention &amp; Policy","id":"ITEM-2","issue":"3","issued":{"date-parts":[["2016"]]},"language":"English","note":"Number of references - 70\n\nLast updated - 2018-11-08\n\nSubjectsTermNotLitGenreText - 9761ER5 912ER5 9724 909; 4654ER5 912ER5 4637 909; 8480ER5 4651ER5 8449 4634; 8493ER5 7997ER5 8462 7970; 9772ER5 732ER5 9735 730; 9029ER5 8996; 1966ER5 3643ER5 6603ER5 1955 3629 6582; 5872ER5 10069ER5 5853 10031; 914ER5 1393ER5 911 1387; 729ER5 1393ER5 727 1387; 3062ER5 912ER5 3049 909; 4124ER5 4350ER5 4109 4335; 10219ER5 732ER5 10181 730; United Kingdom (England)","page":"224-237","publisher":"Taylor &amp; Francis, Available from: Taylor &amp; Francis, Ltd. 530 Walnut Street Suite 850, Philadelphia, PA 19106","title":"\"Skittles &amp;amp; Red Bull Is My Favourite Flavour\": E-Cigarettes, Smoking, Vaping and the Changing Landscape of Nicotine Consumption amongst British Teenagers--Implications for the Normalisation Debate","type":"article-journal","volume":"23"},"uris":["http://www.mendeley.com/documents/?uuid=7094a424-fa80-4061-82cb-cd02c49f3d57"]},{"id":"ITEM-3","itemData":{"DOI":"10.1016/j.drugpo.2020.102791","ISSN":"1873-4758","abstract":"Background: We see the contours of a cigarette-free adolescent cohort in Norway. Simultaneously, increasing use of vaping devices among adolescents internationally, and in the US in particular, has evoked fear of a new nicotine-addicted generation. This longitudinal study explores the vaping phenomenon in a context where nicotine e-liquid is still prohibited.; Methods: Data are from longitudinal, qualitative interviews with a sizable sample of 12-17 year olds (118 8 th graders from 6 schools/classes at baseline). Four follow-ups were conducted from 2015 to 2019 (a total of 50 semi-structured group and 175 individual interviews). The interviews were coded using HyperResearch software and thematically analysed in the light of actor network and interaction ritual theory.; Results: Gradual and collective shifts in vaping practices and in the symbolic meaning of vaping were observed in three phases. First, in 8 th grade, few had tried to vape, even if several were curious about this novel invention, practice and the available flavours. Second, after 9 th grade, one in three reported personal use. They emphasised harmlessness, coolness, performance and accessibility online. However, by the end of middle school, a third phase became visible; vaping had lost status and was described as 'childish' and unpopular. Interviewees repeated the lack of relevance in high school, comparing e-cigarettes with the fidget-spinner and reserving vaping for kids and addicted adult smokers. The analysis displays a systematic pattern in which adolescents account for vaping as a time-limited trend.; Conclusion: E-cigarettes were devalued from novelty and transgression to childish and uninteresting within the same sample over a four-year period. In conclusion, e-cigarettes in the sample represented fashionable experimentation rather than steady user patterns. (Copyright © 2020 Elsevier B.V. All rights reserved.)","author":[{"dropping-particle":"","family":"Tokle","given":"Rikke","non-dropping-particle":"","parse-names":false,"suffix":""}],"container-title":"International Journal of Drug Policy","id":"ITEM-3","issued":{"date-parts":[["2020","6","6"]]},"note":"Accession Number: 32516687. Language: English. Date Revised: 20200826. Date Created: 20200610. Update Code: 20200826. Publication Type: Journal Article. Journal ID: 9014759. Publication Model: Print-Electronic. Cited Medium: Internet. NLM ISO Abbr: Int. J. Drug Policy. Linking ISSN: 09553959. Subset: MEDLINE; Date of Electronic Publication: 2020 Jun 06. Current Imprints: Publication: 1998- : Amsterdam ; New York : Elsevier; Original Imprints: Publication: Liverpool, England : International Journal on Drug Policy,","publisher":"Elsevier","publisher-place":"Department of Alcohol, Tobacco &amp; Drugs, Norwegian Institute of Public Health, PO Box 222 Skøyen, 0213 Oslo, Norway.","title":"'Vaping and fidget-spinners': A qualitative, longitudinal study of e-cigarettes in adolescence.","type":"article-journal","volume":"82"},"uris":["http://www.mendeley.com/documents/?uuid=18bdd87d-37e3-4a69-8595-d22c42aaf625"]}],"mendeley":{"formattedCitation":"(McKeganey &amp; Barnard, 2018; Measham et al., 2016; Tokle, 2020)","plainTextFormattedCitation":"(McKeganey &amp; Barnard, 2018; Measham et al., 2016; Tokle, 2020)","previouslyFormattedCitation":"(McKeganey &amp; Barnard, 2018; Measham et al., 2016; Tokle, 2020)"},"properties":{"noteIndex":0},"schema":"https://github.com/citation-style-language/schema/raw/master/csl-citation.json"}</w:instrText>
      </w:r>
      <w:r w:rsidR="001B548E" w:rsidRPr="00D806B5">
        <w:fldChar w:fldCharType="separate"/>
      </w:r>
      <w:r w:rsidR="001B548E" w:rsidRPr="00FA0F5D">
        <w:rPr>
          <w:noProof/>
        </w:rPr>
        <w:t>(McKeganey &amp; Barnard, 2018; Measham et al., 2016; Tokle, 2020)</w:t>
      </w:r>
      <w:r w:rsidR="001B548E" w:rsidRPr="00D806B5">
        <w:fldChar w:fldCharType="end"/>
      </w:r>
      <w:r w:rsidR="001B548E" w:rsidRPr="00D806B5">
        <w:t>.</w:t>
      </w:r>
      <w:r w:rsidR="001B548E">
        <w:t xml:space="preserve"> This </w:t>
      </w:r>
      <w:r w:rsidR="00852A8C">
        <w:t xml:space="preserve">fluidity </w:t>
      </w:r>
      <w:r w:rsidR="001B548E">
        <w:t xml:space="preserve">needs to be considered </w:t>
      </w:r>
      <w:r w:rsidR="003D420B">
        <w:t>when developing a comprehensive regulatory approach</w:t>
      </w:r>
      <w:r w:rsidR="001B548E">
        <w:t xml:space="preserve"> to e-cigarettes</w:t>
      </w:r>
      <w:r w:rsidR="003D420B">
        <w:t xml:space="preserve"> </w:t>
      </w:r>
      <w:r w:rsidR="003D420B">
        <w:fldChar w:fldCharType="begin" w:fldLock="1"/>
      </w:r>
      <w:r w:rsidR="003D420B">
        <w:instrText>ADDIN CSL_CITATION {"citationItems":[{"id":"ITEM-1","itemData":{"DOI":"10.1007/s40429-020-00332-w","ISSN":"21962952","abstract":"Purpose of Review: Jurisdictions around the world have adopted different policies in order to regulate e-cigarette products, to allow for the use of e-cigarettes by cigarette smokers for cessation or harm reduction and to reduce the likelihood of non-smokers initiating e-cigarette use. The purpose of this review is to provide a brief overview of different e-cigarette regulations across the world, focusing on regulations of sales, product standards, nicotine concentrations, flavours and marketing restrictions. This review was conducted between February and April 2020. Recent Findings: There are a large range of policies that countries around the world have chosen in order to regulate vaping products to prevent use and limit harm associated with use of e-cigarettes. Many countries provide avenues for separate regulation of therapeutic and consumer e-cigarette devices. Summary: E-cigarettes have the potential of causing harm among young vapers and reducing harm among adult cigarette smokers. The most effective strategies would balance both of these properties and prevent access to vaping products among adolescents and youths and at the same time increase the availability of the regulated therapeutic products among people trying to quit smoking. Future efforts of research should focus on evaluating the impact of different regulatory policies to achieve these purposes and exploring the use of e-cigarettes as a smoking cessation aid. Our recommendations are based on existing literature on the effectiveness of current e-cigarette regulations.","author":[{"dropping-particle":"","family":"Klein","given":"D. Eisenkraft","non-dropping-particle":"","parse-names":false,"suffix":""},{"dropping-particle":"","family":"Chaiton","given":"Michael","non-dropping-particle":"","parse-names":false,"suffix":""},{"dropping-particle":"","family":"Kundu","given":"A.","non-dropping-particle":"","parse-names":false,"suffix":""},{"dropping-particle":"","family":"Schwartz","given":"R.","non-dropping-particle":"","parse-names":false,"suffix":""}],"container-title":"Current Addiction Reports","id":"ITEM-1","issue":"4","issued":{"date-parts":[["2020","12","1"]]},"page":"509-519","publisher":"Springer Science and Business Media Deutschland GmbH","title":"A Literature Review on International E-cigarette Regulatory Policies","type":"article-journal","volume":"7"},"uris":["http://www.mendeley.com/documents/?uuid=188dd7c9-04ec-3fb6-a5e3-f162696cd505"]}],"mendeley":{"formattedCitation":"(D. E. Klein et al., 2020)","manualFormatting":"(Klein et al., 2020)","plainTextFormattedCitation":"(D. E. Klein et al., 2020)","previouslyFormattedCitation":"(D. E. Klein et al., 2020)"},"properties":{"noteIndex":0},"schema":"https://github.com/citation-style-language/schema/raw/master/csl-citation.json"}</w:instrText>
      </w:r>
      <w:r w:rsidR="003D420B">
        <w:fldChar w:fldCharType="separate"/>
      </w:r>
      <w:r w:rsidR="003D420B" w:rsidRPr="004412F1">
        <w:rPr>
          <w:noProof/>
        </w:rPr>
        <w:t>(Klein et al., 2020)</w:t>
      </w:r>
      <w:r w:rsidR="003D420B">
        <w:fldChar w:fldCharType="end"/>
      </w:r>
      <w:r w:rsidR="00D42CB8">
        <w:t xml:space="preserve">, since contextual factors may influence </w:t>
      </w:r>
      <w:r w:rsidR="00852A8C">
        <w:t>policy</w:t>
      </w:r>
      <w:r w:rsidR="00D42CB8">
        <w:t xml:space="preserve"> success </w:t>
      </w:r>
      <w:r w:rsidR="008E0F1B">
        <w:fldChar w:fldCharType="begin" w:fldLock="1"/>
      </w:r>
      <w:r w:rsidR="004A2AB4">
        <w:instrText>ADDIN CSL_CITATION {"citationItems":[{"id":"ITEM-1","itemData":{"DOI":"10.1093/ntr/nty007","ISSN":"1469994X","abstract":"Introduction: A range of tobacco control policies endeavour to prevent smoking uptake in young people, yet relatively little is known about how such interventions impact young people's engagement with smoking. We reviewed existing qualitative evidence on young people and smoking in Europe in order to assess whether, in what ways and why young people comply with, adapt to, resist or circumvent tobacco control policies in their respective countries. Methods: We undertook a systematic review of academic literature presenting qualitative research from Europe on smoking and young people (11-18 years), published from 2000 - 2015. Bibliographic searches (PubMed, PsycInfo, SSCI) produced 1357 records, from which 43 relevant papers were assessed for quality and 39 included in the review. Results: Most studies were from the UK (27), with a small number (one or two each) from other European countries (Denmark, Sweden, Switzerland, Belgium, Cyprus, Greece, Hungary, Ireland and Spain). Only 16 articles (11 from UK) provided any evidence about the impacts of tobacco control policies on young people's smoking. These focussed on smoke-free legislation (four), age of sale laws (four), plain packaging (three), and black market tobacco (one). Conclusions: There is very little qualitative evidence exploring the impacts of tobacco control on youth smoking in Europe. To develop more effective smoking prevention policies that take account of local political, social and cultural contexts, more qualitative research from a wider range of European countries is needed in order to understand how tobacco control impacts on young people's social worlds and smoking behaviours. Implications: Smoking is the leading cause of premature mortality in Europe. However, there is little qualitative evidence exploring the impact of tobacco control policies on young people in Europe. Most comes from the UK and focuses on a narrow range of policies. Thus we have a limited understanding of how and in what ways tobacco control policies reach young people, their engagement with these, and how local context affects their impact. More qualitative research is needed, from a wider range of countries and on a broader range of tobacco control policies, in order to strengthen the evidence-base for reducing youth smoking.","author":[{"dropping-particle":"","family":"Papanastasiou","given":"Natalie","non-dropping-particle":"","parse-names":false,"suffix":""},{"dropping-particle":"","family":"Hill","given":"Sarah","non-dropping-particle":"","parse-names":false,"suffix":""},{"dropping-particle":"","family":"Amos","given":"Amanda","non-dropping-particle":"","parse-names":false,"suffix":""}],"container-title":"Nicotine &amp; tobacco research","id":"ITEM-1","issue":"7","issued":{"date-parts":[["2019","6","21"]]},"page":"863-870","publisher":"NLM (Medline)","title":"Evidence From Qualitative Studies of Youth About the Impacts of Tobacco Control Policy on Young People in Europe: A Systematic Review","type":"article-journal","volume":"21"},"uris":["http://www.mendeley.com/documents/?uuid=697801cb-fb9f-3dd8-ada1-780b7f488933"]}],"mendeley":{"formattedCitation":"(Papanastasiou et al., 2019)","plainTextFormattedCitation":"(Papanastasiou et al., 2019)","previouslyFormattedCitation":"(Papanastasiou et al., 2019)"},"properties":{"noteIndex":0},"schema":"https://github.com/citation-style-language/schema/raw/master/csl-citation.json"}</w:instrText>
      </w:r>
      <w:r w:rsidR="008E0F1B">
        <w:fldChar w:fldCharType="separate"/>
      </w:r>
      <w:r w:rsidR="008E0F1B" w:rsidRPr="008E0F1B">
        <w:rPr>
          <w:noProof/>
        </w:rPr>
        <w:t>(Papanastasiou et al., 2019)</w:t>
      </w:r>
      <w:r w:rsidR="008E0F1B">
        <w:fldChar w:fldCharType="end"/>
      </w:r>
      <w:r w:rsidR="00D42CB8">
        <w:t xml:space="preserve">. </w:t>
      </w:r>
    </w:p>
    <w:p w14:paraId="0234FF6B" w14:textId="77777777" w:rsidR="004B2BA6" w:rsidRPr="00D806B5" w:rsidRDefault="004B2BA6" w:rsidP="004B2BA6">
      <w:pPr>
        <w:keepNext/>
        <w:keepLines/>
        <w:spacing w:before="120" w:line="480" w:lineRule="auto"/>
        <w:jc w:val="both"/>
        <w:outlineLvl w:val="1"/>
        <w:rPr>
          <w:u w:val="single"/>
        </w:rPr>
      </w:pPr>
      <w:r>
        <w:rPr>
          <w:u w:val="single"/>
        </w:rPr>
        <w:t>L</w:t>
      </w:r>
      <w:r w:rsidRPr="00D806B5">
        <w:rPr>
          <w:u w:val="single"/>
        </w:rPr>
        <w:t>imitations</w:t>
      </w:r>
    </w:p>
    <w:p w14:paraId="46375E99" w14:textId="5BC9F549" w:rsidR="004B2BA6" w:rsidRPr="00D806B5" w:rsidRDefault="004B2BA6" w:rsidP="004B2BA6">
      <w:pPr>
        <w:spacing w:line="480" w:lineRule="auto"/>
        <w:jc w:val="both"/>
      </w:pPr>
      <w:r w:rsidRPr="00D806B5">
        <w:t>There are s</w:t>
      </w:r>
      <w:r>
        <w:t>ome</w:t>
      </w:r>
      <w:r w:rsidRPr="00D806B5">
        <w:t xml:space="preserve"> limitations to this review. Firstly, most studies included in this review often recruited </w:t>
      </w:r>
      <w:r>
        <w:t xml:space="preserve">a </w:t>
      </w:r>
      <w:r w:rsidRPr="00D806B5">
        <w:t xml:space="preserve">broad </w:t>
      </w:r>
      <w:r>
        <w:t>age range</w:t>
      </w:r>
      <w:r w:rsidRPr="00D806B5">
        <w:t>, spanning from early to late adolescence (10-17). In presenting data, some authors did not cite the age of participants and did not reflect on the diversity of ages in their samples and conclusions. Therefore, we could not group participants in any other way than one broad ‘adolescent’ category. This highlights the need to differentiate, and reflect on, the range of ages in adolescence in e-cigarette research. We do however note that recent research</w:t>
      </w:r>
      <w:r>
        <w:t>, published after our review search date</w:t>
      </w:r>
      <w:r w:rsidRPr="00D806B5">
        <w:t xml:space="preserve"> has started to do this </w:t>
      </w:r>
      <w:r w:rsidRPr="00D806B5">
        <w:fldChar w:fldCharType="begin" w:fldLock="1"/>
      </w:r>
      <w:r w:rsidR="00EB3ECB">
        <w:instrText>ADDIN CSL_CITATION {"citationItems":[{"id":"ITEM-1","itemData":{"DOI":"10.1016/j.drugpo.2019.11.006","ISSN":"18734758","PMID":"31785547","abstract":"Background: Growth of e-cigarette use among smokers has raised concerns over uptake by non-smokers, particularly young people. Legislative changes aimed in part at reducing youth exposure to e-cigarettes include the EU Tobacco Products Directive (TPD). A core justification for such measures is the belief that e-cigarettes can lead to tobacco smoking through mechanisms of renormalisation including: mimicking and normalizing the act of smoking; increasing product acceptability via marketing; nicotine exposure. These mechanisms are here explored in relation to findings from qualitative research. Methods: This paper reports results from twenty-one group interviews with 14–15 year olds in Wales, England and Scotland, conducted as part of an ongoing evaluation of the impact of the TPD on youth smoking and e-cigarette use. Interviews were conducted around the end of the transitional period for TPD implementation, and explored perceptions of e-cigarettes and tobacco, as well as similarities and differences between them. Results: Young people differentiated between tobacco and e-cigarettes, rejecting the term e-cigarette in favour of alternatives such as ‘vapes’. Experimental or occasional use was common and generally approved of where occurring within social activity with peers. However, regular use outside of this context was widely disapproved of, unless for the purpose of stopping smoking. Increased prevalence of e-cigarettes did not challenge strongly negative views of smoking or reduce perceived harms caused by it, with disapproval of smoking remaining high. Nicotine use was variable, with flavour a stronger driver for choice of e-liquid, and interest more generally. Conclusion: The extent to which participants differentiated between vaping and smoking, including styles and reasons for use in adults and young people; absence of marketing awareness; and continued strong disapproval of smoking provides limited support for some of the potential mechanisms through which e-cigarettes may renormalise smoking. However caution over nicotine exposure is still necessary.","author":[{"dropping-particle":"","family":"Brown","given":"R.","non-dropping-particle":"","parse-names":false,"suffix":""},{"dropping-particle":"","family":"Bauld","given":"L.","non-dropping-particle":"","parse-names":false,"suffix":""},{"dropping-particle":"","family":"Lacy","given":"E.","non-dropping-particle":"de","parse-names":false,"suffix":""},{"dropping-particle":"","family":"Hallingberg","given":"B.","non-dropping-particle":"","parse-names":false,"suffix":""},{"dropping-particle":"","family":"Maynard","given":"O.","non-dropping-particle":"","parse-names":false,"suffix":""},{"dropping-particle":"","family":"McKell","given":"J.","non-dropping-particle":"","parse-names":false,"suffix":""},{"dropping-particle":"","family":"Moore","given":"L.","non-dropping-particle":"","parse-names":false,"suffix":""},{"dropping-particle":"","family":"Moore","given":"G.","non-dropping-particle":"","parse-names":false,"suffix":""}],"container-title":"International Journal of Drug Policy","id":"ITEM-1","issued":{"date-parts":[["2020","1","1"]]},"page":"102598","publisher":"Elsevier B.V.","title":"A qualitative study of e-cigarette emergence and the potential for renormalisation of smoking in UK youth","type":"article-journal","volume":"75"},"uris":["http://www.mendeley.com/documents/?uuid=b3a2ebb3-219c-3d8a-a4b0-1811cb1ee82c"]},{"id":"ITEM-2","itemData":{"DOI":"10.1016/j.drugpo.2020.102791","ISSN":"1873-4758","abstract":"Background: We see the contours of a cigarette-free adolescent cohort in Norway. Simultaneously, increasing use of vaping devices among adolescents internationally, and in the US in particular, has evoked fear of a new nicotine-addicted generation. This longitudinal study explores the vaping phenomenon in a context where nicotine e-liquid is still prohibited.; Methods: Data are from longitudinal, qualitative interviews with a sizable sample of 12-17 year olds (118 8 th graders from 6 schools/classes at baseline). Four follow-ups were conducted from 2015 to 2019 (a total of 50 semi-structured group and 175 individual interviews). The interviews were coded using HyperResearch software and thematically analysed in the light of actor network and interaction ritual theory.; Results: Gradual and collective shifts in vaping practices and in the symbolic meaning of vaping were observed in three phases. First, in 8 th grade, few had tried to vape, even if several were curious about this novel invention, practice and the available flavours. Second, after 9 th grade, one in three reported personal use. They emphasised harmlessness, coolness, performance and accessibility online. However, by the end of middle school, a third phase became visible; vaping had lost status and was described as 'childish' and unpopular. Interviewees repeated the lack of relevance in high school, comparing e-cigarettes with the fidget-spinner and reserving vaping for kids and addicted adult smokers. The analysis displays a systematic pattern in which adolescents account for vaping as a time-limited trend.; Conclusion: E-cigarettes were devalued from novelty and transgression to childish and uninteresting within the same sample over a four-year period. In conclusion, e-cigarettes in the sample represented fashionable experimentation rather than steady user patterns. (Copyright © 2020 Elsevier B.V. All rights reserved.)","author":[{"dropping-particle":"","family":"Tokle","given":"Rikke","non-dropping-particle":"","parse-names":false,"suffix":""}],"container-title":"International Journal of Drug Policy","id":"ITEM-2","issued":{"date-parts":[["2020","6","6"]]},"note":"Accession Number: 32516687. Language: English. Date Revised: 20200826. Date Created: 20200610. Update Code: 20200826. Publication Type: Journal Article. Journal ID: 9014759. Publication Model: Print-Electronic. Cited Medium: Internet. NLM ISO Abbr: Int. J. Drug Policy. Linking ISSN: 09553959. Subset: MEDLINE; Date of Electronic Publication: 2020 Jun 06. Current Imprints: Publication: 1998- : Amsterdam ; New York : Elsevier; Original Imprints: Publication: Liverpool, England : International Journal on Drug Policy,","publisher":"Elsevier","publisher-place":"Department of Alcohol, Tobacco &amp; Drugs, Norwegian Institute of Public Health, PO Box 222 Skøyen, 0213 Oslo, Norway.","title":"'Vaping and fidget-spinners': A qualitative, longitudinal study of e-cigarettes in adolescence.","type":"article-journal","volume":"82"},"uris":["http://www.mendeley.com/documents/?uuid=18bdd87d-37e3-4a69-8595-d22c42aaf625"]}],"mendeley":{"formattedCitation":"(Brown et al., 2020; Tokle, 2020)","plainTextFormattedCitation":"(Brown et al., 2020; Tokle, 2020)","previouslyFormattedCitation":"(Brown et al., 2020; Tokle, 2020)"},"properties":{"noteIndex":0},"schema":"https://github.com/citation-style-language/schema/raw/master/csl-citation.json"}</w:instrText>
      </w:r>
      <w:r w:rsidRPr="00D806B5">
        <w:fldChar w:fldCharType="separate"/>
      </w:r>
      <w:r w:rsidR="00FA0F5D" w:rsidRPr="00FA0F5D">
        <w:rPr>
          <w:noProof/>
        </w:rPr>
        <w:t>(Brown et al., 2020; Tokle, 2020)</w:t>
      </w:r>
      <w:r w:rsidRPr="00D806B5">
        <w:fldChar w:fldCharType="end"/>
      </w:r>
      <w:r w:rsidRPr="00D806B5">
        <w:t xml:space="preserve">. Secondly, </w:t>
      </w:r>
      <w:r>
        <w:t xml:space="preserve">due to the ways in which data was presented in papers, it was not always possible to determine whether norms differed between different groups by gender, socioeconomic status, ethnicity, and smoking and/or vaping status. Last, </w:t>
      </w:r>
      <w:r w:rsidRPr="00D806B5">
        <w:t xml:space="preserve">the majority of studies included in this review were from the US and UK, highlighting a lack of diversity in </w:t>
      </w:r>
      <w:r>
        <w:t xml:space="preserve">in-depth </w:t>
      </w:r>
      <w:r>
        <w:lastRenderedPageBreak/>
        <w:t xml:space="preserve">qualitative </w:t>
      </w:r>
      <w:r w:rsidRPr="00D806B5">
        <w:t xml:space="preserve">research exploring e-cigarette use and perceptions among adolescents in countries beyond the UK and US. </w:t>
      </w:r>
    </w:p>
    <w:p w14:paraId="5534EC4C" w14:textId="77777777" w:rsidR="004B2BA6" w:rsidRPr="00D806B5" w:rsidRDefault="004B2BA6" w:rsidP="004B2BA6">
      <w:pPr>
        <w:keepNext/>
        <w:keepLines/>
        <w:spacing w:before="120" w:line="480" w:lineRule="auto"/>
        <w:outlineLvl w:val="0"/>
        <w:rPr>
          <w:b/>
          <w:bCs/>
        </w:rPr>
      </w:pPr>
      <w:r w:rsidRPr="00D806B5">
        <w:rPr>
          <w:b/>
          <w:bCs/>
        </w:rPr>
        <w:t>Conclusions</w:t>
      </w:r>
    </w:p>
    <w:p w14:paraId="372AA2AD" w14:textId="2E004220" w:rsidR="00AF3D54" w:rsidRDefault="004B2BA6" w:rsidP="004B2BA6">
      <w:pPr>
        <w:spacing w:line="480" w:lineRule="auto"/>
        <w:jc w:val="both"/>
      </w:pPr>
      <w:r w:rsidRPr="00D806B5">
        <w:t xml:space="preserve">This review has highlighted the emerging norms of vaping among adolescents through consideration of descriptive and injunctive norms. This review found that adolescent e-cigarette use was not wholly predicated on the descriptive norms of </w:t>
      </w:r>
      <w:r>
        <w:t>absolute</w:t>
      </w:r>
      <w:r w:rsidRPr="00D806B5">
        <w:t xml:space="preserve"> harm</w:t>
      </w:r>
      <w:r>
        <w:t xml:space="preserve"> and</w:t>
      </w:r>
      <w:r w:rsidRPr="00D806B5">
        <w:t xml:space="preserve"> addiction. Instead, we found clearer evidence explaining </w:t>
      </w:r>
      <w:r>
        <w:t xml:space="preserve">approval and disapproval </w:t>
      </w:r>
      <w:r w:rsidRPr="00D806B5">
        <w:t xml:space="preserve">of e-cigarettes through </w:t>
      </w:r>
      <w:r>
        <w:t xml:space="preserve">injunctive norms. Vaping norms among adolescents are fluid, diverse and sometimes competing or contradictory. </w:t>
      </w:r>
      <w:r w:rsidRPr="00D806B5">
        <w:t>This review</w:t>
      </w:r>
      <w:r w:rsidRPr="00D806B5">
        <w:rPr>
          <w:color w:val="000000"/>
          <w:shd w:val="clear" w:color="auto" w:fill="FFFFFF"/>
        </w:rPr>
        <w:t xml:space="preserve"> is</w:t>
      </w:r>
      <w:r w:rsidRPr="00D806B5">
        <w:t xml:space="preserve"> a resource for policymakers and practitioners to understand the perceptions and uses of e-cigarettes in order to more effectively understand influences on adolescents</w:t>
      </w:r>
      <w:r w:rsidR="00E67B08">
        <w:t>’</w:t>
      </w:r>
      <w:r w:rsidRPr="00D806B5">
        <w:t xml:space="preserve"> e-cigarette use. </w:t>
      </w:r>
    </w:p>
    <w:p w14:paraId="2EAED907" w14:textId="003B8D1D" w:rsidR="00AF3D54" w:rsidRDefault="00AF3D54" w:rsidP="00AB4D0B">
      <w:pPr>
        <w:keepNext/>
        <w:keepLines/>
        <w:spacing w:before="240" w:line="480" w:lineRule="auto"/>
        <w:outlineLvl w:val="0"/>
        <w:rPr>
          <w:b/>
          <w:bCs/>
        </w:rPr>
      </w:pPr>
      <w:r>
        <w:rPr>
          <w:b/>
          <w:bCs/>
        </w:rPr>
        <w:t>Declaration</w:t>
      </w:r>
      <w:r w:rsidRPr="00D806B5">
        <w:rPr>
          <w:b/>
          <w:bCs/>
        </w:rPr>
        <w:t>s</w:t>
      </w:r>
      <w:r w:rsidR="00526F2B">
        <w:rPr>
          <w:b/>
          <w:bCs/>
        </w:rPr>
        <w:t xml:space="preserve"> of interest</w:t>
      </w:r>
    </w:p>
    <w:p w14:paraId="07A14BE8" w14:textId="768210B2" w:rsidR="00526F2B" w:rsidRDefault="00526F2B" w:rsidP="00526F2B">
      <w:pPr>
        <w:spacing w:line="480" w:lineRule="auto"/>
      </w:pPr>
      <w:r>
        <w:t>None</w:t>
      </w:r>
    </w:p>
    <w:p w14:paraId="5DB7E646" w14:textId="1D6E55CB" w:rsidR="00157D05" w:rsidRDefault="00157D05" w:rsidP="00157D05">
      <w:pPr>
        <w:keepNext/>
        <w:keepLines/>
        <w:spacing w:before="240" w:line="480" w:lineRule="auto"/>
        <w:outlineLvl w:val="0"/>
        <w:rPr>
          <w:b/>
          <w:bCs/>
        </w:rPr>
      </w:pPr>
      <w:r>
        <w:rPr>
          <w:b/>
          <w:bCs/>
        </w:rPr>
        <w:t>Acknowledgements</w:t>
      </w:r>
    </w:p>
    <w:p w14:paraId="76C77A9E" w14:textId="0A2EA5B6" w:rsidR="00157D05" w:rsidRPr="00526F2B" w:rsidRDefault="009313FE" w:rsidP="00526F2B">
      <w:pPr>
        <w:spacing w:line="480" w:lineRule="auto"/>
      </w:pPr>
      <w:r w:rsidRPr="00843E5A">
        <w:rPr>
          <w:color w:val="000000" w:themeColor="text1"/>
          <w:shd w:val="clear" w:color="auto" w:fill="FFFFFF"/>
        </w:rPr>
        <w:t>Th</w:t>
      </w:r>
      <w:r>
        <w:rPr>
          <w:color w:val="000000" w:themeColor="text1"/>
          <w:shd w:val="clear" w:color="auto" w:fill="FFFFFF"/>
        </w:rPr>
        <w:t>is</w:t>
      </w:r>
      <w:r w:rsidRPr="00843E5A">
        <w:rPr>
          <w:color w:val="000000" w:themeColor="text1"/>
          <w:shd w:val="clear" w:color="auto" w:fill="FFFFFF"/>
        </w:rPr>
        <w:t xml:space="preserve"> research </w:t>
      </w:r>
      <w:r>
        <w:rPr>
          <w:color w:val="000000" w:themeColor="text1"/>
          <w:shd w:val="clear" w:color="auto" w:fill="FFFFFF"/>
        </w:rPr>
        <w:t>wa</w:t>
      </w:r>
      <w:r w:rsidRPr="00843E5A">
        <w:rPr>
          <w:color w:val="000000" w:themeColor="text1"/>
          <w:shd w:val="clear" w:color="auto" w:fill="FFFFFF"/>
        </w:rPr>
        <w:t>s funded by a Cancer Research UK Tobacco Advisory Group (TAG) grant (reference: C60404/A27017).</w:t>
      </w:r>
    </w:p>
    <w:p w14:paraId="1C91F69C" w14:textId="77777777" w:rsidR="004B2BA6" w:rsidRPr="00D806B5" w:rsidRDefault="004B2BA6" w:rsidP="00526F2B">
      <w:pPr>
        <w:keepNext/>
        <w:keepLines/>
        <w:spacing w:before="240" w:line="480" w:lineRule="auto"/>
        <w:jc w:val="both"/>
        <w:outlineLvl w:val="0"/>
        <w:rPr>
          <w:b/>
          <w:bCs/>
        </w:rPr>
      </w:pPr>
      <w:r w:rsidRPr="00D806B5">
        <w:rPr>
          <w:b/>
          <w:bCs/>
        </w:rPr>
        <w:t>Reference list</w:t>
      </w:r>
    </w:p>
    <w:p w14:paraId="708F0333" w14:textId="60596986" w:rsidR="00A73BF6" w:rsidRPr="00A73BF6" w:rsidRDefault="004B2BA6" w:rsidP="00A73BF6">
      <w:pPr>
        <w:widowControl w:val="0"/>
        <w:autoSpaceDE w:val="0"/>
        <w:autoSpaceDN w:val="0"/>
        <w:adjustRightInd w:val="0"/>
        <w:spacing w:line="480" w:lineRule="auto"/>
        <w:ind w:left="480" w:hanging="480"/>
        <w:rPr>
          <w:noProof/>
        </w:rPr>
      </w:pPr>
      <w:r w:rsidRPr="00D806B5">
        <w:fldChar w:fldCharType="begin" w:fldLock="1"/>
      </w:r>
      <w:r w:rsidRPr="00D806B5">
        <w:instrText xml:space="preserve">ADDIN Mendeley Bibliography CSL_BIBLIOGRAPHY </w:instrText>
      </w:r>
      <w:r w:rsidRPr="00D806B5">
        <w:fldChar w:fldCharType="separate"/>
      </w:r>
      <w:r w:rsidR="00A73BF6" w:rsidRPr="00A73BF6">
        <w:rPr>
          <w:noProof/>
        </w:rPr>
        <w:t xml:space="preserve">Adler, K., Salanterä, S., &amp; Zumstein-Shaha, M. (2019). Focus Group Interviews in Child, Youth, and Parent Research: An Integrative Literature Review. </w:t>
      </w:r>
      <w:r w:rsidR="00A73BF6" w:rsidRPr="00A73BF6">
        <w:rPr>
          <w:i/>
          <w:iCs/>
          <w:noProof/>
        </w:rPr>
        <w:t>International Journal of Qualitative Methods</w:t>
      </w:r>
      <w:r w:rsidR="00A73BF6" w:rsidRPr="00A73BF6">
        <w:rPr>
          <w:noProof/>
        </w:rPr>
        <w:t xml:space="preserve">, </w:t>
      </w:r>
      <w:r w:rsidR="00A73BF6" w:rsidRPr="00A73BF6">
        <w:rPr>
          <w:i/>
          <w:iCs/>
          <w:noProof/>
        </w:rPr>
        <w:t>18</w:t>
      </w:r>
      <w:r w:rsidR="00A73BF6" w:rsidRPr="00A73BF6">
        <w:rPr>
          <w:noProof/>
        </w:rPr>
        <w:t>. https://doi.org/10.1177/1609406919887274</w:t>
      </w:r>
    </w:p>
    <w:p w14:paraId="397AAFBE"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Akre, C., &amp; Suris, J.-C. (2017). Adolescents and young adults’ perceptions of electronic cigarettes as a gateway to smoking: a qualitative study in Switzerland. </w:t>
      </w:r>
      <w:r w:rsidRPr="00A73BF6">
        <w:rPr>
          <w:i/>
          <w:iCs/>
          <w:noProof/>
        </w:rPr>
        <w:t>Health Education Research</w:t>
      </w:r>
      <w:r w:rsidRPr="00A73BF6">
        <w:rPr>
          <w:noProof/>
        </w:rPr>
        <w:t xml:space="preserve">, </w:t>
      </w:r>
      <w:r w:rsidRPr="00A73BF6">
        <w:rPr>
          <w:i/>
          <w:iCs/>
          <w:noProof/>
        </w:rPr>
        <w:t>32</w:t>
      </w:r>
      <w:r w:rsidRPr="00A73BF6">
        <w:rPr>
          <w:noProof/>
        </w:rPr>
        <w:t>(5), 448–454. https://doi.org/10.1093/her/cyx054</w:t>
      </w:r>
    </w:p>
    <w:p w14:paraId="32B4DB60"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Alexander, J. P., Williams, P., &amp; Lee, Y. O. (2019). Youth who use e-cigarettes regularly: A </w:t>
      </w:r>
      <w:r w:rsidRPr="00A73BF6">
        <w:rPr>
          <w:noProof/>
        </w:rPr>
        <w:lastRenderedPageBreak/>
        <w:t xml:space="preserve">qualitative study of behavior, attitudes, and familial norms. </w:t>
      </w:r>
      <w:r w:rsidRPr="00A73BF6">
        <w:rPr>
          <w:i/>
          <w:iCs/>
          <w:noProof/>
        </w:rPr>
        <w:t>Preventive Medicine Reports</w:t>
      </w:r>
      <w:r w:rsidRPr="00A73BF6">
        <w:rPr>
          <w:noProof/>
        </w:rPr>
        <w:t xml:space="preserve">, </w:t>
      </w:r>
      <w:r w:rsidRPr="00A73BF6">
        <w:rPr>
          <w:i/>
          <w:iCs/>
          <w:noProof/>
        </w:rPr>
        <w:t>13</w:t>
      </w:r>
      <w:r w:rsidRPr="00A73BF6">
        <w:rPr>
          <w:noProof/>
        </w:rPr>
        <w:t>, 93–97. https://doi.org/10.1016/j.pmedr.2018.11.011</w:t>
      </w:r>
    </w:p>
    <w:p w14:paraId="5F50B310"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Amos, A. (2005). Ambivalence and uncertainty: experiences of and attitudes towards addiction and smoking cessation in the mid-to-late teens. </w:t>
      </w:r>
      <w:r w:rsidRPr="00A73BF6">
        <w:rPr>
          <w:i/>
          <w:iCs/>
          <w:noProof/>
        </w:rPr>
        <w:t>Health Education Research</w:t>
      </w:r>
      <w:r w:rsidRPr="00A73BF6">
        <w:rPr>
          <w:noProof/>
        </w:rPr>
        <w:t xml:space="preserve">, </w:t>
      </w:r>
      <w:r w:rsidRPr="00A73BF6">
        <w:rPr>
          <w:i/>
          <w:iCs/>
          <w:noProof/>
        </w:rPr>
        <w:t>21</w:t>
      </w:r>
      <w:r w:rsidRPr="00A73BF6">
        <w:rPr>
          <w:noProof/>
        </w:rPr>
        <w:t>(2), 181–191. https://doi.org/10.1093/her/cyh054</w:t>
      </w:r>
    </w:p>
    <w:p w14:paraId="35F247B4"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Amos, A., Angus, K., Bostock, Y., Fidler, J., &amp; Hastings, G. (2009). </w:t>
      </w:r>
      <w:r w:rsidRPr="00A73BF6">
        <w:rPr>
          <w:i/>
          <w:iCs/>
          <w:noProof/>
        </w:rPr>
        <w:t>A Review of Young People and Smoking in England</w:t>
      </w:r>
      <w:r w:rsidRPr="00A73BF6">
        <w:rPr>
          <w:noProof/>
        </w:rPr>
        <w:t>. https://www.research.ed.ac.uk/portal/files/8472628/PHRC_A7_08_Final_Report.pdf</w:t>
      </w:r>
    </w:p>
    <w:p w14:paraId="2AB58488"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Antin, T. M. J., Hess, C., Kaner, E., Lipperman-Kreda, S., Annechino, R., &amp; Hunt, G. (2019). Pathways of Nicotine Product Use: A Qualitative study of Youth and Young adults in California. </w:t>
      </w:r>
      <w:r w:rsidRPr="00A73BF6">
        <w:rPr>
          <w:i/>
          <w:iCs/>
          <w:noProof/>
        </w:rPr>
        <w:t>Nicotine &amp; Tobacco Research</w:t>
      </w:r>
      <w:r w:rsidRPr="00A73BF6">
        <w:rPr>
          <w:noProof/>
        </w:rPr>
        <w:t>. https://doi.org/10.1093/ntr/ntz028</w:t>
      </w:r>
    </w:p>
    <w:p w14:paraId="10AA1B78"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Antin, T. M. J., Hunt, G., Kaner, E., &amp; Lipperman-Kreda, S. (2019). Youth perspectives on concurrent smoking and vaping: Implications for tobacco control. </w:t>
      </w:r>
      <w:r w:rsidRPr="00A73BF6">
        <w:rPr>
          <w:i/>
          <w:iCs/>
          <w:noProof/>
        </w:rPr>
        <w:t>International Journal of Drug Policy</w:t>
      </w:r>
      <w:r w:rsidRPr="00A73BF6">
        <w:rPr>
          <w:noProof/>
        </w:rPr>
        <w:t xml:space="preserve">, </w:t>
      </w:r>
      <w:r w:rsidRPr="00A73BF6">
        <w:rPr>
          <w:i/>
          <w:iCs/>
          <w:noProof/>
        </w:rPr>
        <w:t>66</w:t>
      </w:r>
      <w:r w:rsidRPr="00A73BF6">
        <w:rPr>
          <w:noProof/>
        </w:rPr>
        <w:t>, 57–63. https://doi.org/10.1016/j.drugpo.2019.01.018</w:t>
      </w:r>
    </w:p>
    <w:p w14:paraId="68EC77B3"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ASH. (2019a). </w:t>
      </w:r>
      <w:r w:rsidRPr="00A73BF6">
        <w:rPr>
          <w:i/>
          <w:iCs/>
          <w:noProof/>
        </w:rPr>
        <w:t>Use of e-cigarettes among young people in Great Britain</w:t>
      </w:r>
      <w:r w:rsidRPr="00A73BF6">
        <w:rPr>
          <w:noProof/>
        </w:rPr>
        <w:t>. https://ash.org.uk/wp-content/uploads/2019/06/ASH-Factsheet-Youth-E-cigarette-Use-2019.pdf</w:t>
      </w:r>
    </w:p>
    <w:p w14:paraId="52B8F534"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ASH. (2019b). </w:t>
      </w:r>
      <w:r w:rsidRPr="00A73BF6">
        <w:rPr>
          <w:i/>
          <w:iCs/>
          <w:noProof/>
        </w:rPr>
        <w:t>Young People and Smoking</w:t>
      </w:r>
      <w:r w:rsidRPr="00A73BF6">
        <w:rPr>
          <w:noProof/>
        </w:rPr>
        <w:t>. https://ash.org.uk/wp-content/uploads/2019/09/190913-ASH-Factsheet_Youth-Smoking.pdf</w:t>
      </w:r>
    </w:p>
    <w:p w14:paraId="1CA3AA4E"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ASH. (2020). </w:t>
      </w:r>
      <w:r w:rsidRPr="00A73BF6">
        <w:rPr>
          <w:i/>
          <w:iCs/>
          <w:noProof/>
        </w:rPr>
        <w:t>Use of e-cigarettes (vapes) among adults in Great Britain</w:t>
      </w:r>
      <w:r w:rsidRPr="00A73BF6">
        <w:rPr>
          <w:noProof/>
        </w:rPr>
        <w:t>. https://ash.org.uk/wp-content/uploads/2020/10/Use-of-e-cigarettes-vapes-among-adults-in-Great-Britain-2020.pdf</w:t>
      </w:r>
    </w:p>
    <w:p w14:paraId="4DC920B7"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Brown, R., Bauld, L., de Lacy, E., Hallingberg, B., Maynard, O., McKell, J., Moore, L., &amp; Moore, G. (2020). A qualitative study of e-cigarette emergence and the potential for renormalisation of smoking in UK youth. </w:t>
      </w:r>
      <w:r w:rsidRPr="00A73BF6">
        <w:rPr>
          <w:i/>
          <w:iCs/>
          <w:noProof/>
        </w:rPr>
        <w:t>International Journal of Drug Policy</w:t>
      </w:r>
      <w:r w:rsidRPr="00A73BF6">
        <w:rPr>
          <w:noProof/>
        </w:rPr>
        <w:t xml:space="preserve">, </w:t>
      </w:r>
      <w:r w:rsidRPr="00A73BF6">
        <w:rPr>
          <w:i/>
          <w:iCs/>
          <w:noProof/>
        </w:rPr>
        <w:t>75</w:t>
      </w:r>
      <w:r w:rsidRPr="00A73BF6">
        <w:rPr>
          <w:noProof/>
        </w:rPr>
        <w:t xml:space="preserve">, </w:t>
      </w:r>
      <w:r w:rsidRPr="00A73BF6">
        <w:rPr>
          <w:noProof/>
        </w:rPr>
        <w:lastRenderedPageBreak/>
        <w:t>102598. https://doi.org/10.1016/j.drugpo.2019.11.006</w:t>
      </w:r>
    </w:p>
    <w:p w14:paraId="37F8F708"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Camenga, D. R., Cavallo, D. A., Kong, G., Morean, M. E., Connell, C. M., Simon, P., Bulmer, S. M., &amp; Krishnan-Sarin, S. (2015). Adolescents’ and Young Adults’ Perceptions of Electronic Cigarettes for Smoking Cessation: A Focus Group Study. </w:t>
      </w:r>
      <w:r w:rsidRPr="00A73BF6">
        <w:rPr>
          <w:i/>
          <w:iCs/>
          <w:noProof/>
        </w:rPr>
        <w:t>Nicotine &amp; Tobacco Research</w:t>
      </w:r>
      <w:r w:rsidRPr="00A73BF6">
        <w:rPr>
          <w:noProof/>
        </w:rPr>
        <w:t xml:space="preserve">, </w:t>
      </w:r>
      <w:r w:rsidRPr="00A73BF6">
        <w:rPr>
          <w:i/>
          <w:iCs/>
          <w:noProof/>
        </w:rPr>
        <w:t>17</w:t>
      </w:r>
      <w:r w:rsidRPr="00A73BF6">
        <w:rPr>
          <w:noProof/>
        </w:rPr>
        <w:t>(10), 1235–1241. http://10.0.4.69/ntr/ntv020</w:t>
      </w:r>
    </w:p>
    <w:p w14:paraId="6529AC9F"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Camenga, D. R., Fiellin, L. E., Pendergrass, T., Miller, E., Pentz, M. A., &amp; Hieftje, K. (2018). Adolescents’ perceptions of flavored tobacco products, including E-cigarettes: A qualitative study to inform FDA tobacco education efforts through videogames. </w:t>
      </w:r>
      <w:r w:rsidRPr="00A73BF6">
        <w:rPr>
          <w:i/>
          <w:iCs/>
          <w:noProof/>
        </w:rPr>
        <w:t>Addictive Behaviors</w:t>
      </w:r>
      <w:r w:rsidRPr="00A73BF6">
        <w:rPr>
          <w:noProof/>
        </w:rPr>
        <w:t xml:space="preserve">, </w:t>
      </w:r>
      <w:r w:rsidRPr="00A73BF6">
        <w:rPr>
          <w:i/>
          <w:iCs/>
          <w:noProof/>
        </w:rPr>
        <w:t>82</w:t>
      </w:r>
      <w:r w:rsidRPr="00A73BF6">
        <w:rPr>
          <w:noProof/>
        </w:rPr>
        <w:t>, 189–194. https://doi.org/10.1016/j.addbeh.2018.03.021</w:t>
      </w:r>
    </w:p>
    <w:p w14:paraId="0AD02AE1"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Cancer Research UK. (2015). </w:t>
      </w:r>
      <w:r w:rsidRPr="00A73BF6">
        <w:rPr>
          <w:i/>
          <w:iCs/>
          <w:noProof/>
        </w:rPr>
        <w:t>Cancer Research UK Code of Practice on Tobacco Industry Funding to Universities</w:t>
      </w:r>
      <w:r w:rsidRPr="00A73BF6">
        <w:rPr>
          <w:noProof/>
        </w:rPr>
        <w:t>. https://www.cancerresearchuk.org/funding-for-researchers/applying-for-funding/policies-that-affect-your-grant/code-of-practice-on-tobacco-industry-funding-to-universities</w:t>
      </w:r>
    </w:p>
    <w:p w14:paraId="6F09A86B"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Cavallo, D. A., Kong, G., Ells, D. M., Camenga, D. R., Morean, M. E., &amp; Krishnan-Sarin, S. (2019). Youth generated prevention messages about electronic cigarettes. </w:t>
      </w:r>
      <w:r w:rsidRPr="00A73BF6">
        <w:rPr>
          <w:i/>
          <w:iCs/>
          <w:noProof/>
        </w:rPr>
        <w:t>Health Education Research</w:t>
      </w:r>
      <w:r w:rsidRPr="00A73BF6">
        <w:rPr>
          <w:noProof/>
        </w:rPr>
        <w:t xml:space="preserve">, </w:t>
      </w:r>
      <w:r w:rsidRPr="00A73BF6">
        <w:rPr>
          <w:i/>
          <w:iCs/>
          <w:noProof/>
        </w:rPr>
        <w:t>34</w:t>
      </w:r>
      <w:r w:rsidRPr="00A73BF6">
        <w:rPr>
          <w:noProof/>
        </w:rPr>
        <w:t>(2), 247–256. https://doi.org/10.1093/her/cyz001</w:t>
      </w:r>
    </w:p>
    <w:p w14:paraId="608EF0ED"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CDC. (2020). </w:t>
      </w:r>
      <w:r w:rsidRPr="00A73BF6">
        <w:rPr>
          <w:i/>
          <w:iCs/>
          <w:noProof/>
        </w:rPr>
        <w:t>Youth and Tobacco Use</w:t>
      </w:r>
      <w:r w:rsidRPr="00A73BF6">
        <w:rPr>
          <w:noProof/>
        </w:rPr>
        <w:t>. https://www.cdc.gov/tobacco/data_statistics/fact_sheets/youth_data/tobacco_use/index.htm#:~:text=Nearly 9 out of 10,try smoking by age 26.&amp;text=Each day in the U.S.,age become daily cigarette smokers</w:t>
      </w:r>
    </w:p>
    <w:p w14:paraId="66BDAF34"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Chapman, S., Bareham, D., &amp; Maziak, W. (2019). The gateway effect of e-cigarettes: Reflections on main criticisms. </w:t>
      </w:r>
      <w:r w:rsidRPr="00A73BF6">
        <w:rPr>
          <w:i/>
          <w:iCs/>
          <w:noProof/>
        </w:rPr>
        <w:t>Nicotine and Tobacco Research</w:t>
      </w:r>
      <w:r w:rsidRPr="00A73BF6">
        <w:rPr>
          <w:noProof/>
        </w:rPr>
        <w:t xml:space="preserve">, </w:t>
      </w:r>
      <w:r w:rsidRPr="00A73BF6">
        <w:rPr>
          <w:i/>
          <w:iCs/>
          <w:noProof/>
        </w:rPr>
        <w:t>21</w:t>
      </w:r>
      <w:r w:rsidRPr="00A73BF6">
        <w:rPr>
          <w:noProof/>
        </w:rPr>
        <w:t>(5), 695–698. https://doi.org/10.1093/ntr/nty067</w:t>
      </w:r>
    </w:p>
    <w:p w14:paraId="15F74871"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Chen, Y., Tilden, C., &amp; Vernberg, D. K. (2019). Adolescents’ interpretations of e-cigarette advertising and their engagement with e-cigarette information: Results from five focus </w:t>
      </w:r>
      <w:r w:rsidRPr="00A73BF6">
        <w:rPr>
          <w:noProof/>
        </w:rPr>
        <w:lastRenderedPageBreak/>
        <w:t xml:space="preserve">groups. </w:t>
      </w:r>
      <w:r w:rsidRPr="00A73BF6">
        <w:rPr>
          <w:i/>
          <w:iCs/>
          <w:noProof/>
        </w:rPr>
        <w:t>Psychology &amp; Health</w:t>
      </w:r>
      <w:r w:rsidRPr="00A73BF6">
        <w:rPr>
          <w:noProof/>
        </w:rPr>
        <w:t>. https://doi.org/10.1080/08870446.2019.1652752</w:t>
      </w:r>
    </w:p>
    <w:p w14:paraId="4AA2D5C4"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Critical Appraisal Skills Programme. (2013). </w:t>
      </w:r>
      <w:r w:rsidRPr="00A73BF6">
        <w:rPr>
          <w:i/>
          <w:iCs/>
          <w:noProof/>
        </w:rPr>
        <w:t>CASP Checklist: 10 questionsto help you make sense of a Qualitative research</w:t>
      </w:r>
      <w:r w:rsidRPr="00A73BF6">
        <w:rPr>
          <w:noProof/>
        </w:rPr>
        <w:t>. https://casp-uk.net/wp-content/uploads/2018/01/CASP-Qualitative-Checklist-2018.pdf</w:t>
      </w:r>
    </w:p>
    <w:p w14:paraId="63EF9B50"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de Andrade, M., Angus, K., &amp; Hastings, G. (2016). Teenage perceptions of electronic cigarettes in Scottish tobacco-education school interventions: co-production and innovative engagement through a pop-up radio project. </w:t>
      </w:r>
      <w:r w:rsidRPr="00A73BF6">
        <w:rPr>
          <w:i/>
          <w:iCs/>
          <w:noProof/>
        </w:rPr>
        <w:t>Perspectives in Public Health</w:t>
      </w:r>
      <w:r w:rsidRPr="00A73BF6">
        <w:rPr>
          <w:noProof/>
        </w:rPr>
        <w:t xml:space="preserve">, </w:t>
      </w:r>
      <w:r w:rsidRPr="00A73BF6">
        <w:rPr>
          <w:i/>
          <w:iCs/>
          <w:noProof/>
        </w:rPr>
        <w:t>136</w:t>
      </w:r>
      <w:r w:rsidRPr="00A73BF6">
        <w:rPr>
          <w:noProof/>
        </w:rPr>
        <w:t>(5), 288–294. https://doi.org/http://dx.doi.org/10.1177/1757913915612109</w:t>
      </w:r>
    </w:p>
    <w:p w14:paraId="7A264777"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England, L. J., Bunnell, R. E., Pechacek, T. F., Tong, V. T., &amp; McAfee, T. A. (2015). Nicotine and the Developing Human: A Neglected Element in the Electronic Cigarette Debate. </w:t>
      </w:r>
      <w:r w:rsidRPr="00A73BF6">
        <w:rPr>
          <w:i/>
          <w:iCs/>
          <w:noProof/>
        </w:rPr>
        <w:t>American Journal of Preventive Medicine</w:t>
      </w:r>
      <w:r w:rsidRPr="00A73BF6">
        <w:rPr>
          <w:noProof/>
        </w:rPr>
        <w:t xml:space="preserve">, </w:t>
      </w:r>
      <w:r w:rsidRPr="00A73BF6">
        <w:rPr>
          <w:i/>
          <w:iCs/>
          <w:noProof/>
        </w:rPr>
        <w:t>49</w:t>
      </w:r>
      <w:r w:rsidRPr="00A73BF6">
        <w:rPr>
          <w:noProof/>
        </w:rPr>
        <w:t>(2), 286–293. https://doi.org/10.1016/j.amepre.2015.01.015</w:t>
      </w:r>
    </w:p>
    <w:p w14:paraId="2990A6A7"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Etter, J. F. (2018). Gateway effects and electronic cigarettes. </w:t>
      </w:r>
      <w:r w:rsidRPr="00A73BF6">
        <w:rPr>
          <w:i/>
          <w:iCs/>
          <w:noProof/>
        </w:rPr>
        <w:t>Addiction</w:t>
      </w:r>
      <w:r w:rsidRPr="00A73BF6">
        <w:rPr>
          <w:noProof/>
        </w:rPr>
        <w:t xml:space="preserve">, </w:t>
      </w:r>
      <w:r w:rsidRPr="00A73BF6">
        <w:rPr>
          <w:i/>
          <w:iCs/>
          <w:noProof/>
        </w:rPr>
        <w:t>113</w:t>
      </w:r>
      <w:r w:rsidRPr="00A73BF6">
        <w:rPr>
          <w:noProof/>
        </w:rPr>
        <w:t>(10), 1776–1783. https://doi.org/10.1111/add.13924</w:t>
      </w:r>
    </w:p>
    <w:p w14:paraId="2D56296A"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Evans-Polce, R. J., Patrick, M. E., Lanza, S. T., Miech, R. A., O’Malley, P. M., &amp; Johnston, L. D. (2018). Reasons for Vaping Among U.S. 12th Graders. </w:t>
      </w:r>
      <w:r w:rsidRPr="00A73BF6">
        <w:rPr>
          <w:i/>
          <w:iCs/>
          <w:noProof/>
        </w:rPr>
        <w:t>Journal of Adolescent Health</w:t>
      </w:r>
      <w:r w:rsidRPr="00A73BF6">
        <w:rPr>
          <w:noProof/>
        </w:rPr>
        <w:t xml:space="preserve">, </w:t>
      </w:r>
      <w:r w:rsidRPr="00A73BF6">
        <w:rPr>
          <w:i/>
          <w:iCs/>
          <w:noProof/>
        </w:rPr>
        <w:t>62</w:t>
      </w:r>
      <w:r w:rsidRPr="00A73BF6">
        <w:rPr>
          <w:noProof/>
        </w:rPr>
        <w:t>(4), 457–462. https://doi.org/10.1016/j.jadohealth.2017.10.009</w:t>
      </w:r>
    </w:p>
    <w:p w14:paraId="5D7F8BB1"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Faletau, J., Glover, M., Nosa, V., &amp; Pienaar, F. (2013). Looks like smoking, is it smoking?: Children’s perceptions of cigarette-like nicotine delivery systems, smoking and cessation. </w:t>
      </w:r>
      <w:r w:rsidRPr="00A73BF6">
        <w:rPr>
          <w:i/>
          <w:iCs/>
          <w:noProof/>
        </w:rPr>
        <w:t>Harm Reduction Journal</w:t>
      </w:r>
      <w:r w:rsidRPr="00A73BF6">
        <w:rPr>
          <w:noProof/>
        </w:rPr>
        <w:t xml:space="preserve">, </w:t>
      </w:r>
      <w:r w:rsidRPr="00A73BF6">
        <w:rPr>
          <w:i/>
          <w:iCs/>
          <w:noProof/>
        </w:rPr>
        <w:t>10</w:t>
      </w:r>
      <w:r w:rsidRPr="00A73BF6">
        <w:rPr>
          <w:noProof/>
        </w:rPr>
        <w:t>(1), 30. https://doi.org/10.1186/1477-7517-10-30</w:t>
      </w:r>
    </w:p>
    <w:p w14:paraId="011EEA62"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Green, L. W., Fielding, J. E., &amp; Brownson, R. C. (2018). The Debate About Electronic Cigarettes: Harm Minimization or the Precautionary Principle. </w:t>
      </w:r>
      <w:r w:rsidRPr="00A73BF6">
        <w:rPr>
          <w:i/>
          <w:iCs/>
          <w:noProof/>
        </w:rPr>
        <w:t>Annual Review of Public Health</w:t>
      </w:r>
      <w:r w:rsidRPr="00A73BF6">
        <w:rPr>
          <w:noProof/>
        </w:rPr>
        <w:t xml:space="preserve">, </w:t>
      </w:r>
      <w:r w:rsidRPr="00A73BF6">
        <w:rPr>
          <w:i/>
          <w:iCs/>
          <w:noProof/>
        </w:rPr>
        <w:t>39</w:t>
      </w:r>
      <w:r w:rsidRPr="00A73BF6">
        <w:rPr>
          <w:noProof/>
        </w:rPr>
        <w:t>(1), 189–191. https://doi.org/10.1146/annurev-publhealth-102417-124810</w:t>
      </w:r>
    </w:p>
    <w:p w14:paraId="1A12665B"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Green, S. H., Bayer, R., &amp; Fairchild, A. L. (2016). Evidence, policy, and E-cigarettes - Will England reframe the debate? </w:t>
      </w:r>
      <w:r w:rsidRPr="00A73BF6">
        <w:rPr>
          <w:i/>
          <w:iCs/>
          <w:noProof/>
        </w:rPr>
        <w:t>New England Journal of Medicine</w:t>
      </w:r>
      <w:r w:rsidRPr="00A73BF6">
        <w:rPr>
          <w:noProof/>
        </w:rPr>
        <w:t xml:space="preserve">, </w:t>
      </w:r>
      <w:r w:rsidRPr="00A73BF6">
        <w:rPr>
          <w:i/>
          <w:iCs/>
          <w:noProof/>
        </w:rPr>
        <w:t>374</w:t>
      </w:r>
      <w:r w:rsidRPr="00A73BF6">
        <w:rPr>
          <w:noProof/>
        </w:rPr>
        <w:t xml:space="preserve">(14), 1301–1303. </w:t>
      </w:r>
      <w:r w:rsidRPr="00A73BF6">
        <w:rPr>
          <w:noProof/>
        </w:rPr>
        <w:lastRenderedPageBreak/>
        <w:t>https://doi.org/10.1056/NEJMp1601154</w:t>
      </w:r>
    </w:p>
    <w:p w14:paraId="4EED5FBD"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Haines, R. J., Poland, B. D., &amp; Johnson, J. L. (2009). Becoming a ‘real’ smoker: cultural capital in young women’s accounts of smoking and other substance use. </w:t>
      </w:r>
      <w:r w:rsidRPr="00A73BF6">
        <w:rPr>
          <w:i/>
          <w:iCs/>
          <w:noProof/>
        </w:rPr>
        <w:t>Sociology of Health &amp; Illness</w:t>
      </w:r>
      <w:r w:rsidRPr="00A73BF6">
        <w:rPr>
          <w:noProof/>
        </w:rPr>
        <w:t xml:space="preserve">, </w:t>
      </w:r>
      <w:r w:rsidRPr="00A73BF6">
        <w:rPr>
          <w:i/>
          <w:iCs/>
          <w:noProof/>
        </w:rPr>
        <w:t>31</w:t>
      </w:r>
      <w:r w:rsidRPr="00A73BF6">
        <w:rPr>
          <w:noProof/>
        </w:rPr>
        <w:t>(1), 66–80. https://doi.org/10.1111/j.1467-9566.2008.01119.x</w:t>
      </w:r>
    </w:p>
    <w:p w14:paraId="037EC139"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Hammal, F., &amp; Finegan, B. A. (2016). Exploring Attitudes of Children 12-17 Years of Age Toward Electronic Cigarettes. </w:t>
      </w:r>
      <w:r w:rsidRPr="00A73BF6">
        <w:rPr>
          <w:i/>
          <w:iCs/>
          <w:noProof/>
        </w:rPr>
        <w:t>Journal of Community Health</w:t>
      </w:r>
      <w:r w:rsidRPr="00A73BF6">
        <w:rPr>
          <w:noProof/>
        </w:rPr>
        <w:t xml:space="preserve">, </w:t>
      </w:r>
      <w:r w:rsidRPr="00A73BF6">
        <w:rPr>
          <w:i/>
          <w:iCs/>
          <w:noProof/>
        </w:rPr>
        <w:t>41</w:t>
      </w:r>
      <w:r w:rsidRPr="00A73BF6">
        <w:rPr>
          <w:noProof/>
        </w:rPr>
        <w:t>(5), 962–968. https://doi.org/http://dx.doi.org/10.1007/s10900-016-0178-6</w:t>
      </w:r>
    </w:p>
    <w:p w14:paraId="30C7648D"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Hilton, S., Weishaar, H., Sweeting, H., Trevisan, F., &amp; Katikireddi, S. V. (2016). E-cigarettes, a safer alternative for teenagers? A UK focus group study of teenagers’ views. </w:t>
      </w:r>
      <w:r w:rsidRPr="00A73BF6">
        <w:rPr>
          <w:i/>
          <w:iCs/>
          <w:noProof/>
        </w:rPr>
        <w:t>BMJ Open</w:t>
      </w:r>
      <w:r w:rsidRPr="00A73BF6">
        <w:rPr>
          <w:noProof/>
        </w:rPr>
        <w:t xml:space="preserve">, </w:t>
      </w:r>
      <w:r w:rsidRPr="00A73BF6">
        <w:rPr>
          <w:i/>
          <w:iCs/>
          <w:noProof/>
        </w:rPr>
        <w:t>6</w:t>
      </w:r>
      <w:r w:rsidRPr="00A73BF6">
        <w:rPr>
          <w:noProof/>
        </w:rPr>
        <w:t>(11), e013271–e013271. https://doi.org/10.1136/bmjopen-2016-013271</w:t>
      </w:r>
    </w:p>
    <w:p w14:paraId="6C693B94"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Kellett, M. (2011). </w:t>
      </w:r>
      <w:r w:rsidRPr="00A73BF6">
        <w:rPr>
          <w:i/>
          <w:iCs/>
          <w:noProof/>
        </w:rPr>
        <w:t>“Engaging with children and young people”, Centre for Children and Young People: Background Briefing Series, no. 3</w:t>
      </w:r>
      <w:r w:rsidRPr="00A73BF6">
        <w:rPr>
          <w:noProof/>
        </w:rPr>
        <w:t>. http://childhub.org/en/system/tdf/library/attachments/fulltext.pdf?file=1&amp;type=node&amp;id=22072</w:t>
      </w:r>
    </w:p>
    <w:p w14:paraId="1C1F8C1D"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Kim, J., &amp; Lee, S. (2017). Using Focus Group Interviews to Analyze the Behavior of Users of New Types of Tobacco Products. </w:t>
      </w:r>
      <w:r w:rsidRPr="00A73BF6">
        <w:rPr>
          <w:i/>
          <w:iCs/>
          <w:noProof/>
        </w:rPr>
        <w:t>Journal Of Preventive Medicine And Public Health</w:t>
      </w:r>
      <w:r w:rsidRPr="00A73BF6">
        <w:rPr>
          <w:noProof/>
        </w:rPr>
        <w:t xml:space="preserve">, </w:t>
      </w:r>
      <w:r w:rsidRPr="00A73BF6">
        <w:rPr>
          <w:i/>
          <w:iCs/>
          <w:noProof/>
        </w:rPr>
        <w:t>50</w:t>
      </w:r>
      <w:r w:rsidRPr="00A73BF6">
        <w:rPr>
          <w:noProof/>
        </w:rPr>
        <w:t>(5), 336–346. https://doi.org/10.3961/jpmph.17.052</w:t>
      </w:r>
    </w:p>
    <w:p w14:paraId="014EE505"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Kirkcaldy, A., Fairbrother, H., Weiner, K., &amp; Curtis, P. (2019). Young people’s perspectives of e-cigarette use in the home. </w:t>
      </w:r>
      <w:r w:rsidRPr="00A73BF6">
        <w:rPr>
          <w:i/>
          <w:iCs/>
          <w:noProof/>
        </w:rPr>
        <w:t>Health and Place</w:t>
      </w:r>
      <w:r w:rsidRPr="00A73BF6">
        <w:rPr>
          <w:noProof/>
        </w:rPr>
        <w:t xml:space="preserve">, </w:t>
      </w:r>
      <w:r w:rsidRPr="00A73BF6">
        <w:rPr>
          <w:i/>
          <w:iCs/>
          <w:noProof/>
        </w:rPr>
        <w:t>57</w:t>
      </w:r>
      <w:r w:rsidRPr="00A73BF6">
        <w:rPr>
          <w:noProof/>
        </w:rPr>
        <w:t>, 157–164. https://doi.org/10.1016/j.healthplace.2019.04.005</w:t>
      </w:r>
    </w:p>
    <w:p w14:paraId="4AB491EF"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Klein, D. E., Chaiton, M., Kundu, A., &amp; Schwartz, R. (2020). A Literature Review on International E-cigarette Regulatory Policies. </w:t>
      </w:r>
      <w:r w:rsidRPr="00A73BF6">
        <w:rPr>
          <w:i/>
          <w:iCs/>
          <w:noProof/>
        </w:rPr>
        <w:t>Current Addiction Reports</w:t>
      </w:r>
      <w:r w:rsidRPr="00A73BF6">
        <w:rPr>
          <w:noProof/>
        </w:rPr>
        <w:t xml:space="preserve">, </w:t>
      </w:r>
      <w:r w:rsidRPr="00A73BF6">
        <w:rPr>
          <w:i/>
          <w:iCs/>
          <w:noProof/>
        </w:rPr>
        <w:t>7</w:t>
      </w:r>
      <w:r w:rsidRPr="00A73BF6">
        <w:rPr>
          <w:noProof/>
        </w:rPr>
        <w:t>(4), 509–519. https://doi.org/10.1007/s40429-020-00332-w</w:t>
      </w:r>
    </w:p>
    <w:p w14:paraId="0C4F629B"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Klein, J. D. (2015). Electronic cigarettes are another route to nicotine addiction for youth. </w:t>
      </w:r>
      <w:r w:rsidRPr="00A73BF6">
        <w:rPr>
          <w:i/>
          <w:iCs/>
          <w:noProof/>
        </w:rPr>
        <w:lastRenderedPageBreak/>
        <w:t>JAMA Pediatrics</w:t>
      </w:r>
      <w:r w:rsidRPr="00A73BF6">
        <w:rPr>
          <w:noProof/>
        </w:rPr>
        <w:t xml:space="preserve">, </w:t>
      </w:r>
      <w:r w:rsidRPr="00A73BF6">
        <w:rPr>
          <w:i/>
          <w:iCs/>
          <w:noProof/>
        </w:rPr>
        <w:t>169</w:t>
      </w:r>
      <w:r w:rsidRPr="00A73BF6">
        <w:rPr>
          <w:noProof/>
        </w:rPr>
        <w:t>(11), 993–994. https://doi.org/10.1001/jamapediatrics.2015.1929</w:t>
      </w:r>
    </w:p>
    <w:p w14:paraId="5C869F03"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Kong, G., Morean, M. E., Cavallo, D. A., Camenga, D. R., &amp; Krishnan-Sarin, S. (2015). Reasons for Electronic Cigarette Experimentation and Discontinuation Among Adolescents and Young Adults. </w:t>
      </w:r>
      <w:r w:rsidRPr="00A73BF6">
        <w:rPr>
          <w:i/>
          <w:iCs/>
          <w:noProof/>
        </w:rPr>
        <w:t>Nicotine &amp; Tobacco Research</w:t>
      </w:r>
      <w:r w:rsidRPr="00A73BF6">
        <w:rPr>
          <w:noProof/>
        </w:rPr>
        <w:t xml:space="preserve">, </w:t>
      </w:r>
      <w:r w:rsidRPr="00A73BF6">
        <w:rPr>
          <w:i/>
          <w:iCs/>
          <w:noProof/>
        </w:rPr>
        <w:t>17</w:t>
      </w:r>
      <w:r w:rsidRPr="00A73BF6">
        <w:rPr>
          <w:noProof/>
        </w:rPr>
        <w:t>(7), 847–854. https://doi.org/10.1093/NTR/NTU257</w:t>
      </w:r>
    </w:p>
    <w:p w14:paraId="338F139A"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Lucherini, M., Rooke, C., &amp; Amos, A. (2018). E-cigarettes, vaping and performativity in the context of tobacco denormalisation. </w:t>
      </w:r>
      <w:r w:rsidRPr="00A73BF6">
        <w:rPr>
          <w:i/>
          <w:iCs/>
          <w:noProof/>
        </w:rPr>
        <w:t>Sociology of Health and Illness</w:t>
      </w:r>
      <w:r w:rsidRPr="00A73BF6">
        <w:rPr>
          <w:noProof/>
        </w:rPr>
        <w:t xml:space="preserve">, </w:t>
      </w:r>
      <w:r w:rsidRPr="00A73BF6">
        <w:rPr>
          <w:i/>
          <w:iCs/>
          <w:noProof/>
        </w:rPr>
        <w:t>40</w:t>
      </w:r>
      <w:r w:rsidRPr="00A73BF6">
        <w:rPr>
          <w:noProof/>
        </w:rPr>
        <w:t>(6), 1037–1052. https://doi.org/10.1111/1467-9566.12741</w:t>
      </w:r>
    </w:p>
    <w:p w14:paraId="12EFC8CD"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Lucherini, M., Rooke, C., &amp; Amos, A. (2019). “They’re thinking, well it’s not as bad, I probably won’t get addicted to that. But it’s still got the nicotine in it, so…”: Maturity, control, and socializing: Negotiating identities in relation to smoking and vaping. A qualitative study of young adults . </w:t>
      </w:r>
      <w:r w:rsidRPr="00A73BF6">
        <w:rPr>
          <w:i/>
          <w:iCs/>
          <w:noProof/>
        </w:rPr>
        <w:t>Nicotine and Tobacco Research</w:t>
      </w:r>
      <w:r w:rsidRPr="00A73BF6">
        <w:rPr>
          <w:noProof/>
        </w:rPr>
        <w:t xml:space="preserve">, </w:t>
      </w:r>
      <w:r w:rsidRPr="00A73BF6">
        <w:rPr>
          <w:i/>
          <w:iCs/>
          <w:noProof/>
        </w:rPr>
        <w:t>21</w:t>
      </w:r>
      <w:r w:rsidRPr="00A73BF6">
        <w:rPr>
          <w:noProof/>
        </w:rPr>
        <w:t>(1), 81–87. https://doi.org/10.1093/ntr/ntx245</w:t>
      </w:r>
    </w:p>
    <w:p w14:paraId="13F70963"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McKeganey, N., &amp; Barnard, M. (2018). Change and Continuity in Vaping and Smoking by Young People: A Qualitative Case Study of A Friendship Group. </w:t>
      </w:r>
      <w:r w:rsidRPr="00A73BF6">
        <w:rPr>
          <w:i/>
          <w:iCs/>
          <w:noProof/>
        </w:rPr>
        <w:t>International Journal of Environmental Research and Public Health</w:t>
      </w:r>
      <w:r w:rsidRPr="00A73BF6">
        <w:rPr>
          <w:noProof/>
        </w:rPr>
        <w:t xml:space="preserve">, </w:t>
      </w:r>
      <w:r w:rsidRPr="00A73BF6">
        <w:rPr>
          <w:i/>
          <w:iCs/>
          <w:noProof/>
        </w:rPr>
        <w:t>15</w:t>
      </w:r>
      <w:r w:rsidRPr="00A73BF6">
        <w:rPr>
          <w:noProof/>
        </w:rPr>
        <w:t>(5), 1008. https://doi.org/http://dx.doi.org/10.3390/ijerph15051008</w:t>
      </w:r>
    </w:p>
    <w:p w14:paraId="072FD530"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McNeill, A., Brose, L. ., Calder, R., Bauld, L., &amp; Robson, D. (2019). </w:t>
      </w:r>
      <w:r w:rsidRPr="00A73BF6">
        <w:rPr>
          <w:i/>
          <w:iCs/>
          <w:noProof/>
        </w:rPr>
        <w:t>Vaping in England: an evidence update February 2019. A report commissioned by Public Health England</w:t>
      </w:r>
      <w:r w:rsidRPr="00A73BF6">
        <w:rPr>
          <w:noProof/>
        </w:rPr>
        <w:t>. https://assets.publishing.service.gov.uk/government/uploads/system/uploads/attachment_data/file/821179/Vaping_in_England_an_evidence_update_February_2019.pdf</w:t>
      </w:r>
    </w:p>
    <w:p w14:paraId="51124B15"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Mead, E. L., Rimal, R. N., Ferrence, R., &amp; Cohen, J. E. (2014). Understanding the sources of normative influence on behavior: The example of tobacco. </w:t>
      </w:r>
      <w:r w:rsidRPr="00A73BF6">
        <w:rPr>
          <w:i/>
          <w:iCs/>
          <w:noProof/>
        </w:rPr>
        <w:t>Social Science &amp; Medicine</w:t>
      </w:r>
      <w:r w:rsidRPr="00A73BF6">
        <w:rPr>
          <w:noProof/>
        </w:rPr>
        <w:t xml:space="preserve">, </w:t>
      </w:r>
      <w:r w:rsidRPr="00A73BF6">
        <w:rPr>
          <w:i/>
          <w:iCs/>
          <w:noProof/>
        </w:rPr>
        <w:t>115</w:t>
      </w:r>
      <w:r w:rsidRPr="00A73BF6">
        <w:rPr>
          <w:noProof/>
        </w:rPr>
        <w:t>, 139–143. https://doi.org/10.1016/j.socscimed.2014.05.030</w:t>
      </w:r>
    </w:p>
    <w:p w14:paraId="45D74AC2"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Measham, F., O’Brien, K., &amp; Turnbull, G. (2016). “Skittles &amp;amp; Red Bull Is My Favourite </w:t>
      </w:r>
      <w:r w:rsidRPr="00A73BF6">
        <w:rPr>
          <w:noProof/>
        </w:rPr>
        <w:lastRenderedPageBreak/>
        <w:t xml:space="preserve">Flavour”: E-Cigarettes, Smoking, Vaping and the Changing Landscape of Nicotine Consumption amongst British Teenagers--Implications for the Normalisation Debate. </w:t>
      </w:r>
      <w:r w:rsidRPr="00A73BF6">
        <w:rPr>
          <w:i/>
          <w:iCs/>
          <w:noProof/>
        </w:rPr>
        <w:t>Drugs: Education, Prevention &amp; Policy</w:t>
      </w:r>
      <w:r w:rsidRPr="00A73BF6">
        <w:rPr>
          <w:noProof/>
        </w:rPr>
        <w:t xml:space="preserve">, </w:t>
      </w:r>
      <w:r w:rsidRPr="00A73BF6">
        <w:rPr>
          <w:i/>
          <w:iCs/>
          <w:noProof/>
        </w:rPr>
        <w:t>23</w:t>
      </w:r>
      <w:r w:rsidRPr="00A73BF6">
        <w:rPr>
          <w:noProof/>
        </w:rPr>
        <w:t>(3), 224–237. https://doi.org/http://dx.doi.org/10.1080/09687637.2016.1178708</w:t>
      </w:r>
    </w:p>
    <w:p w14:paraId="6F5BBE0E"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Moher, D., Liberati, A., Tetzlaff, J., &amp; Altman, D. G. (2009). Preferred Reporting Items for Systematic Reviews and Meta-Analyses: The PRISMA Statement. </w:t>
      </w:r>
      <w:r w:rsidRPr="00A73BF6">
        <w:rPr>
          <w:i/>
          <w:iCs/>
          <w:noProof/>
        </w:rPr>
        <w:t>PLoS Medicine</w:t>
      </w:r>
      <w:r w:rsidRPr="00A73BF6">
        <w:rPr>
          <w:noProof/>
        </w:rPr>
        <w:t xml:space="preserve">, </w:t>
      </w:r>
      <w:r w:rsidRPr="00A73BF6">
        <w:rPr>
          <w:i/>
          <w:iCs/>
          <w:noProof/>
        </w:rPr>
        <w:t>6</w:t>
      </w:r>
      <w:r w:rsidRPr="00A73BF6">
        <w:rPr>
          <w:noProof/>
        </w:rPr>
        <w:t>(7), e1000097. https://doi.org/10.1371/journal.pmed.1000097</w:t>
      </w:r>
    </w:p>
    <w:p w14:paraId="2D97072A"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Morphett, K., Herron, L., &amp; Gartner, C. (2020). Protectors or puritans? Responses to media articles about the health effects of e-cigarettes. </w:t>
      </w:r>
      <w:r w:rsidRPr="00A73BF6">
        <w:rPr>
          <w:i/>
          <w:iCs/>
          <w:noProof/>
        </w:rPr>
        <w:t>Addiction Research and Theory</w:t>
      </w:r>
      <w:r w:rsidRPr="00A73BF6">
        <w:rPr>
          <w:noProof/>
        </w:rPr>
        <w:t xml:space="preserve">, </w:t>
      </w:r>
      <w:r w:rsidRPr="00A73BF6">
        <w:rPr>
          <w:i/>
          <w:iCs/>
          <w:noProof/>
        </w:rPr>
        <w:t>28</w:t>
      </w:r>
      <w:r w:rsidRPr="00A73BF6">
        <w:rPr>
          <w:noProof/>
        </w:rPr>
        <w:t>(2), 95–102. https://doi.org/10.1080/16066359.2019.1596259</w:t>
      </w:r>
    </w:p>
    <w:p w14:paraId="15FA9547"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Noblit, G. W., &amp; Hare, R. D. (1988). </w:t>
      </w:r>
      <w:r w:rsidRPr="00A73BF6">
        <w:rPr>
          <w:i/>
          <w:iCs/>
          <w:noProof/>
        </w:rPr>
        <w:t>Meta-Ethnography</w:t>
      </w:r>
      <w:r w:rsidRPr="00A73BF6">
        <w:rPr>
          <w:noProof/>
        </w:rPr>
        <w:t>. California: Sage Publications Inc.</w:t>
      </w:r>
    </w:p>
    <w:p w14:paraId="493D6F0D"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Papanastasiou, N., Hill, S., &amp; Amos, A. (2019). Evidence From Qualitative Studies of Youth About the Impacts of Tobacco Control Policy on Young People in Europe: A Systematic Review. </w:t>
      </w:r>
      <w:r w:rsidRPr="00A73BF6">
        <w:rPr>
          <w:i/>
          <w:iCs/>
          <w:noProof/>
        </w:rPr>
        <w:t>Nicotine &amp; Tobacco Research</w:t>
      </w:r>
      <w:r w:rsidRPr="00A73BF6">
        <w:rPr>
          <w:noProof/>
        </w:rPr>
        <w:t xml:space="preserve">, </w:t>
      </w:r>
      <w:r w:rsidRPr="00A73BF6">
        <w:rPr>
          <w:i/>
          <w:iCs/>
          <w:noProof/>
        </w:rPr>
        <w:t>21</w:t>
      </w:r>
      <w:r w:rsidRPr="00A73BF6">
        <w:rPr>
          <w:noProof/>
        </w:rPr>
        <w:t>(7), 863–870. https://doi.org/10.1093/ntr/nty007</w:t>
      </w:r>
    </w:p>
    <w:p w14:paraId="54DA30A5"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Park, E., Kwon, M., Gaughan, M. R., Livingston, J. A., &amp; Chang, Y.-P. (2019). Listening to adolescents: Their perceptions and information sources about e-cigarettes. </w:t>
      </w:r>
      <w:r w:rsidRPr="00A73BF6">
        <w:rPr>
          <w:i/>
          <w:iCs/>
          <w:noProof/>
        </w:rPr>
        <w:t>Journal Of Pediatric Nursing</w:t>
      </w:r>
      <w:r w:rsidRPr="00A73BF6">
        <w:rPr>
          <w:noProof/>
        </w:rPr>
        <w:t xml:space="preserve">, </w:t>
      </w:r>
      <w:r w:rsidRPr="00A73BF6">
        <w:rPr>
          <w:i/>
          <w:iCs/>
          <w:noProof/>
        </w:rPr>
        <w:t>48</w:t>
      </w:r>
      <w:r w:rsidRPr="00A73BF6">
        <w:rPr>
          <w:noProof/>
        </w:rPr>
        <w:t>, 82–91. https://doi.org/10.1016/j.pedn.2019.07.010</w:t>
      </w:r>
    </w:p>
    <w:p w14:paraId="51890B7F"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Patel, D., Davis, K. C., Cox, S., Bradfield, B., King, B. A., Shafer, P., Caraballo, R., &amp; Bunnell, R. (2016). Reasons for current E-cigarette use among U.S. adults. </w:t>
      </w:r>
      <w:r w:rsidRPr="00A73BF6">
        <w:rPr>
          <w:i/>
          <w:iCs/>
          <w:noProof/>
        </w:rPr>
        <w:t>Preventive Medicine</w:t>
      </w:r>
      <w:r w:rsidRPr="00A73BF6">
        <w:rPr>
          <w:noProof/>
        </w:rPr>
        <w:t xml:space="preserve">, </w:t>
      </w:r>
      <w:r w:rsidRPr="00A73BF6">
        <w:rPr>
          <w:i/>
          <w:iCs/>
          <w:noProof/>
        </w:rPr>
        <w:t>93</w:t>
      </w:r>
      <w:r w:rsidRPr="00A73BF6">
        <w:rPr>
          <w:noProof/>
        </w:rPr>
        <w:t>, 14–20. https://doi.org/10.1016/j.ypmed.2016.09.011</w:t>
      </w:r>
    </w:p>
    <w:p w14:paraId="118AF403"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Peters, R., Meshack, A., Lin, M.-T., Hill, M., &amp; Abughosh, S. (2013). The Social Norms and Beliefs of Teenage Male Electronic Cigarette Use. </w:t>
      </w:r>
      <w:r w:rsidRPr="00A73BF6">
        <w:rPr>
          <w:i/>
          <w:iCs/>
          <w:noProof/>
        </w:rPr>
        <w:t>Journal of Ethnicity in Substance Abuse</w:t>
      </w:r>
      <w:r w:rsidRPr="00A73BF6">
        <w:rPr>
          <w:noProof/>
        </w:rPr>
        <w:t xml:space="preserve">, </w:t>
      </w:r>
      <w:r w:rsidRPr="00A73BF6">
        <w:rPr>
          <w:i/>
          <w:iCs/>
          <w:noProof/>
        </w:rPr>
        <w:t>12</w:t>
      </w:r>
      <w:r w:rsidRPr="00A73BF6">
        <w:rPr>
          <w:noProof/>
        </w:rPr>
        <w:t>(4), 300–307. http://10.0.4.56/15332640.2013.819310</w:t>
      </w:r>
    </w:p>
    <w:p w14:paraId="1ABFC7A5"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Rhodes, N., Shulman, H. C., &amp; McClaran, N. (2020). Changing Norms: A Meta-Analytic </w:t>
      </w:r>
      <w:r w:rsidRPr="00A73BF6">
        <w:rPr>
          <w:noProof/>
        </w:rPr>
        <w:lastRenderedPageBreak/>
        <w:t xml:space="preserve">Integration of Research on Social Norms Appeals. </w:t>
      </w:r>
      <w:r w:rsidRPr="00A73BF6">
        <w:rPr>
          <w:i/>
          <w:iCs/>
          <w:noProof/>
        </w:rPr>
        <w:t>Human Communication Research</w:t>
      </w:r>
      <w:r w:rsidRPr="00A73BF6">
        <w:rPr>
          <w:noProof/>
        </w:rPr>
        <w:t xml:space="preserve">, </w:t>
      </w:r>
      <w:r w:rsidRPr="00A73BF6">
        <w:rPr>
          <w:i/>
          <w:iCs/>
          <w:noProof/>
        </w:rPr>
        <w:t>46</w:t>
      </w:r>
      <w:r w:rsidRPr="00A73BF6">
        <w:rPr>
          <w:noProof/>
        </w:rPr>
        <w:t>(2–3), 161–191. https://doi.org/10.1093/hcr/hqz023</w:t>
      </w:r>
    </w:p>
    <w:p w14:paraId="4A5AD364"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Rimal, R. N., &amp; Lapinski, M. K. (2015). A Re-Explication of Social Norms, Ten Years Later. </w:t>
      </w:r>
      <w:r w:rsidRPr="00A73BF6">
        <w:rPr>
          <w:i/>
          <w:iCs/>
          <w:noProof/>
        </w:rPr>
        <w:t>Communication Theory</w:t>
      </w:r>
      <w:r w:rsidRPr="00A73BF6">
        <w:rPr>
          <w:noProof/>
        </w:rPr>
        <w:t xml:space="preserve">, </w:t>
      </w:r>
      <w:r w:rsidRPr="00A73BF6">
        <w:rPr>
          <w:i/>
          <w:iCs/>
          <w:noProof/>
        </w:rPr>
        <w:t>25</w:t>
      </w:r>
      <w:r w:rsidRPr="00A73BF6">
        <w:rPr>
          <w:noProof/>
        </w:rPr>
        <w:t>(4), 393–409. https://doi.org/10.1111/comt.12080</w:t>
      </w:r>
    </w:p>
    <w:p w14:paraId="196C83FD"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Roditis, M. L., Dineva, A., Smith, A., Walker, M., Delahanty, J., D’lorio, E., &amp; Holtz, K. D. (2019). Reactions to electronic nicotine delivery system (ENDS) prevention messages: results from qualitative research used to inform FDA’s first youth ENDS prevention campaign. </w:t>
      </w:r>
      <w:r w:rsidRPr="00A73BF6">
        <w:rPr>
          <w:i/>
          <w:iCs/>
          <w:noProof/>
        </w:rPr>
        <w:t>Tobacco Control</w:t>
      </w:r>
      <w:r w:rsidRPr="00A73BF6">
        <w:rPr>
          <w:noProof/>
        </w:rPr>
        <w:t>. https://doi.org/10.1136/tobaccocontrol-2019-055104</w:t>
      </w:r>
    </w:p>
    <w:p w14:paraId="73104086"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Romijnders, K. A. G. J., van Osch, L., de Vries, H., &amp; Talhout, R. (2019). A Deliberate Choice? Exploring the Decision to Switch from Cigarettes to E-Cigarettes. </w:t>
      </w:r>
      <w:r w:rsidRPr="00A73BF6">
        <w:rPr>
          <w:i/>
          <w:iCs/>
          <w:noProof/>
        </w:rPr>
        <w:t>International Journal Of Environmental Research And Public Health</w:t>
      </w:r>
      <w:r w:rsidRPr="00A73BF6">
        <w:rPr>
          <w:noProof/>
        </w:rPr>
        <w:t xml:space="preserve">, </w:t>
      </w:r>
      <w:r w:rsidRPr="00A73BF6">
        <w:rPr>
          <w:i/>
          <w:iCs/>
          <w:noProof/>
        </w:rPr>
        <w:t>16</w:t>
      </w:r>
      <w:r w:rsidRPr="00A73BF6">
        <w:rPr>
          <w:noProof/>
        </w:rPr>
        <w:t>(4). https://doi.org/10.3390/ijerph16040624</w:t>
      </w:r>
    </w:p>
    <w:p w14:paraId="518836AF"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Rooke, C., Cunningham-Burley, S., &amp; Amos, A. (2016). Smokers’ and ex-smokers’ understanding of electronic cigarettes: A qualitative study. </w:t>
      </w:r>
      <w:r w:rsidRPr="00A73BF6">
        <w:rPr>
          <w:i/>
          <w:iCs/>
          <w:noProof/>
        </w:rPr>
        <w:t>Tobacco Control</w:t>
      </w:r>
      <w:r w:rsidRPr="00A73BF6">
        <w:rPr>
          <w:noProof/>
        </w:rPr>
        <w:t xml:space="preserve">, </w:t>
      </w:r>
      <w:r w:rsidRPr="00A73BF6">
        <w:rPr>
          <w:i/>
          <w:iCs/>
          <w:noProof/>
        </w:rPr>
        <w:t>25</w:t>
      </w:r>
      <w:r w:rsidRPr="00A73BF6">
        <w:rPr>
          <w:noProof/>
        </w:rPr>
        <w:t>(E1), e60–e66. https://doi.org/10.1136/tobaccocontrol-2014-052151</w:t>
      </w:r>
    </w:p>
    <w:p w14:paraId="71A6C7E4"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Sakuma, K.-L. K., Dolcini, M. M., Seifert, J., Bean, M. M., Fagan, P., Wilson, M., Felicitas-Perkins, J. Q., Blanco, L., &amp; Trinidad, D. R. (2019). Hookah and Electronic Inhalant Device Use and Perceptions Among African American Youth and Young Adults: Are We Asking the Right Questions? </w:t>
      </w:r>
      <w:r w:rsidRPr="00A73BF6">
        <w:rPr>
          <w:i/>
          <w:iCs/>
          <w:noProof/>
        </w:rPr>
        <w:t>Health Education &amp; Behavior</w:t>
      </w:r>
      <w:r w:rsidRPr="00A73BF6">
        <w:rPr>
          <w:noProof/>
        </w:rPr>
        <w:t>. https://doi.org/http://dx.doi.org/10.1177/1090198119876977</w:t>
      </w:r>
    </w:p>
    <w:p w14:paraId="264F5A62"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Satghare, P., Fauziana, R., Shahwan, S., Vaingankar, J., Picco, L., Chong, S. A., &amp; Subramaniam, M. (2018). A Qualitative Study of Perceptions of E-cigarettes Among Youth Smokers and Parents of Youth in Singapore. </w:t>
      </w:r>
      <w:r w:rsidRPr="00A73BF6">
        <w:rPr>
          <w:i/>
          <w:iCs/>
          <w:noProof/>
        </w:rPr>
        <w:t>ASEAN Journal of Psychiatry</w:t>
      </w:r>
      <w:r w:rsidRPr="00A73BF6">
        <w:rPr>
          <w:noProof/>
        </w:rPr>
        <w:t xml:space="preserve">, </w:t>
      </w:r>
      <w:r w:rsidRPr="00A73BF6">
        <w:rPr>
          <w:i/>
          <w:iCs/>
          <w:noProof/>
        </w:rPr>
        <w:t>19</w:t>
      </w:r>
      <w:r w:rsidRPr="00A73BF6">
        <w:rPr>
          <w:noProof/>
        </w:rPr>
        <w:t>(1), 116–124.</w:t>
      </w:r>
    </w:p>
    <w:p w14:paraId="4D4B3273"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Scheffels, J. (2009). Stigma, or sort of cool: Young adults’ accounts of smoking and identity. </w:t>
      </w:r>
      <w:r w:rsidRPr="00A73BF6">
        <w:rPr>
          <w:i/>
          <w:iCs/>
          <w:noProof/>
        </w:rPr>
        <w:lastRenderedPageBreak/>
        <w:t>European Journal of Cultural Studies</w:t>
      </w:r>
      <w:r w:rsidRPr="00A73BF6">
        <w:rPr>
          <w:noProof/>
        </w:rPr>
        <w:t xml:space="preserve">, </w:t>
      </w:r>
      <w:r w:rsidRPr="00A73BF6">
        <w:rPr>
          <w:i/>
          <w:iCs/>
          <w:noProof/>
        </w:rPr>
        <w:t>12</w:t>
      </w:r>
      <w:r w:rsidRPr="00A73BF6">
        <w:rPr>
          <w:noProof/>
        </w:rPr>
        <w:t>(4), 469–486. https://doi.org/10.1177/1367549409342513</w:t>
      </w:r>
    </w:p>
    <w:p w14:paraId="58DB3F3E"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Shulman, H., Rhodes, N., Davidson, E., Ralston, R., Lorraine, B., &amp; Morr, L. (2017). The State of the Field of Social Norms Research. </w:t>
      </w:r>
      <w:r w:rsidRPr="00A73BF6">
        <w:rPr>
          <w:i/>
          <w:iCs/>
          <w:noProof/>
        </w:rPr>
        <w:t>International Journal of Communication</w:t>
      </w:r>
      <w:r w:rsidRPr="00A73BF6">
        <w:rPr>
          <w:noProof/>
        </w:rPr>
        <w:t xml:space="preserve">, </w:t>
      </w:r>
      <w:r w:rsidRPr="00A73BF6">
        <w:rPr>
          <w:i/>
          <w:iCs/>
          <w:noProof/>
        </w:rPr>
        <w:t>11</w:t>
      </w:r>
      <w:r w:rsidRPr="00A73BF6">
        <w:rPr>
          <w:noProof/>
        </w:rPr>
        <w:t>, 1192–1213.</w:t>
      </w:r>
    </w:p>
    <w:p w14:paraId="6E1602B7"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Sindelar, J. L. (2020). Regulating Vaping — Policies, Possibilities, and Perils. </w:t>
      </w:r>
      <w:r w:rsidRPr="00A73BF6">
        <w:rPr>
          <w:i/>
          <w:iCs/>
          <w:noProof/>
        </w:rPr>
        <w:t>New England Journal of Medicine</w:t>
      </w:r>
      <w:r w:rsidRPr="00A73BF6">
        <w:rPr>
          <w:noProof/>
        </w:rPr>
        <w:t xml:space="preserve">, </w:t>
      </w:r>
      <w:r w:rsidRPr="00A73BF6">
        <w:rPr>
          <w:i/>
          <w:iCs/>
          <w:noProof/>
        </w:rPr>
        <w:t>382</w:t>
      </w:r>
      <w:r w:rsidRPr="00A73BF6">
        <w:rPr>
          <w:noProof/>
        </w:rPr>
        <w:t>(20), e54. https://doi.org/10.1056/NEJMp1917065</w:t>
      </w:r>
    </w:p>
    <w:p w14:paraId="5D731479"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Thomas, J., &amp; Harden, A. (2008). Methods for the thematic synthesis of qualitative research in systematic reviews. </w:t>
      </w:r>
      <w:r w:rsidRPr="00A73BF6">
        <w:rPr>
          <w:i/>
          <w:iCs/>
          <w:noProof/>
        </w:rPr>
        <w:t>BMC Medical Research Methodology</w:t>
      </w:r>
      <w:r w:rsidRPr="00A73BF6">
        <w:rPr>
          <w:noProof/>
        </w:rPr>
        <w:t xml:space="preserve">, </w:t>
      </w:r>
      <w:r w:rsidRPr="00A73BF6">
        <w:rPr>
          <w:i/>
          <w:iCs/>
          <w:noProof/>
        </w:rPr>
        <w:t>8</w:t>
      </w:r>
      <w:r w:rsidRPr="00A73BF6">
        <w:rPr>
          <w:noProof/>
        </w:rPr>
        <w:t>(45). https://doi.org/10.1186/1471-2288-8-45</w:t>
      </w:r>
    </w:p>
    <w:p w14:paraId="22E558AD"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Tokle, R. (2020). “Vaping and fidget-spinners”: A qualitative, longitudinal study of e-cigarettes in adolescence. </w:t>
      </w:r>
      <w:r w:rsidRPr="00A73BF6">
        <w:rPr>
          <w:i/>
          <w:iCs/>
          <w:noProof/>
        </w:rPr>
        <w:t>International Journal of Drug Policy</w:t>
      </w:r>
      <w:r w:rsidRPr="00A73BF6">
        <w:rPr>
          <w:noProof/>
        </w:rPr>
        <w:t xml:space="preserve">, </w:t>
      </w:r>
      <w:r w:rsidRPr="00A73BF6">
        <w:rPr>
          <w:i/>
          <w:iCs/>
          <w:noProof/>
        </w:rPr>
        <w:t>82</w:t>
      </w:r>
      <w:r w:rsidRPr="00A73BF6">
        <w:rPr>
          <w:noProof/>
        </w:rPr>
        <w:t>. https://doi.org/10.1016/j.drugpo.2020.102791</w:t>
      </w:r>
    </w:p>
    <w:p w14:paraId="53879BD8"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U.S. Department of Health and Human Services. (2020). </w:t>
      </w:r>
      <w:r w:rsidRPr="00A73BF6">
        <w:rPr>
          <w:i/>
          <w:iCs/>
          <w:noProof/>
        </w:rPr>
        <w:t>Enforcement Priorities for Electronic Nicotine Delivery Systems (ENDS) and Other Deemed Products on the Market Without Premarket Authorization (Revised)*</w:t>
      </w:r>
      <w:r w:rsidRPr="00A73BF6">
        <w:rPr>
          <w:noProof/>
        </w:rPr>
        <w:t>. https://www.fda.gov/media/133880/download</w:t>
      </w:r>
    </w:p>
    <w:p w14:paraId="147293C0"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U.S. Department of Health and Human Services. (2018). </w:t>
      </w:r>
      <w:r w:rsidRPr="00A73BF6">
        <w:rPr>
          <w:i/>
          <w:iCs/>
          <w:noProof/>
        </w:rPr>
        <w:t>Surgeon General’s Advisory on E-cigarette Use Among Youth</w:t>
      </w:r>
      <w:r w:rsidRPr="00A73BF6">
        <w:rPr>
          <w:noProof/>
        </w:rPr>
        <w:t>. https://e-cigarettes.surgeongeneral.gov/documents/surgeon-generals-advisory-on-e-cigarette-use-among-youth-2018.pdf</w:t>
      </w:r>
    </w:p>
    <w:p w14:paraId="0A9ADDE8"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Vu, T. H. T., Hart, J. L., Groom, A., Landry, R. L., Walker, K. L., Giachello, A. L., Tompkins, L., Ma, J. Z., Kesh, A., Robertson, R. M., &amp; Payne, T. J. (2019). Age differences in electronic nicotine delivery systems (ENDS) usage motivations and behaviors, perceived health benefit, and intention to quit. </w:t>
      </w:r>
      <w:r w:rsidRPr="00A73BF6">
        <w:rPr>
          <w:i/>
          <w:iCs/>
          <w:noProof/>
        </w:rPr>
        <w:t>Addictive Behaviors</w:t>
      </w:r>
      <w:r w:rsidRPr="00A73BF6">
        <w:rPr>
          <w:noProof/>
        </w:rPr>
        <w:t xml:space="preserve">, </w:t>
      </w:r>
      <w:r w:rsidRPr="00A73BF6">
        <w:rPr>
          <w:i/>
          <w:iCs/>
          <w:noProof/>
        </w:rPr>
        <w:t>98</w:t>
      </w:r>
      <w:r w:rsidRPr="00A73BF6">
        <w:rPr>
          <w:noProof/>
        </w:rPr>
        <w:t>, 106054. https://doi.org/10.1016/j.addbeh.2019.106054</w:t>
      </w:r>
    </w:p>
    <w:p w14:paraId="723FC6C0"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lastRenderedPageBreak/>
        <w:t xml:space="preserve">Wagoner, K. G., Cornacchione, J., Wiseman, K. D., Teal, R., Moracco, K. E., &amp; Sutfin, E. L. (2016). E-cigarettes, Hookah Pens and Vapes: Adolescent and Young Adult Perceptions of Electronic Nicotine Delivery Systems. </w:t>
      </w:r>
      <w:r w:rsidRPr="00A73BF6">
        <w:rPr>
          <w:i/>
          <w:iCs/>
          <w:noProof/>
        </w:rPr>
        <w:t>Nicotine &amp; Tobacco Research</w:t>
      </w:r>
      <w:r w:rsidRPr="00A73BF6">
        <w:rPr>
          <w:noProof/>
        </w:rPr>
        <w:t xml:space="preserve">, </w:t>
      </w:r>
      <w:r w:rsidRPr="00A73BF6">
        <w:rPr>
          <w:i/>
          <w:iCs/>
          <w:noProof/>
        </w:rPr>
        <w:t>18</w:t>
      </w:r>
      <w:r w:rsidRPr="00A73BF6">
        <w:rPr>
          <w:noProof/>
        </w:rPr>
        <w:t>(10), 206–212. https://doi.org/10.1093/ntr/ntw095</w:t>
      </w:r>
    </w:p>
    <w:p w14:paraId="13B899CE"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Wang, T., Neff, L., Park-Lee, E., Ren, C., Cullen, K., &amp; King, B. (2020). E-cigarette Use Among Middle and High School Students — United States, 2020. </w:t>
      </w:r>
      <w:r w:rsidRPr="00A73BF6">
        <w:rPr>
          <w:i/>
          <w:iCs/>
          <w:noProof/>
        </w:rPr>
        <w:t>Morbidity and Mortality Weekly Report</w:t>
      </w:r>
      <w:r w:rsidRPr="00A73BF6">
        <w:rPr>
          <w:noProof/>
        </w:rPr>
        <w:t xml:space="preserve">, </w:t>
      </w:r>
      <w:r w:rsidRPr="00A73BF6">
        <w:rPr>
          <w:i/>
          <w:iCs/>
          <w:noProof/>
        </w:rPr>
        <w:t>69</w:t>
      </w:r>
      <w:r w:rsidRPr="00A73BF6">
        <w:rPr>
          <w:noProof/>
        </w:rPr>
        <w:t>(37), 1310–1312. https://doi.org/10.15585/mmwr.mm6937e1</w:t>
      </w:r>
    </w:p>
    <w:p w14:paraId="2BF13699"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Weishaar, H., Trevisan, F., &amp; Hilton, S. (2016). “Maybe they should regulate them quite strictly until they know the true dangers”: a focus group study exploring UK adolescents’ views on e-cigarette regulation. </w:t>
      </w:r>
      <w:r w:rsidRPr="00A73BF6">
        <w:rPr>
          <w:i/>
          <w:iCs/>
          <w:noProof/>
        </w:rPr>
        <w:t>Addiction</w:t>
      </w:r>
      <w:r w:rsidRPr="00A73BF6">
        <w:rPr>
          <w:noProof/>
        </w:rPr>
        <w:t xml:space="preserve">, </w:t>
      </w:r>
      <w:r w:rsidRPr="00A73BF6">
        <w:rPr>
          <w:i/>
          <w:iCs/>
          <w:noProof/>
        </w:rPr>
        <w:t>111</w:t>
      </w:r>
      <w:r w:rsidRPr="00A73BF6">
        <w:rPr>
          <w:noProof/>
        </w:rPr>
        <w:t>(9), 1637–1645. https://doi.org/http://dx.doi.org/10.1111/add.13377</w:t>
      </w:r>
    </w:p>
    <w:p w14:paraId="5FC85F5A" w14:textId="77777777" w:rsidR="00A73BF6" w:rsidRPr="00A73BF6" w:rsidRDefault="00A73BF6" w:rsidP="00A73BF6">
      <w:pPr>
        <w:widowControl w:val="0"/>
        <w:autoSpaceDE w:val="0"/>
        <w:autoSpaceDN w:val="0"/>
        <w:adjustRightInd w:val="0"/>
        <w:spacing w:line="480" w:lineRule="auto"/>
        <w:ind w:left="480" w:hanging="480"/>
        <w:rPr>
          <w:noProof/>
        </w:rPr>
      </w:pPr>
      <w:r w:rsidRPr="00A73BF6">
        <w:rPr>
          <w:noProof/>
        </w:rPr>
        <w:t xml:space="preserve">Wiltshire, S., Amos, A., Haw, S., &amp; McNeill, A. (2005). Image, context and transition: Smoking in mid-to-late adolescence. </w:t>
      </w:r>
      <w:r w:rsidRPr="00A73BF6">
        <w:rPr>
          <w:i/>
          <w:iCs/>
          <w:noProof/>
        </w:rPr>
        <w:t>Journal of Adolescence</w:t>
      </w:r>
      <w:r w:rsidRPr="00A73BF6">
        <w:rPr>
          <w:noProof/>
        </w:rPr>
        <w:t xml:space="preserve">, </w:t>
      </w:r>
      <w:r w:rsidRPr="00A73BF6">
        <w:rPr>
          <w:i/>
          <w:iCs/>
          <w:noProof/>
        </w:rPr>
        <w:t>28</w:t>
      </w:r>
      <w:r w:rsidRPr="00A73BF6">
        <w:rPr>
          <w:noProof/>
        </w:rPr>
        <w:t>(5), 603–617. https://doi.org/10.1016/j.adolescence.2004.12.005</w:t>
      </w:r>
    </w:p>
    <w:p w14:paraId="2CEE9A0F" w14:textId="24FEDC62" w:rsidR="00673476" w:rsidRDefault="004B2BA6" w:rsidP="00A73BF6">
      <w:pPr>
        <w:widowControl w:val="0"/>
        <w:autoSpaceDE w:val="0"/>
        <w:autoSpaceDN w:val="0"/>
        <w:adjustRightInd w:val="0"/>
        <w:spacing w:line="480" w:lineRule="auto"/>
        <w:ind w:left="480" w:hanging="480"/>
      </w:pPr>
      <w:r w:rsidRPr="00D806B5">
        <w:fldChar w:fldCharType="end"/>
      </w:r>
    </w:p>
    <w:sectPr w:rsidR="00673476" w:rsidSect="00C229E8">
      <w:footerReference w:type="even" r:id="rId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FBE2D2" w14:textId="77777777" w:rsidR="0036718D" w:rsidRDefault="0036718D">
      <w:r>
        <w:separator/>
      </w:r>
    </w:p>
  </w:endnote>
  <w:endnote w:type="continuationSeparator" w:id="0">
    <w:p w14:paraId="731620C4" w14:textId="77777777" w:rsidR="0036718D" w:rsidRDefault="003671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95054329"/>
      <w:docPartObj>
        <w:docPartGallery w:val="Page Numbers (Bottom of Page)"/>
        <w:docPartUnique/>
      </w:docPartObj>
    </w:sdtPr>
    <w:sdtEndPr>
      <w:rPr>
        <w:rStyle w:val="PageNumber"/>
      </w:rPr>
    </w:sdtEndPr>
    <w:sdtContent>
      <w:p w14:paraId="17C40109" w14:textId="77777777" w:rsidR="000C46BF" w:rsidRDefault="000C46BF" w:rsidP="00C229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687283" w14:textId="77777777" w:rsidR="000C46BF" w:rsidRDefault="000C46BF" w:rsidP="00C229E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42029644"/>
      <w:docPartObj>
        <w:docPartGallery w:val="Page Numbers (Bottom of Page)"/>
        <w:docPartUnique/>
      </w:docPartObj>
    </w:sdtPr>
    <w:sdtEndPr>
      <w:rPr>
        <w:rStyle w:val="PageNumber"/>
      </w:rPr>
    </w:sdtEndPr>
    <w:sdtContent>
      <w:p w14:paraId="0190FC0D" w14:textId="74C9F14E" w:rsidR="000C46BF" w:rsidRPr="00545DB5" w:rsidRDefault="000C46BF" w:rsidP="00C229E8">
        <w:pPr>
          <w:pStyle w:val="Footer"/>
          <w:framePr w:wrap="none" w:vAnchor="text" w:hAnchor="margin" w:xAlign="right" w:y="1"/>
          <w:rPr>
            <w:rStyle w:val="PageNumber"/>
          </w:rPr>
        </w:pPr>
        <w:r w:rsidRPr="00545DB5">
          <w:rPr>
            <w:rStyle w:val="PageNumber"/>
          </w:rPr>
          <w:fldChar w:fldCharType="begin"/>
        </w:r>
        <w:r w:rsidRPr="00545DB5">
          <w:rPr>
            <w:rStyle w:val="PageNumber"/>
          </w:rPr>
          <w:instrText xml:space="preserve"> PAGE </w:instrText>
        </w:r>
        <w:r w:rsidRPr="00545DB5">
          <w:rPr>
            <w:rStyle w:val="PageNumber"/>
          </w:rPr>
          <w:fldChar w:fldCharType="separate"/>
        </w:r>
        <w:r>
          <w:rPr>
            <w:rStyle w:val="PageNumber"/>
            <w:noProof/>
          </w:rPr>
          <w:t>29</w:t>
        </w:r>
        <w:r w:rsidRPr="00545DB5">
          <w:rPr>
            <w:rStyle w:val="PageNumber"/>
          </w:rPr>
          <w:fldChar w:fldCharType="end"/>
        </w:r>
      </w:p>
    </w:sdtContent>
  </w:sdt>
  <w:p w14:paraId="32222C0E" w14:textId="77777777" w:rsidR="000C46BF" w:rsidRPr="00545DB5" w:rsidRDefault="000C46BF" w:rsidP="00C229E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AA332D" w14:textId="77777777" w:rsidR="0036718D" w:rsidRDefault="0036718D">
      <w:r>
        <w:separator/>
      </w:r>
    </w:p>
  </w:footnote>
  <w:footnote w:type="continuationSeparator" w:id="0">
    <w:p w14:paraId="101FE7BD" w14:textId="77777777" w:rsidR="0036718D" w:rsidRDefault="003671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563A7"/>
    <w:multiLevelType w:val="hybridMultilevel"/>
    <w:tmpl w:val="7EE233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293CF4"/>
    <w:multiLevelType w:val="hybridMultilevel"/>
    <w:tmpl w:val="513A9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6B514F"/>
    <w:multiLevelType w:val="multilevel"/>
    <w:tmpl w:val="18480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876295"/>
    <w:multiLevelType w:val="hybridMultilevel"/>
    <w:tmpl w:val="C72EED32"/>
    <w:lvl w:ilvl="0" w:tplc="45A2DF86">
      <w:start w:val="4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EC3032"/>
    <w:multiLevelType w:val="hybridMultilevel"/>
    <w:tmpl w:val="5F1AD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283248"/>
    <w:multiLevelType w:val="hybridMultilevel"/>
    <w:tmpl w:val="65EC96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412688"/>
    <w:multiLevelType w:val="hybridMultilevel"/>
    <w:tmpl w:val="CE3C6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C334AA"/>
    <w:multiLevelType w:val="hybridMultilevel"/>
    <w:tmpl w:val="33D860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9C00C64"/>
    <w:multiLevelType w:val="hybridMultilevel"/>
    <w:tmpl w:val="009A5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3D1463"/>
    <w:multiLevelType w:val="hybridMultilevel"/>
    <w:tmpl w:val="21E6C3E6"/>
    <w:lvl w:ilvl="0" w:tplc="E0BE638A">
      <w:start w:val="1"/>
      <w:numFmt w:val="decimal"/>
      <w:lvlText w:val="%1."/>
      <w:lvlJc w:val="left"/>
      <w:pPr>
        <w:ind w:left="720" w:hanging="360"/>
      </w:pPr>
      <w:rPr>
        <w:rFonts w:ascii="Times New Roman" w:eastAsiaTheme="minorHAnsi" w:hAnsi="Times New Roman" w:cs="Times New Roman"/>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0D34EF"/>
    <w:multiLevelType w:val="hybridMultilevel"/>
    <w:tmpl w:val="1A0819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686A52"/>
    <w:multiLevelType w:val="hybridMultilevel"/>
    <w:tmpl w:val="EFBC9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6F410C"/>
    <w:multiLevelType w:val="hybridMultilevel"/>
    <w:tmpl w:val="E5EE9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AC2FBD"/>
    <w:multiLevelType w:val="hybridMultilevel"/>
    <w:tmpl w:val="3B6AC3BA"/>
    <w:lvl w:ilvl="0" w:tplc="45A2DF86">
      <w:start w:val="4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524C13"/>
    <w:multiLevelType w:val="hybridMultilevel"/>
    <w:tmpl w:val="B0449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DB04131"/>
    <w:multiLevelType w:val="hybridMultilevel"/>
    <w:tmpl w:val="587AC690"/>
    <w:lvl w:ilvl="0" w:tplc="FBB05228">
      <w:start w:val="1"/>
      <w:numFmt w:val="bullet"/>
      <w:lvlText w:val="•"/>
      <w:lvlJc w:val="left"/>
      <w:pPr>
        <w:tabs>
          <w:tab w:val="num" w:pos="720"/>
        </w:tabs>
        <w:ind w:left="720" w:hanging="360"/>
      </w:pPr>
      <w:rPr>
        <w:rFonts w:ascii="Arial" w:hAnsi="Arial" w:hint="default"/>
      </w:rPr>
    </w:lvl>
    <w:lvl w:ilvl="1" w:tplc="265872B2" w:tentative="1">
      <w:start w:val="1"/>
      <w:numFmt w:val="bullet"/>
      <w:lvlText w:val="•"/>
      <w:lvlJc w:val="left"/>
      <w:pPr>
        <w:tabs>
          <w:tab w:val="num" w:pos="1440"/>
        </w:tabs>
        <w:ind w:left="1440" w:hanging="360"/>
      </w:pPr>
      <w:rPr>
        <w:rFonts w:ascii="Arial" w:hAnsi="Arial" w:hint="default"/>
      </w:rPr>
    </w:lvl>
    <w:lvl w:ilvl="2" w:tplc="AA5865C4" w:tentative="1">
      <w:start w:val="1"/>
      <w:numFmt w:val="bullet"/>
      <w:lvlText w:val="•"/>
      <w:lvlJc w:val="left"/>
      <w:pPr>
        <w:tabs>
          <w:tab w:val="num" w:pos="2160"/>
        </w:tabs>
        <w:ind w:left="2160" w:hanging="360"/>
      </w:pPr>
      <w:rPr>
        <w:rFonts w:ascii="Arial" w:hAnsi="Arial" w:hint="default"/>
      </w:rPr>
    </w:lvl>
    <w:lvl w:ilvl="3" w:tplc="A66E445E" w:tentative="1">
      <w:start w:val="1"/>
      <w:numFmt w:val="bullet"/>
      <w:lvlText w:val="•"/>
      <w:lvlJc w:val="left"/>
      <w:pPr>
        <w:tabs>
          <w:tab w:val="num" w:pos="2880"/>
        </w:tabs>
        <w:ind w:left="2880" w:hanging="360"/>
      </w:pPr>
      <w:rPr>
        <w:rFonts w:ascii="Arial" w:hAnsi="Arial" w:hint="default"/>
      </w:rPr>
    </w:lvl>
    <w:lvl w:ilvl="4" w:tplc="5AC47362" w:tentative="1">
      <w:start w:val="1"/>
      <w:numFmt w:val="bullet"/>
      <w:lvlText w:val="•"/>
      <w:lvlJc w:val="left"/>
      <w:pPr>
        <w:tabs>
          <w:tab w:val="num" w:pos="3600"/>
        </w:tabs>
        <w:ind w:left="3600" w:hanging="360"/>
      </w:pPr>
      <w:rPr>
        <w:rFonts w:ascii="Arial" w:hAnsi="Arial" w:hint="default"/>
      </w:rPr>
    </w:lvl>
    <w:lvl w:ilvl="5" w:tplc="E56E4E2A" w:tentative="1">
      <w:start w:val="1"/>
      <w:numFmt w:val="bullet"/>
      <w:lvlText w:val="•"/>
      <w:lvlJc w:val="left"/>
      <w:pPr>
        <w:tabs>
          <w:tab w:val="num" w:pos="4320"/>
        </w:tabs>
        <w:ind w:left="4320" w:hanging="360"/>
      </w:pPr>
      <w:rPr>
        <w:rFonts w:ascii="Arial" w:hAnsi="Arial" w:hint="default"/>
      </w:rPr>
    </w:lvl>
    <w:lvl w:ilvl="6" w:tplc="2430CF22" w:tentative="1">
      <w:start w:val="1"/>
      <w:numFmt w:val="bullet"/>
      <w:lvlText w:val="•"/>
      <w:lvlJc w:val="left"/>
      <w:pPr>
        <w:tabs>
          <w:tab w:val="num" w:pos="5040"/>
        </w:tabs>
        <w:ind w:left="5040" w:hanging="360"/>
      </w:pPr>
      <w:rPr>
        <w:rFonts w:ascii="Arial" w:hAnsi="Arial" w:hint="default"/>
      </w:rPr>
    </w:lvl>
    <w:lvl w:ilvl="7" w:tplc="E4BE1162" w:tentative="1">
      <w:start w:val="1"/>
      <w:numFmt w:val="bullet"/>
      <w:lvlText w:val="•"/>
      <w:lvlJc w:val="left"/>
      <w:pPr>
        <w:tabs>
          <w:tab w:val="num" w:pos="5760"/>
        </w:tabs>
        <w:ind w:left="5760" w:hanging="360"/>
      </w:pPr>
      <w:rPr>
        <w:rFonts w:ascii="Arial" w:hAnsi="Arial" w:hint="default"/>
      </w:rPr>
    </w:lvl>
    <w:lvl w:ilvl="8" w:tplc="3828B2B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05A7CA6"/>
    <w:multiLevelType w:val="hybridMultilevel"/>
    <w:tmpl w:val="88FCB8AC"/>
    <w:lvl w:ilvl="0" w:tplc="45A2DF86">
      <w:start w:val="4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435F37"/>
    <w:multiLevelType w:val="hybridMultilevel"/>
    <w:tmpl w:val="0B18E0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0E681E"/>
    <w:multiLevelType w:val="hybridMultilevel"/>
    <w:tmpl w:val="4A9A7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2170EB"/>
    <w:multiLevelType w:val="hybridMultilevel"/>
    <w:tmpl w:val="8A00B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4164942"/>
    <w:multiLevelType w:val="hybridMultilevel"/>
    <w:tmpl w:val="4920D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9A047A4"/>
    <w:multiLevelType w:val="multilevel"/>
    <w:tmpl w:val="36D4E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F4B4641"/>
    <w:multiLevelType w:val="hybridMultilevel"/>
    <w:tmpl w:val="D4A8B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F9D0099"/>
    <w:multiLevelType w:val="hybridMultilevel"/>
    <w:tmpl w:val="576C4C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9"/>
  </w:num>
  <w:num w:numId="3">
    <w:abstractNumId w:val="23"/>
  </w:num>
  <w:num w:numId="4">
    <w:abstractNumId w:val="11"/>
  </w:num>
  <w:num w:numId="5">
    <w:abstractNumId w:val="17"/>
  </w:num>
  <w:num w:numId="6">
    <w:abstractNumId w:val="20"/>
  </w:num>
  <w:num w:numId="7">
    <w:abstractNumId w:val="3"/>
  </w:num>
  <w:num w:numId="8">
    <w:abstractNumId w:val="22"/>
  </w:num>
  <w:num w:numId="9">
    <w:abstractNumId w:val="13"/>
  </w:num>
  <w:num w:numId="10">
    <w:abstractNumId w:val="16"/>
  </w:num>
  <w:num w:numId="11">
    <w:abstractNumId w:val="8"/>
  </w:num>
  <w:num w:numId="12">
    <w:abstractNumId w:val="18"/>
  </w:num>
  <w:num w:numId="13">
    <w:abstractNumId w:val="10"/>
  </w:num>
  <w:num w:numId="14">
    <w:abstractNumId w:val="12"/>
  </w:num>
  <w:num w:numId="15">
    <w:abstractNumId w:val="6"/>
  </w:num>
  <w:num w:numId="16">
    <w:abstractNumId w:val="7"/>
  </w:num>
  <w:num w:numId="17">
    <w:abstractNumId w:val="4"/>
  </w:num>
  <w:num w:numId="18">
    <w:abstractNumId w:val="0"/>
  </w:num>
  <w:num w:numId="19">
    <w:abstractNumId w:val="1"/>
  </w:num>
  <w:num w:numId="20">
    <w:abstractNumId w:val="2"/>
  </w:num>
  <w:num w:numId="21">
    <w:abstractNumId w:val="21"/>
  </w:num>
  <w:num w:numId="22">
    <w:abstractNumId w:val="5"/>
  </w:num>
  <w:num w:numId="23">
    <w:abstractNumId w:val="14"/>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2BA6"/>
    <w:rsid w:val="00000307"/>
    <w:rsid w:val="000111A3"/>
    <w:rsid w:val="00012983"/>
    <w:rsid w:val="00031A33"/>
    <w:rsid w:val="00031B94"/>
    <w:rsid w:val="0003590B"/>
    <w:rsid w:val="0004108F"/>
    <w:rsid w:val="00045E57"/>
    <w:rsid w:val="00064FA9"/>
    <w:rsid w:val="00065568"/>
    <w:rsid w:val="0007281A"/>
    <w:rsid w:val="00084DC2"/>
    <w:rsid w:val="00087D86"/>
    <w:rsid w:val="000A5C3D"/>
    <w:rsid w:val="000A63EF"/>
    <w:rsid w:val="000A68F7"/>
    <w:rsid w:val="000B4DAE"/>
    <w:rsid w:val="000C03EC"/>
    <w:rsid w:val="000C08FE"/>
    <w:rsid w:val="000C46BF"/>
    <w:rsid w:val="000D0289"/>
    <w:rsid w:val="000D3B4C"/>
    <w:rsid w:val="000E0F10"/>
    <w:rsid w:val="000E4186"/>
    <w:rsid w:val="000E4C38"/>
    <w:rsid w:val="000E6B6E"/>
    <w:rsid w:val="000F2BCD"/>
    <w:rsid w:val="000F6C30"/>
    <w:rsid w:val="00113DBF"/>
    <w:rsid w:val="001146A4"/>
    <w:rsid w:val="00116D5C"/>
    <w:rsid w:val="0012246E"/>
    <w:rsid w:val="001330AA"/>
    <w:rsid w:val="00134AEB"/>
    <w:rsid w:val="00157D05"/>
    <w:rsid w:val="00166559"/>
    <w:rsid w:val="00167BC9"/>
    <w:rsid w:val="00167DF2"/>
    <w:rsid w:val="00172DF6"/>
    <w:rsid w:val="00172F24"/>
    <w:rsid w:val="00181861"/>
    <w:rsid w:val="00195E39"/>
    <w:rsid w:val="001A000D"/>
    <w:rsid w:val="001A112C"/>
    <w:rsid w:val="001B0322"/>
    <w:rsid w:val="001B20B6"/>
    <w:rsid w:val="001B548E"/>
    <w:rsid w:val="001C1A10"/>
    <w:rsid w:val="001C71CE"/>
    <w:rsid w:val="001D2511"/>
    <w:rsid w:val="001E0B60"/>
    <w:rsid w:val="001E5670"/>
    <w:rsid w:val="001F2A61"/>
    <w:rsid w:val="001F4B7D"/>
    <w:rsid w:val="002075D5"/>
    <w:rsid w:val="00213AA7"/>
    <w:rsid w:val="002153CE"/>
    <w:rsid w:val="00220850"/>
    <w:rsid w:val="002212CB"/>
    <w:rsid w:val="00222676"/>
    <w:rsid w:val="00232341"/>
    <w:rsid w:val="002342D2"/>
    <w:rsid w:val="0023652B"/>
    <w:rsid w:val="00261209"/>
    <w:rsid w:val="0026162C"/>
    <w:rsid w:val="00267F88"/>
    <w:rsid w:val="0027636B"/>
    <w:rsid w:val="0028792F"/>
    <w:rsid w:val="00294151"/>
    <w:rsid w:val="002A29C7"/>
    <w:rsid w:val="002A3EEF"/>
    <w:rsid w:val="002B5E59"/>
    <w:rsid w:val="002C3DB8"/>
    <w:rsid w:val="002C64F7"/>
    <w:rsid w:val="002D3E00"/>
    <w:rsid w:val="002E287C"/>
    <w:rsid w:val="002E3590"/>
    <w:rsid w:val="002E4800"/>
    <w:rsid w:val="002E73BB"/>
    <w:rsid w:val="002F3793"/>
    <w:rsid w:val="0030256E"/>
    <w:rsid w:val="00305F22"/>
    <w:rsid w:val="00310057"/>
    <w:rsid w:val="0031487B"/>
    <w:rsid w:val="00317D17"/>
    <w:rsid w:val="003220CF"/>
    <w:rsid w:val="00333E03"/>
    <w:rsid w:val="00335899"/>
    <w:rsid w:val="003418E0"/>
    <w:rsid w:val="00346E13"/>
    <w:rsid w:val="00360578"/>
    <w:rsid w:val="003663C7"/>
    <w:rsid w:val="0036718D"/>
    <w:rsid w:val="003717F2"/>
    <w:rsid w:val="00383CD1"/>
    <w:rsid w:val="003847D8"/>
    <w:rsid w:val="0039204C"/>
    <w:rsid w:val="00392CCE"/>
    <w:rsid w:val="00393626"/>
    <w:rsid w:val="003A2775"/>
    <w:rsid w:val="003A2825"/>
    <w:rsid w:val="003B5F6C"/>
    <w:rsid w:val="003C3486"/>
    <w:rsid w:val="003C34F3"/>
    <w:rsid w:val="003C70DD"/>
    <w:rsid w:val="003D3901"/>
    <w:rsid w:val="003D420B"/>
    <w:rsid w:val="003E13CF"/>
    <w:rsid w:val="003E6338"/>
    <w:rsid w:val="003E65DB"/>
    <w:rsid w:val="003E729E"/>
    <w:rsid w:val="003F06DC"/>
    <w:rsid w:val="003F0BCE"/>
    <w:rsid w:val="003F538F"/>
    <w:rsid w:val="003F595A"/>
    <w:rsid w:val="0040540E"/>
    <w:rsid w:val="004061B6"/>
    <w:rsid w:val="004130EA"/>
    <w:rsid w:val="00413F81"/>
    <w:rsid w:val="0041556E"/>
    <w:rsid w:val="00427D4A"/>
    <w:rsid w:val="004412F1"/>
    <w:rsid w:val="00441FCB"/>
    <w:rsid w:val="004436EF"/>
    <w:rsid w:val="00453C28"/>
    <w:rsid w:val="00465BEB"/>
    <w:rsid w:val="00477AEF"/>
    <w:rsid w:val="004802CE"/>
    <w:rsid w:val="00492B76"/>
    <w:rsid w:val="004964BD"/>
    <w:rsid w:val="004A2AB4"/>
    <w:rsid w:val="004A4CE1"/>
    <w:rsid w:val="004B2BA6"/>
    <w:rsid w:val="004B3971"/>
    <w:rsid w:val="004B58BE"/>
    <w:rsid w:val="004C07F1"/>
    <w:rsid w:val="004C52C6"/>
    <w:rsid w:val="004C6623"/>
    <w:rsid w:val="004E1379"/>
    <w:rsid w:val="004E3A6C"/>
    <w:rsid w:val="004E5960"/>
    <w:rsid w:val="004F1C86"/>
    <w:rsid w:val="004F2E2F"/>
    <w:rsid w:val="00500D93"/>
    <w:rsid w:val="005058CB"/>
    <w:rsid w:val="00526F2B"/>
    <w:rsid w:val="005304CC"/>
    <w:rsid w:val="005325AC"/>
    <w:rsid w:val="00533B7E"/>
    <w:rsid w:val="00536EC1"/>
    <w:rsid w:val="00537499"/>
    <w:rsid w:val="00541F2E"/>
    <w:rsid w:val="00546CE1"/>
    <w:rsid w:val="005518B2"/>
    <w:rsid w:val="00553E78"/>
    <w:rsid w:val="00566FF8"/>
    <w:rsid w:val="00574617"/>
    <w:rsid w:val="0057577C"/>
    <w:rsid w:val="005B485E"/>
    <w:rsid w:val="005B4D91"/>
    <w:rsid w:val="005C0A0D"/>
    <w:rsid w:val="005D28B8"/>
    <w:rsid w:val="005D3C03"/>
    <w:rsid w:val="005F4F59"/>
    <w:rsid w:val="005F6356"/>
    <w:rsid w:val="00615227"/>
    <w:rsid w:val="0063155B"/>
    <w:rsid w:val="006334E4"/>
    <w:rsid w:val="006350DF"/>
    <w:rsid w:val="0063749A"/>
    <w:rsid w:val="0064020E"/>
    <w:rsid w:val="006405C4"/>
    <w:rsid w:val="0065709E"/>
    <w:rsid w:val="006620AB"/>
    <w:rsid w:val="00673476"/>
    <w:rsid w:val="00690775"/>
    <w:rsid w:val="00693997"/>
    <w:rsid w:val="00693B45"/>
    <w:rsid w:val="00694FA8"/>
    <w:rsid w:val="006A1986"/>
    <w:rsid w:val="006A2A05"/>
    <w:rsid w:val="006A660A"/>
    <w:rsid w:val="006B42E8"/>
    <w:rsid w:val="006C0D08"/>
    <w:rsid w:val="006C645F"/>
    <w:rsid w:val="006D5B96"/>
    <w:rsid w:val="006E439E"/>
    <w:rsid w:val="006E586A"/>
    <w:rsid w:val="006F5408"/>
    <w:rsid w:val="006F7BBC"/>
    <w:rsid w:val="00703D89"/>
    <w:rsid w:val="00732FCF"/>
    <w:rsid w:val="0074114E"/>
    <w:rsid w:val="00747EE3"/>
    <w:rsid w:val="00751337"/>
    <w:rsid w:val="00761EF2"/>
    <w:rsid w:val="00765F80"/>
    <w:rsid w:val="007728DC"/>
    <w:rsid w:val="00775106"/>
    <w:rsid w:val="00775A20"/>
    <w:rsid w:val="00792388"/>
    <w:rsid w:val="007941A4"/>
    <w:rsid w:val="007A427D"/>
    <w:rsid w:val="007B698A"/>
    <w:rsid w:val="007C0AD8"/>
    <w:rsid w:val="007C3582"/>
    <w:rsid w:val="007C39F0"/>
    <w:rsid w:val="007D51B7"/>
    <w:rsid w:val="007D73B6"/>
    <w:rsid w:val="007F1D17"/>
    <w:rsid w:val="007F2D5E"/>
    <w:rsid w:val="007F35B7"/>
    <w:rsid w:val="007F52A2"/>
    <w:rsid w:val="00804BF0"/>
    <w:rsid w:val="008164A5"/>
    <w:rsid w:val="00820434"/>
    <w:rsid w:val="00820C70"/>
    <w:rsid w:val="00825047"/>
    <w:rsid w:val="00850A16"/>
    <w:rsid w:val="00852A8C"/>
    <w:rsid w:val="00852FEC"/>
    <w:rsid w:val="0085522A"/>
    <w:rsid w:val="0086406C"/>
    <w:rsid w:val="008658CF"/>
    <w:rsid w:val="00883595"/>
    <w:rsid w:val="00883E76"/>
    <w:rsid w:val="008867EB"/>
    <w:rsid w:val="00886C61"/>
    <w:rsid w:val="008C0327"/>
    <w:rsid w:val="008C1947"/>
    <w:rsid w:val="008D37E4"/>
    <w:rsid w:val="008D5C8A"/>
    <w:rsid w:val="008E0F1B"/>
    <w:rsid w:val="008E2E6B"/>
    <w:rsid w:val="008E5847"/>
    <w:rsid w:val="008F38CA"/>
    <w:rsid w:val="008F446C"/>
    <w:rsid w:val="008F4873"/>
    <w:rsid w:val="008F50FF"/>
    <w:rsid w:val="008F597A"/>
    <w:rsid w:val="009073AC"/>
    <w:rsid w:val="00911029"/>
    <w:rsid w:val="00921359"/>
    <w:rsid w:val="0092135A"/>
    <w:rsid w:val="009313FE"/>
    <w:rsid w:val="009320EA"/>
    <w:rsid w:val="0093393B"/>
    <w:rsid w:val="00936129"/>
    <w:rsid w:val="009540DA"/>
    <w:rsid w:val="00954FC1"/>
    <w:rsid w:val="009775EE"/>
    <w:rsid w:val="009926DD"/>
    <w:rsid w:val="00994B72"/>
    <w:rsid w:val="00996234"/>
    <w:rsid w:val="009A65DD"/>
    <w:rsid w:val="009A72FC"/>
    <w:rsid w:val="009A737A"/>
    <w:rsid w:val="009B5632"/>
    <w:rsid w:val="009B6E07"/>
    <w:rsid w:val="009C6753"/>
    <w:rsid w:val="009C7D8A"/>
    <w:rsid w:val="009D146B"/>
    <w:rsid w:val="009D37CF"/>
    <w:rsid w:val="009D4D28"/>
    <w:rsid w:val="009D5E9D"/>
    <w:rsid w:val="009E61B8"/>
    <w:rsid w:val="009E7D01"/>
    <w:rsid w:val="009F6EBB"/>
    <w:rsid w:val="00A0056F"/>
    <w:rsid w:val="00A01FA6"/>
    <w:rsid w:val="00A1273D"/>
    <w:rsid w:val="00A150EE"/>
    <w:rsid w:val="00A16566"/>
    <w:rsid w:val="00A17851"/>
    <w:rsid w:val="00A21246"/>
    <w:rsid w:val="00A24ABE"/>
    <w:rsid w:val="00A251C9"/>
    <w:rsid w:val="00A27067"/>
    <w:rsid w:val="00A313BA"/>
    <w:rsid w:val="00A3305C"/>
    <w:rsid w:val="00A33D74"/>
    <w:rsid w:val="00A460D4"/>
    <w:rsid w:val="00A61FC7"/>
    <w:rsid w:val="00A73BF6"/>
    <w:rsid w:val="00A82FFD"/>
    <w:rsid w:val="00A858B4"/>
    <w:rsid w:val="00A85F30"/>
    <w:rsid w:val="00A95E71"/>
    <w:rsid w:val="00AB4D0B"/>
    <w:rsid w:val="00AB5D09"/>
    <w:rsid w:val="00AB740D"/>
    <w:rsid w:val="00AC11B0"/>
    <w:rsid w:val="00AC2DE8"/>
    <w:rsid w:val="00AD6181"/>
    <w:rsid w:val="00AE438D"/>
    <w:rsid w:val="00AE6735"/>
    <w:rsid w:val="00AF2136"/>
    <w:rsid w:val="00AF3D54"/>
    <w:rsid w:val="00AF424B"/>
    <w:rsid w:val="00B06806"/>
    <w:rsid w:val="00B06FBE"/>
    <w:rsid w:val="00B458E3"/>
    <w:rsid w:val="00B46061"/>
    <w:rsid w:val="00B5080B"/>
    <w:rsid w:val="00B531FF"/>
    <w:rsid w:val="00B572E1"/>
    <w:rsid w:val="00B661CC"/>
    <w:rsid w:val="00B7287F"/>
    <w:rsid w:val="00B80068"/>
    <w:rsid w:val="00B8367A"/>
    <w:rsid w:val="00B83DA4"/>
    <w:rsid w:val="00B86A21"/>
    <w:rsid w:val="00B8797A"/>
    <w:rsid w:val="00B916B3"/>
    <w:rsid w:val="00B927FF"/>
    <w:rsid w:val="00B92C59"/>
    <w:rsid w:val="00BB3434"/>
    <w:rsid w:val="00BB5FC1"/>
    <w:rsid w:val="00BC2A65"/>
    <w:rsid w:val="00BD2632"/>
    <w:rsid w:val="00BD385A"/>
    <w:rsid w:val="00BD5B16"/>
    <w:rsid w:val="00BE02FF"/>
    <w:rsid w:val="00BE4C84"/>
    <w:rsid w:val="00BF095C"/>
    <w:rsid w:val="00BF1791"/>
    <w:rsid w:val="00BF3EEF"/>
    <w:rsid w:val="00C02810"/>
    <w:rsid w:val="00C02FF8"/>
    <w:rsid w:val="00C07181"/>
    <w:rsid w:val="00C1403C"/>
    <w:rsid w:val="00C229E8"/>
    <w:rsid w:val="00C31C88"/>
    <w:rsid w:val="00C40394"/>
    <w:rsid w:val="00C408EA"/>
    <w:rsid w:val="00C46674"/>
    <w:rsid w:val="00C64CA7"/>
    <w:rsid w:val="00C839DF"/>
    <w:rsid w:val="00C84997"/>
    <w:rsid w:val="00C86826"/>
    <w:rsid w:val="00C86F90"/>
    <w:rsid w:val="00C92EE9"/>
    <w:rsid w:val="00C96A90"/>
    <w:rsid w:val="00CA2250"/>
    <w:rsid w:val="00CA39A6"/>
    <w:rsid w:val="00CA503F"/>
    <w:rsid w:val="00CD0FD4"/>
    <w:rsid w:val="00CE204C"/>
    <w:rsid w:val="00CE3B91"/>
    <w:rsid w:val="00CE4B51"/>
    <w:rsid w:val="00CE692A"/>
    <w:rsid w:val="00CE6FC9"/>
    <w:rsid w:val="00CF6C84"/>
    <w:rsid w:val="00D11854"/>
    <w:rsid w:val="00D20A97"/>
    <w:rsid w:val="00D22932"/>
    <w:rsid w:val="00D27B64"/>
    <w:rsid w:val="00D307A0"/>
    <w:rsid w:val="00D30F91"/>
    <w:rsid w:val="00D403BB"/>
    <w:rsid w:val="00D42CB8"/>
    <w:rsid w:val="00D4495C"/>
    <w:rsid w:val="00D45C87"/>
    <w:rsid w:val="00D5051F"/>
    <w:rsid w:val="00D52338"/>
    <w:rsid w:val="00D544D0"/>
    <w:rsid w:val="00D7347E"/>
    <w:rsid w:val="00DA353D"/>
    <w:rsid w:val="00DA5542"/>
    <w:rsid w:val="00DA7B7F"/>
    <w:rsid w:val="00DB254A"/>
    <w:rsid w:val="00DB77FC"/>
    <w:rsid w:val="00DC0443"/>
    <w:rsid w:val="00DC6C12"/>
    <w:rsid w:val="00DE6EA3"/>
    <w:rsid w:val="00DF2345"/>
    <w:rsid w:val="00DF32B4"/>
    <w:rsid w:val="00DF3674"/>
    <w:rsid w:val="00E1386C"/>
    <w:rsid w:val="00E20697"/>
    <w:rsid w:val="00E245E1"/>
    <w:rsid w:val="00E32B3E"/>
    <w:rsid w:val="00E34010"/>
    <w:rsid w:val="00E36DD4"/>
    <w:rsid w:val="00E4203E"/>
    <w:rsid w:val="00E52A52"/>
    <w:rsid w:val="00E6203E"/>
    <w:rsid w:val="00E6227D"/>
    <w:rsid w:val="00E62F94"/>
    <w:rsid w:val="00E67A2C"/>
    <w:rsid w:val="00E67B08"/>
    <w:rsid w:val="00E72EC4"/>
    <w:rsid w:val="00E80CD9"/>
    <w:rsid w:val="00E927A3"/>
    <w:rsid w:val="00E95F20"/>
    <w:rsid w:val="00EA2D3B"/>
    <w:rsid w:val="00EA646F"/>
    <w:rsid w:val="00EB3ECB"/>
    <w:rsid w:val="00EE323E"/>
    <w:rsid w:val="00F13862"/>
    <w:rsid w:val="00F14E93"/>
    <w:rsid w:val="00F22519"/>
    <w:rsid w:val="00F30443"/>
    <w:rsid w:val="00F33507"/>
    <w:rsid w:val="00F42EA1"/>
    <w:rsid w:val="00F5289A"/>
    <w:rsid w:val="00F54D3C"/>
    <w:rsid w:val="00F574A0"/>
    <w:rsid w:val="00F6214A"/>
    <w:rsid w:val="00F860D4"/>
    <w:rsid w:val="00F949DA"/>
    <w:rsid w:val="00F972D0"/>
    <w:rsid w:val="00FA0F5D"/>
    <w:rsid w:val="00FA1823"/>
    <w:rsid w:val="00FA1F20"/>
    <w:rsid w:val="00FA3598"/>
    <w:rsid w:val="00FD4053"/>
    <w:rsid w:val="00FD7CD8"/>
    <w:rsid w:val="00FE06CB"/>
    <w:rsid w:val="00FE369A"/>
    <w:rsid w:val="00FF49A5"/>
    <w:rsid w:val="00FF6D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5929D3"/>
  <w15:chartTrackingRefBased/>
  <w15:docId w15:val="{286467D0-BEB1-8D4A-912E-4467577C8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379"/>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4B2BA6"/>
    <w:pPr>
      <w:keepNext/>
      <w:keepLines/>
      <w:spacing w:before="240"/>
      <w:outlineLvl w:val="0"/>
    </w:pPr>
    <w:rPr>
      <w:rFonts w:ascii="Calibri Light" w:hAnsi="Calibri Light"/>
      <w:color w:val="2F5496"/>
      <w:sz w:val="32"/>
      <w:szCs w:val="32"/>
    </w:rPr>
  </w:style>
  <w:style w:type="paragraph" w:styleId="Heading2">
    <w:name w:val="heading 2"/>
    <w:basedOn w:val="Normal"/>
    <w:next w:val="Normal"/>
    <w:link w:val="Heading2Char"/>
    <w:uiPriority w:val="9"/>
    <w:unhideWhenUsed/>
    <w:qFormat/>
    <w:rsid w:val="004B2BA6"/>
    <w:pPr>
      <w:keepNext/>
      <w:keepLines/>
      <w:spacing w:before="40"/>
      <w:outlineLvl w:val="1"/>
    </w:pPr>
    <w:rPr>
      <w:rFonts w:ascii="Calibri Light" w:hAnsi="Calibri Light"/>
      <w:color w:val="2F5496"/>
      <w:sz w:val="26"/>
      <w:szCs w:val="26"/>
    </w:rPr>
  </w:style>
  <w:style w:type="paragraph" w:styleId="Heading3">
    <w:name w:val="heading 3"/>
    <w:basedOn w:val="Normal"/>
    <w:next w:val="Normal"/>
    <w:link w:val="Heading3Char"/>
    <w:uiPriority w:val="9"/>
    <w:unhideWhenUsed/>
    <w:qFormat/>
    <w:rsid w:val="004B2BA6"/>
    <w:pPr>
      <w:keepNext/>
      <w:keepLines/>
      <w:spacing w:before="40"/>
      <w:outlineLvl w:val="2"/>
    </w:pPr>
    <w:rPr>
      <w:rFonts w:ascii="Calibri Light" w:hAnsi="Calibri Light"/>
      <w:color w:val="1F3763"/>
    </w:rPr>
  </w:style>
  <w:style w:type="paragraph" w:styleId="Heading4">
    <w:name w:val="heading 4"/>
    <w:basedOn w:val="Normal"/>
    <w:next w:val="Normal"/>
    <w:link w:val="Heading4Char"/>
    <w:uiPriority w:val="9"/>
    <w:semiHidden/>
    <w:unhideWhenUsed/>
    <w:qFormat/>
    <w:rsid w:val="004B2BA6"/>
    <w:pPr>
      <w:keepNext/>
      <w:keepLines/>
      <w:spacing w:before="40"/>
      <w:outlineLvl w:val="3"/>
    </w:pPr>
    <w:rPr>
      <w:rFonts w:ascii="Calibri Light" w:hAnsi="Calibri Light"/>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2BA6"/>
    <w:rPr>
      <w:rFonts w:ascii="Calibri Light" w:eastAsia="Times New Roman" w:hAnsi="Calibri Light" w:cs="Times New Roman"/>
      <w:color w:val="2F5496"/>
      <w:sz w:val="32"/>
      <w:szCs w:val="32"/>
      <w:lang w:eastAsia="en-GB"/>
    </w:rPr>
  </w:style>
  <w:style w:type="character" w:customStyle="1" w:styleId="Heading2Char">
    <w:name w:val="Heading 2 Char"/>
    <w:basedOn w:val="DefaultParagraphFont"/>
    <w:link w:val="Heading2"/>
    <w:uiPriority w:val="9"/>
    <w:rsid w:val="004B2BA6"/>
    <w:rPr>
      <w:rFonts w:ascii="Calibri Light" w:eastAsia="Times New Roman" w:hAnsi="Calibri Light" w:cs="Times New Roman"/>
      <w:color w:val="2F5496"/>
      <w:sz w:val="26"/>
      <w:szCs w:val="26"/>
      <w:lang w:eastAsia="en-GB"/>
    </w:rPr>
  </w:style>
  <w:style w:type="character" w:customStyle="1" w:styleId="Heading3Char">
    <w:name w:val="Heading 3 Char"/>
    <w:basedOn w:val="DefaultParagraphFont"/>
    <w:link w:val="Heading3"/>
    <w:uiPriority w:val="9"/>
    <w:rsid w:val="004B2BA6"/>
    <w:rPr>
      <w:rFonts w:ascii="Calibri Light" w:eastAsia="Times New Roman" w:hAnsi="Calibri Light" w:cs="Times New Roman"/>
      <w:color w:val="1F3763"/>
      <w:lang w:eastAsia="en-GB"/>
    </w:rPr>
  </w:style>
  <w:style w:type="character" w:customStyle="1" w:styleId="Heading4Char">
    <w:name w:val="Heading 4 Char"/>
    <w:basedOn w:val="DefaultParagraphFont"/>
    <w:link w:val="Heading4"/>
    <w:uiPriority w:val="9"/>
    <w:semiHidden/>
    <w:rsid w:val="004B2BA6"/>
    <w:rPr>
      <w:rFonts w:ascii="Calibri Light" w:eastAsia="Times New Roman" w:hAnsi="Calibri Light" w:cs="Times New Roman"/>
      <w:i/>
      <w:iCs/>
      <w:color w:val="2F5496"/>
      <w:lang w:eastAsia="en-GB"/>
    </w:rPr>
  </w:style>
  <w:style w:type="paragraph" w:styleId="BalloonText">
    <w:name w:val="Balloon Text"/>
    <w:basedOn w:val="Normal"/>
    <w:link w:val="BalloonTextChar"/>
    <w:uiPriority w:val="99"/>
    <w:semiHidden/>
    <w:unhideWhenUsed/>
    <w:rsid w:val="004B2BA6"/>
    <w:rPr>
      <w:sz w:val="18"/>
      <w:szCs w:val="18"/>
    </w:rPr>
  </w:style>
  <w:style w:type="character" w:customStyle="1" w:styleId="BalloonTextChar">
    <w:name w:val="Balloon Text Char"/>
    <w:basedOn w:val="DefaultParagraphFont"/>
    <w:link w:val="BalloonText"/>
    <w:uiPriority w:val="99"/>
    <w:semiHidden/>
    <w:rsid w:val="004B2BA6"/>
    <w:rPr>
      <w:rFonts w:ascii="Times New Roman" w:eastAsia="Times New Roman" w:hAnsi="Times New Roman" w:cs="Times New Roman"/>
      <w:sz w:val="18"/>
      <w:szCs w:val="18"/>
      <w:lang w:eastAsia="en-GB"/>
    </w:rPr>
  </w:style>
  <w:style w:type="paragraph" w:customStyle="1" w:styleId="Heading11">
    <w:name w:val="Heading 11"/>
    <w:basedOn w:val="Normal"/>
    <w:next w:val="Normal"/>
    <w:uiPriority w:val="9"/>
    <w:qFormat/>
    <w:rsid w:val="004B2BA6"/>
    <w:pPr>
      <w:keepNext/>
      <w:keepLines/>
      <w:spacing w:before="240"/>
      <w:outlineLvl w:val="0"/>
    </w:pPr>
    <w:rPr>
      <w:rFonts w:ascii="Calibri Light" w:hAnsi="Calibri Light"/>
      <w:color w:val="2F5496"/>
      <w:sz w:val="32"/>
      <w:szCs w:val="32"/>
    </w:rPr>
  </w:style>
  <w:style w:type="paragraph" w:customStyle="1" w:styleId="Heading21">
    <w:name w:val="Heading 21"/>
    <w:basedOn w:val="Normal"/>
    <w:next w:val="Normal"/>
    <w:uiPriority w:val="9"/>
    <w:unhideWhenUsed/>
    <w:qFormat/>
    <w:rsid w:val="004B2BA6"/>
    <w:pPr>
      <w:keepNext/>
      <w:keepLines/>
      <w:spacing w:before="40"/>
      <w:outlineLvl w:val="1"/>
    </w:pPr>
    <w:rPr>
      <w:rFonts w:ascii="Calibri Light" w:hAnsi="Calibri Light"/>
      <w:color w:val="2F5496"/>
      <w:sz w:val="26"/>
      <w:szCs w:val="26"/>
    </w:rPr>
  </w:style>
  <w:style w:type="paragraph" w:customStyle="1" w:styleId="Heading31">
    <w:name w:val="Heading 31"/>
    <w:basedOn w:val="Normal"/>
    <w:next w:val="Normal"/>
    <w:uiPriority w:val="9"/>
    <w:unhideWhenUsed/>
    <w:qFormat/>
    <w:rsid w:val="004B2BA6"/>
    <w:pPr>
      <w:keepNext/>
      <w:keepLines/>
      <w:spacing w:before="40"/>
      <w:outlineLvl w:val="2"/>
    </w:pPr>
    <w:rPr>
      <w:rFonts w:ascii="Calibri Light" w:hAnsi="Calibri Light"/>
      <w:color w:val="1F3763"/>
    </w:rPr>
  </w:style>
  <w:style w:type="paragraph" w:customStyle="1" w:styleId="Heading41">
    <w:name w:val="Heading 41"/>
    <w:basedOn w:val="Normal"/>
    <w:next w:val="Normal"/>
    <w:uiPriority w:val="9"/>
    <w:unhideWhenUsed/>
    <w:qFormat/>
    <w:rsid w:val="004B2BA6"/>
    <w:pPr>
      <w:keepNext/>
      <w:keepLines/>
      <w:spacing w:before="40"/>
      <w:outlineLvl w:val="3"/>
    </w:pPr>
    <w:rPr>
      <w:rFonts w:ascii="Calibri Light" w:hAnsi="Calibri Light"/>
      <w:i/>
      <w:iCs/>
      <w:color w:val="2F5496"/>
    </w:rPr>
  </w:style>
  <w:style w:type="numbering" w:customStyle="1" w:styleId="NoList1">
    <w:name w:val="No List1"/>
    <w:next w:val="NoList"/>
    <w:uiPriority w:val="99"/>
    <w:semiHidden/>
    <w:unhideWhenUsed/>
    <w:rsid w:val="004B2BA6"/>
  </w:style>
  <w:style w:type="character" w:styleId="CommentReference">
    <w:name w:val="annotation reference"/>
    <w:basedOn w:val="DefaultParagraphFont"/>
    <w:uiPriority w:val="99"/>
    <w:semiHidden/>
    <w:unhideWhenUsed/>
    <w:rsid w:val="004B2BA6"/>
    <w:rPr>
      <w:sz w:val="16"/>
      <w:szCs w:val="16"/>
    </w:rPr>
  </w:style>
  <w:style w:type="paragraph" w:styleId="CommentText">
    <w:name w:val="annotation text"/>
    <w:basedOn w:val="Normal"/>
    <w:link w:val="CommentTextChar"/>
    <w:uiPriority w:val="99"/>
    <w:unhideWhenUsed/>
    <w:rsid w:val="004B2BA6"/>
    <w:rPr>
      <w:sz w:val="20"/>
      <w:szCs w:val="20"/>
    </w:rPr>
  </w:style>
  <w:style w:type="character" w:customStyle="1" w:styleId="CommentTextChar">
    <w:name w:val="Comment Text Char"/>
    <w:basedOn w:val="DefaultParagraphFont"/>
    <w:link w:val="CommentText"/>
    <w:uiPriority w:val="99"/>
    <w:rsid w:val="004B2BA6"/>
    <w:rPr>
      <w:rFonts w:ascii="Times New Roman" w:eastAsia="Times New Roman" w:hAnsi="Times New Roman" w:cs="Times New Roman"/>
      <w:sz w:val="20"/>
      <w:szCs w:val="20"/>
      <w:lang w:eastAsia="en-GB"/>
    </w:rPr>
  </w:style>
  <w:style w:type="table" w:styleId="TableGrid">
    <w:name w:val="Table Grid"/>
    <w:basedOn w:val="TableNormal"/>
    <w:uiPriority w:val="39"/>
    <w:rsid w:val="004B2B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B2BA6"/>
    <w:pPr>
      <w:ind w:left="720"/>
      <w:contextualSpacing/>
    </w:pPr>
  </w:style>
  <w:style w:type="paragraph" w:styleId="Header">
    <w:name w:val="header"/>
    <w:basedOn w:val="Normal"/>
    <w:link w:val="HeaderChar"/>
    <w:uiPriority w:val="99"/>
    <w:unhideWhenUsed/>
    <w:rsid w:val="004B2BA6"/>
    <w:pPr>
      <w:tabs>
        <w:tab w:val="center" w:pos="4680"/>
        <w:tab w:val="right" w:pos="9360"/>
      </w:tabs>
    </w:pPr>
  </w:style>
  <w:style w:type="character" w:customStyle="1" w:styleId="HeaderChar">
    <w:name w:val="Header Char"/>
    <w:basedOn w:val="DefaultParagraphFont"/>
    <w:link w:val="Header"/>
    <w:uiPriority w:val="99"/>
    <w:rsid w:val="004B2BA6"/>
    <w:rPr>
      <w:rFonts w:ascii="Times New Roman" w:eastAsia="Times New Roman" w:hAnsi="Times New Roman" w:cs="Times New Roman"/>
      <w:lang w:eastAsia="en-GB"/>
    </w:rPr>
  </w:style>
  <w:style w:type="paragraph" w:styleId="Footer">
    <w:name w:val="footer"/>
    <w:basedOn w:val="Normal"/>
    <w:link w:val="FooterChar"/>
    <w:uiPriority w:val="99"/>
    <w:unhideWhenUsed/>
    <w:rsid w:val="004B2BA6"/>
    <w:pPr>
      <w:tabs>
        <w:tab w:val="center" w:pos="4680"/>
        <w:tab w:val="right" w:pos="9360"/>
      </w:tabs>
    </w:pPr>
  </w:style>
  <w:style w:type="character" w:customStyle="1" w:styleId="FooterChar">
    <w:name w:val="Footer Char"/>
    <w:basedOn w:val="DefaultParagraphFont"/>
    <w:link w:val="Footer"/>
    <w:uiPriority w:val="99"/>
    <w:rsid w:val="004B2BA6"/>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4B2BA6"/>
  </w:style>
  <w:style w:type="character" w:styleId="Hyperlink">
    <w:name w:val="Hyperlink"/>
    <w:basedOn w:val="DefaultParagraphFont"/>
    <w:uiPriority w:val="99"/>
    <w:unhideWhenUsed/>
    <w:rsid w:val="004B2BA6"/>
    <w:rPr>
      <w:color w:val="0000FF"/>
      <w:u w:val="single"/>
    </w:rPr>
  </w:style>
  <w:style w:type="character" w:customStyle="1" w:styleId="UnresolvedMention1">
    <w:name w:val="Unresolved Mention1"/>
    <w:basedOn w:val="DefaultParagraphFont"/>
    <w:uiPriority w:val="99"/>
    <w:rsid w:val="004B2BA6"/>
    <w:rPr>
      <w:color w:val="605E5C"/>
      <w:shd w:val="clear" w:color="auto" w:fill="E1DFDD"/>
    </w:rPr>
  </w:style>
  <w:style w:type="paragraph" w:styleId="NormalWeb">
    <w:name w:val="Normal (Web)"/>
    <w:basedOn w:val="Normal"/>
    <w:uiPriority w:val="99"/>
    <w:semiHidden/>
    <w:unhideWhenUsed/>
    <w:rsid w:val="004B2BA6"/>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4B2BA6"/>
    <w:rPr>
      <w:b/>
      <w:bCs/>
    </w:rPr>
  </w:style>
  <w:style w:type="character" w:customStyle="1" w:styleId="CommentSubjectChar">
    <w:name w:val="Comment Subject Char"/>
    <w:basedOn w:val="CommentTextChar"/>
    <w:link w:val="CommentSubject"/>
    <w:uiPriority w:val="99"/>
    <w:semiHidden/>
    <w:rsid w:val="004B2BA6"/>
    <w:rPr>
      <w:rFonts w:ascii="Times New Roman" w:eastAsia="Times New Roman" w:hAnsi="Times New Roman" w:cs="Times New Roman"/>
      <w:b/>
      <w:bCs/>
      <w:sz w:val="20"/>
      <w:szCs w:val="20"/>
      <w:lang w:eastAsia="en-GB"/>
    </w:rPr>
  </w:style>
  <w:style w:type="paragraph" w:styleId="Revision">
    <w:name w:val="Revision"/>
    <w:hidden/>
    <w:uiPriority w:val="99"/>
    <w:semiHidden/>
    <w:rsid w:val="004B2BA6"/>
    <w:rPr>
      <w:rFonts w:ascii="Times New Roman" w:eastAsia="Times New Roman" w:hAnsi="Times New Roman" w:cs="Times New Roman"/>
      <w:lang w:eastAsia="en-GB"/>
    </w:rPr>
  </w:style>
  <w:style w:type="character" w:customStyle="1" w:styleId="authors">
    <w:name w:val="authors"/>
    <w:basedOn w:val="DefaultParagraphFont"/>
    <w:rsid w:val="004B2BA6"/>
  </w:style>
  <w:style w:type="character" w:customStyle="1" w:styleId="Date1">
    <w:name w:val="Date1"/>
    <w:basedOn w:val="DefaultParagraphFont"/>
    <w:rsid w:val="004B2BA6"/>
  </w:style>
  <w:style w:type="character" w:customStyle="1" w:styleId="arttitle">
    <w:name w:val="art_title"/>
    <w:basedOn w:val="DefaultParagraphFont"/>
    <w:rsid w:val="004B2BA6"/>
  </w:style>
  <w:style w:type="character" w:customStyle="1" w:styleId="serialtitle">
    <w:name w:val="serial_title"/>
    <w:basedOn w:val="DefaultParagraphFont"/>
    <w:rsid w:val="004B2BA6"/>
  </w:style>
  <w:style w:type="character" w:customStyle="1" w:styleId="volumeissue">
    <w:name w:val="volume_issue"/>
    <w:basedOn w:val="DefaultParagraphFont"/>
    <w:rsid w:val="004B2BA6"/>
  </w:style>
  <w:style w:type="character" w:customStyle="1" w:styleId="pagerange">
    <w:name w:val="page_range"/>
    <w:basedOn w:val="DefaultParagraphFont"/>
    <w:rsid w:val="004B2BA6"/>
  </w:style>
  <w:style w:type="character" w:customStyle="1" w:styleId="doilink">
    <w:name w:val="doi_link"/>
    <w:basedOn w:val="DefaultParagraphFont"/>
    <w:rsid w:val="004B2BA6"/>
  </w:style>
  <w:style w:type="character" w:customStyle="1" w:styleId="Heading1Char1">
    <w:name w:val="Heading 1 Char1"/>
    <w:basedOn w:val="DefaultParagraphFont"/>
    <w:uiPriority w:val="9"/>
    <w:rsid w:val="004B2BA6"/>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4B2BA6"/>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4B2BA6"/>
    <w:rPr>
      <w:rFonts w:asciiTheme="majorHAnsi" w:eastAsiaTheme="majorEastAsia" w:hAnsiTheme="majorHAnsi" w:cstheme="majorBidi"/>
      <w:color w:val="1F3763" w:themeColor="accent1" w:themeShade="7F"/>
    </w:rPr>
  </w:style>
  <w:style w:type="character" w:customStyle="1" w:styleId="Heading4Char1">
    <w:name w:val="Heading 4 Char1"/>
    <w:basedOn w:val="DefaultParagraphFont"/>
    <w:uiPriority w:val="9"/>
    <w:semiHidden/>
    <w:rsid w:val="004B2BA6"/>
    <w:rPr>
      <w:rFonts w:asciiTheme="majorHAnsi" w:eastAsiaTheme="majorEastAsia" w:hAnsiTheme="majorHAnsi" w:cstheme="majorBidi"/>
      <w:i/>
      <w:iCs/>
      <w:color w:val="2F5496" w:themeColor="accent1" w:themeShade="BF"/>
    </w:rPr>
  </w:style>
  <w:style w:type="character" w:customStyle="1" w:styleId="xref-sep">
    <w:name w:val="xref-sep"/>
    <w:basedOn w:val="DefaultParagraphFont"/>
    <w:rsid w:val="004B2BA6"/>
  </w:style>
  <w:style w:type="character" w:customStyle="1" w:styleId="apple-converted-space">
    <w:name w:val="apple-converted-space"/>
    <w:basedOn w:val="DefaultParagraphFont"/>
    <w:rsid w:val="004B2BA6"/>
  </w:style>
  <w:style w:type="character" w:customStyle="1" w:styleId="UnresolvedMention2">
    <w:name w:val="Unresolved Mention2"/>
    <w:basedOn w:val="DefaultParagraphFont"/>
    <w:uiPriority w:val="99"/>
    <w:semiHidden/>
    <w:unhideWhenUsed/>
    <w:rsid w:val="008E5847"/>
    <w:rPr>
      <w:color w:val="605E5C"/>
      <w:shd w:val="clear" w:color="auto" w:fill="E1DFDD"/>
    </w:rPr>
  </w:style>
  <w:style w:type="character" w:customStyle="1" w:styleId="a">
    <w:name w:val="_"/>
    <w:basedOn w:val="DefaultParagraphFont"/>
    <w:rsid w:val="00FA1823"/>
  </w:style>
  <w:style w:type="character" w:customStyle="1" w:styleId="ff2">
    <w:name w:val="ff2"/>
    <w:basedOn w:val="DefaultParagraphFont"/>
    <w:rsid w:val="00FA1823"/>
  </w:style>
  <w:style w:type="character" w:customStyle="1" w:styleId="ff1">
    <w:name w:val="ff1"/>
    <w:basedOn w:val="DefaultParagraphFont"/>
    <w:rsid w:val="00FA18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463704">
      <w:bodyDiv w:val="1"/>
      <w:marLeft w:val="0"/>
      <w:marRight w:val="0"/>
      <w:marTop w:val="0"/>
      <w:marBottom w:val="0"/>
      <w:divBdr>
        <w:top w:val="none" w:sz="0" w:space="0" w:color="auto"/>
        <w:left w:val="none" w:sz="0" w:space="0" w:color="auto"/>
        <w:bottom w:val="none" w:sz="0" w:space="0" w:color="auto"/>
        <w:right w:val="none" w:sz="0" w:space="0" w:color="auto"/>
      </w:divBdr>
    </w:div>
    <w:div w:id="146095596">
      <w:bodyDiv w:val="1"/>
      <w:marLeft w:val="0"/>
      <w:marRight w:val="0"/>
      <w:marTop w:val="0"/>
      <w:marBottom w:val="0"/>
      <w:divBdr>
        <w:top w:val="none" w:sz="0" w:space="0" w:color="auto"/>
        <w:left w:val="none" w:sz="0" w:space="0" w:color="auto"/>
        <w:bottom w:val="none" w:sz="0" w:space="0" w:color="auto"/>
        <w:right w:val="none" w:sz="0" w:space="0" w:color="auto"/>
      </w:divBdr>
    </w:div>
    <w:div w:id="162283092">
      <w:bodyDiv w:val="1"/>
      <w:marLeft w:val="0"/>
      <w:marRight w:val="0"/>
      <w:marTop w:val="0"/>
      <w:marBottom w:val="0"/>
      <w:divBdr>
        <w:top w:val="none" w:sz="0" w:space="0" w:color="auto"/>
        <w:left w:val="none" w:sz="0" w:space="0" w:color="auto"/>
        <w:bottom w:val="none" w:sz="0" w:space="0" w:color="auto"/>
        <w:right w:val="none" w:sz="0" w:space="0" w:color="auto"/>
      </w:divBdr>
    </w:div>
    <w:div w:id="312371707">
      <w:bodyDiv w:val="1"/>
      <w:marLeft w:val="0"/>
      <w:marRight w:val="0"/>
      <w:marTop w:val="0"/>
      <w:marBottom w:val="0"/>
      <w:divBdr>
        <w:top w:val="none" w:sz="0" w:space="0" w:color="auto"/>
        <w:left w:val="none" w:sz="0" w:space="0" w:color="auto"/>
        <w:bottom w:val="none" w:sz="0" w:space="0" w:color="auto"/>
        <w:right w:val="none" w:sz="0" w:space="0" w:color="auto"/>
      </w:divBdr>
    </w:div>
    <w:div w:id="414322253">
      <w:bodyDiv w:val="1"/>
      <w:marLeft w:val="0"/>
      <w:marRight w:val="0"/>
      <w:marTop w:val="0"/>
      <w:marBottom w:val="0"/>
      <w:divBdr>
        <w:top w:val="none" w:sz="0" w:space="0" w:color="auto"/>
        <w:left w:val="none" w:sz="0" w:space="0" w:color="auto"/>
        <w:bottom w:val="none" w:sz="0" w:space="0" w:color="auto"/>
        <w:right w:val="none" w:sz="0" w:space="0" w:color="auto"/>
      </w:divBdr>
    </w:div>
    <w:div w:id="440219929">
      <w:bodyDiv w:val="1"/>
      <w:marLeft w:val="0"/>
      <w:marRight w:val="0"/>
      <w:marTop w:val="0"/>
      <w:marBottom w:val="0"/>
      <w:divBdr>
        <w:top w:val="none" w:sz="0" w:space="0" w:color="auto"/>
        <w:left w:val="none" w:sz="0" w:space="0" w:color="auto"/>
        <w:bottom w:val="none" w:sz="0" w:space="0" w:color="auto"/>
        <w:right w:val="none" w:sz="0" w:space="0" w:color="auto"/>
      </w:divBdr>
    </w:div>
    <w:div w:id="748380245">
      <w:bodyDiv w:val="1"/>
      <w:marLeft w:val="0"/>
      <w:marRight w:val="0"/>
      <w:marTop w:val="0"/>
      <w:marBottom w:val="0"/>
      <w:divBdr>
        <w:top w:val="none" w:sz="0" w:space="0" w:color="auto"/>
        <w:left w:val="none" w:sz="0" w:space="0" w:color="auto"/>
        <w:bottom w:val="none" w:sz="0" w:space="0" w:color="auto"/>
        <w:right w:val="none" w:sz="0" w:space="0" w:color="auto"/>
      </w:divBdr>
    </w:div>
    <w:div w:id="762991992">
      <w:bodyDiv w:val="1"/>
      <w:marLeft w:val="0"/>
      <w:marRight w:val="0"/>
      <w:marTop w:val="0"/>
      <w:marBottom w:val="0"/>
      <w:divBdr>
        <w:top w:val="none" w:sz="0" w:space="0" w:color="auto"/>
        <w:left w:val="none" w:sz="0" w:space="0" w:color="auto"/>
        <w:bottom w:val="none" w:sz="0" w:space="0" w:color="auto"/>
        <w:right w:val="none" w:sz="0" w:space="0" w:color="auto"/>
      </w:divBdr>
    </w:div>
    <w:div w:id="787312255">
      <w:bodyDiv w:val="1"/>
      <w:marLeft w:val="0"/>
      <w:marRight w:val="0"/>
      <w:marTop w:val="0"/>
      <w:marBottom w:val="0"/>
      <w:divBdr>
        <w:top w:val="none" w:sz="0" w:space="0" w:color="auto"/>
        <w:left w:val="none" w:sz="0" w:space="0" w:color="auto"/>
        <w:bottom w:val="none" w:sz="0" w:space="0" w:color="auto"/>
        <w:right w:val="none" w:sz="0" w:space="0" w:color="auto"/>
      </w:divBdr>
    </w:div>
    <w:div w:id="824050676">
      <w:bodyDiv w:val="1"/>
      <w:marLeft w:val="0"/>
      <w:marRight w:val="0"/>
      <w:marTop w:val="0"/>
      <w:marBottom w:val="0"/>
      <w:divBdr>
        <w:top w:val="none" w:sz="0" w:space="0" w:color="auto"/>
        <w:left w:val="none" w:sz="0" w:space="0" w:color="auto"/>
        <w:bottom w:val="none" w:sz="0" w:space="0" w:color="auto"/>
        <w:right w:val="none" w:sz="0" w:space="0" w:color="auto"/>
      </w:divBdr>
    </w:div>
    <w:div w:id="968164619">
      <w:bodyDiv w:val="1"/>
      <w:marLeft w:val="0"/>
      <w:marRight w:val="0"/>
      <w:marTop w:val="0"/>
      <w:marBottom w:val="0"/>
      <w:divBdr>
        <w:top w:val="none" w:sz="0" w:space="0" w:color="auto"/>
        <w:left w:val="none" w:sz="0" w:space="0" w:color="auto"/>
        <w:bottom w:val="none" w:sz="0" w:space="0" w:color="auto"/>
        <w:right w:val="none" w:sz="0" w:space="0" w:color="auto"/>
      </w:divBdr>
      <w:divsChild>
        <w:div w:id="1848522207">
          <w:marLeft w:val="360"/>
          <w:marRight w:val="0"/>
          <w:marTop w:val="200"/>
          <w:marBottom w:val="0"/>
          <w:divBdr>
            <w:top w:val="none" w:sz="0" w:space="0" w:color="auto"/>
            <w:left w:val="none" w:sz="0" w:space="0" w:color="auto"/>
            <w:bottom w:val="none" w:sz="0" w:space="0" w:color="auto"/>
            <w:right w:val="none" w:sz="0" w:space="0" w:color="auto"/>
          </w:divBdr>
        </w:div>
      </w:divsChild>
    </w:div>
    <w:div w:id="1136265572">
      <w:bodyDiv w:val="1"/>
      <w:marLeft w:val="0"/>
      <w:marRight w:val="0"/>
      <w:marTop w:val="0"/>
      <w:marBottom w:val="0"/>
      <w:divBdr>
        <w:top w:val="none" w:sz="0" w:space="0" w:color="auto"/>
        <w:left w:val="none" w:sz="0" w:space="0" w:color="auto"/>
        <w:bottom w:val="none" w:sz="0" w:space="0" w:color="auto"/>
        <w:right w:val="none" w:sz="0" w:space="0" w:color="auto"/>
      </w:divBdr>
    </w:div>
    <w:div w:id="1170488170">
      <w:bodyDiv w:val="1"/>
      <w:marLeft w:val="0"/>
      <w:marRight w:val="0"/>
      <w:marTop w:val="0"/>
      <w:marBottom w:val="0"/>
      <w:divBdr>
        <w:top w:val="none" w:sz="0" w:space="0" w:color="auto"/>
        <w:left w:val="none" w:sz="0" w:space="0" w:color="auto"/>
        <w:bottom w:val="none" w:sz="0" w:space="0" w:color="auto"/>
        <w:right w:val="none" w:sz="0" w:space="0" w:color="auto"/>
      </w:divBdr>
    </w:div>
    <w:div w:id="1239287795">
      <w:bodyDiv w:val="1"/>
      <w:marLeft w:val="0"/>
      <w:marRight w:val="0"/>
      <w:marTop w:val="0"/>
      <w:marBottom w:val="0"/>
      <w:divBdr>
        <w:top w:val="none" w:sz="0" w:space="0" w:color="auto"/>
        <w:left w:val="none" w:sz="0" w:space="0" w:color="auto"/>
        <w:bottom w:val="none" w:sz="0" w:space="0" w:color="auto"/>
        <w:right w:val="none" w:sz="0" w:space="0" w:color="auto"/>
      </w:divBdr>
    </w:div>
    <w:div w:id="1261835763">
      <w:bodyDiv w:val="1"/>
      <w:marLeft w:val="0"/>
      <w:marRight w:val="0"/>
      <w:marTop w:val="0"/>
      <w:marBottom w:val="0"/>
      <w:divBdr>
        <w:top w:val="none" w:sz="0" w:space="0" w:color="auto"/>
        <w:left w:val="none" w:sz="0" w:space="0" w:color="auto"/>
        <w:bottom w:val="none" w:sz="0" w:space="0" w:color="auto"/>
        <w:right w:val="none" w:sz="0" w:space="0" w:color="auto"/>
      </w:divBdr>
    </w:div>
    <w:div w:id="1333606440">
      <w:bodyDiv w:val="1"/>
      <w:marLeft w:val="0"/>
      <w:marRight w:val="0"/>
      <w:marTop w:val="0"/>
      <w:marBottom w:val="0"/>
      <w:divBdr>
        <w:top w:val="none" w:sz="0" w:space="0" w:color="auto"/>
        <w:left w:val="none" w:sz="0" w:space="0" w:color="auto"/>
        <w:bottom w:val="none" w:sz="0" w:space="0" w:color="auto"/>
        <w:right w:val="none" w:sz="0" w:space="0" w:color="auto"/>
      </w:divBdr>
    </w:div>
    <w:div w:id="1373112647">
      <w:bodyDiv w:val="1"/>
      <w:marLeft w:val="0"/>
      <w:marRight w:val="0"/>
      <w:marTop w:val="0"/>
      <w:marBottom w:val="0"/>
      <w:divBdr>
        <w:top w:val="none" w:sz="0" w:space="0" w:color="auto"/>
        <w:left w:val="none" w:sz="0" w:space="0" w:color="auto"/>
        <w:bottom w:val="none" w:sz="0" w:space="0" w:color="auto"/>
        <w:right w:val="none" w:sz="0" w:space="0" w:color="auto"/>
      </w:divBdr>
    </w:div>
    <w:div w:id="1408068631">
      <w:bodyDiv w:val="1"/>
      <w:marLeft w:val="0"/>
      <w:marRight w:val="0"/>
      <w:marTop w:val="0"/>
      <w:marBottom w:val="0"/>
      <w:divBdr>
        <w:top w:val="none" w:sz="0" w:space="0" w:color="auto"/>
        <w:left w:val="none" w:sz="0" w:space="0" w:color="auto"/>
        <w:bottom w:val="none" w:sz="0" w:space="0" w:color="auto"/>
        <w:right w:val="none" w:sz="0" w:space="0" w:color="auto"/>
      </w:divBdr>
    </w:div>
    <w:div w:id="1589583946">
      <w:bodyDiv w:val="1"/>
      <w:marLeft w:val="0"/>
      <w:marRight w:val="0"/>
      <w:marTop w:val="0"/>
      <w:marBottom w:val="0"/>
      <w:divBdr>
        <w:top w:val="none" w:sz="0" w:space="0" w:color="auto"/>
        <w:left w:val="none" w:sz="0" w:space="0" w:color="auto"/>
        <w:bottom w:val="none" w:sz="0" w:space="0" w:color="auto"/>
        <w:right w:val="none" w:sz="0" w:space="0" w:color="auto"/>
      </w:divBdr>
    </w:div>
    <w:div w:id="1621914563">
      <w:bodyDiv w:val="1"/>
      <w:marLeft w:val="0"/>
      <w:marRight w:val="0"/>
      <w:marTop w:val="0"/>
      <w:marBottom w:val="0"/>
      <w:divBdr>
        <w:top w:val="none" w:sz="0" w:space="0" w:color="auto"/>
        <w:left w:val="none" w:sz="0" w:space="0" w:color="auto"/>
        <w:bottom w:val="none" w:sz="0" w:space="0" w:color="auto"/>
        <w:right w:val="none" w:sz="0" w:space="0" w:color="auto"/>
      </w:divBdr>
      <w:divsChild>
        <w:div w:id="1526748030">
          <w:marLeft w:val="0"/>
          <w:marRight w:val="0"/>
          <w:marTop w:val="0"/>
          <w:marBottom w:val="0"/>
          <w:divBdr>
            <w:top w:val="none" w:sz="0" w:space="0" w:color="auto"/>
            <w:left w:val="none" w:sz="0" w:space="0" w:color="auto"/>
            <w:bottom w:val="none" w:sz="0" w:space="0" w:color="auto"/>
            <w:right w:val="none" w:sz="0" w:space="0" w:color="auto"/>
          </w:divBdr>
        </w:div>
        <w:div w:id="670957613">
          <w:marLeft w:val="0"/>
          <w:marRight w:val="0"/>
          <w:marTop w:val="0"/>
          <w:marBottom w:val="0"/>
          <w:divBdr>
            <w:top w:val="none" w:sz="0" w:space="0" w:color="auto"/>
            <w:left w:val="none" w:sz="0" w:space="0" w:color="auto"/>
            <w:bottom w:val="none" w:sz="0" w:space="0" w:color="auto"/>
            <w:right w:val="none" w:sz="0" w:space="0" w:color="auto"/>
          </w:divBdr>
        </w:div>
        <w:div w:id="1157452922">
          <w:marLeft w:val="0"/>
          <w:marRight w:val="0"/>
          <w:marTop w:val="0"/>
          <w:marBottom w:val="0"/>
          <w:divBdr>
            <w:top w:val="none" w:sz="0" w:space="0" w:color="auto"/>
            <w:left w:val="none" w:sz="0" w:space="0" w:color="auto"/>
            <w:bottom w:val="none" w:sz="0" w:space="0" w:color="auto"/>
            <w:right w:val="none" w:sz="0" w:space="0" w:color="auto"/>
          </w:divBdr>
        </w:div>
      </w:divsChild>
    </w:div>
    <w:div w:id="1801878429">
      <w:bodyDiv w:val="1"/>
      <w:marLeft w:val="0"/>
      <w:marRight w:val="0"/>
      <w:marTop w:val="0"/>
      <w:marBottom w:val="0"/>
      <w:divBdr>
        <w:top w:val="none" w:sz="0" w:space="0" w:color="auto"/>
        <w:left w:val="none" w:sz="0" w:space="0" w:color="auto"/>
        <w:bottom w:val="none" w:sz="0" w:space="0" w:color="auto"/>
        <w:right w:val="none" w:sz="0" w:space="0" w:color="auto"/>
      </w:divBdr>
    </w:div>
    <w:div w:id="1875002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E2D963-5C50-4D2B-A44F-A9DA45047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34</Pages>
  <Words>159234</Words>
  <Characters>907637</Characters>
  <Application>Microsoft Office Word</Application>
  <DocSecurity>0</DocSecurity>
  <Lines>7563</Lines>
  <Paragraphs>2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Smith</dc:creator>
  <cp:keywords/>
  <dc:description/>
  <cp:lastModifiedBy>Hannah Smith</cp:lastModifiedBy>
  <cp:revision>24</cp:revision>
  <dcterms:created xsi:type="dcterms:W3CDTF">2021-03-10T08:54:00Z</dcterms:created>
  <dcterms:modified xsi:type="dcterms:W3CDTF">2021-03-12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mc-public-health</vt:lpwstr>
  </property>
  <property fmtid="{D5CDD505-2E9C-101B-9397-08002B2CF9AE}" pid="7" name="Mendeley Recent Style Name 2_1">
    <vt:lpwstr>BMC Public Health</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s://csl.mendeley.com/styles/563830081/HSchicago-author-date-2</vt:lpwstr>
  </property>
  <property fmtid="{D5CDD505-2E9C-101B-9397-08002B2CF9AE}" pid="11" name="Mendeley Recent Style Name 4_1">
    <vt:lpwstr>Chicago Manual of Style 17th edition (author-date) - Hannah Smith</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s://csl.mendeley.com/styles/563830081/harvard-cite-them-right-2</vt:lpwstr>
  </property>
  <property fmtid="{D5CDD505-2E9C-101B-9397-08002B2CF9AE}" pid="17" name="Mendeley Recent Style Name 7_1">
    <vt:lpwstr>Cite Them Right 10th edition - Harvard - Hannah Smith</vt:lpwstr>
  </property>
  <property fmtid="{D5CDD505-2E9C-101B-9397-08002B2CF9AE}" pid="18" name="Mendeley Recent Style Id 8_1">
    <vt:lpwstr>http://www.zotero.org/styles/social-science-and-medicine</vt:lpwstr>
  </property>
  <property fmtid="{D5CDD505-2E9C-101B-9397-08002B2CF9AE}" pid="19" name="Mendeley Recent Style Name 8_1">
    <vt:lpwstr>Social Science &amp; Medicine</vt:lpwstr>
  </property>
  <property fmtid="{D5CDD505-2E9C-101B-9397-08002B2CF9AE}" pid="20" name="Mendeley Recent Style Id 9_1">
    <vt:lpwstr>http://www.zotero.org/styles/taylor-and-francis-chicago-author-date</vt:lpwstr>
  </property>
  <property fmtid="{D5CDD505-2E9C-101B-9397-08002B2CF9AE}" pid="21" name="Mendeley Recent Style Name 9_1">
    <vt:lpwstr>Taylor &amp; Francis - Chicago Manual of Style (author-dat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7005424-eb40-31a8-ab4a-5b12310f9ad9</vt:lpwstr>
  </property>
</Properties>
</file>